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2D5BC0EB" w:rsidR="0072311D" w:rsidRDefault="0076057D">
      <w:pPr>
        <w:pStyle w:val="TitlePage"/>
      </w:pPr>
      <w:r>
        <w:t>Main Text Word Count: 5,</w:t>
      </w:r>
      <w:r w:rsidR="0072311D">
        <w:t>376</w:t>
      </w:r>
    </w:p>
    <w:p w14:paraId="351F6574" w14:textId="0C821EFA"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ins w:id="0" w:author="Andy Kleinhesselink" w:date="2019-07-12T08:02:00Z">
        <w:r w:rsidR="00B91BF5">
          <w:rPr>
            <w:noProof/>
          </w:rPr>
          <w:t>10045</w:t>
        </w:r>
      </w:ins>
      <w:del w:id="1" w:author="Andy Kleinhesselink" w:date="2019-07-12T08:02:00Z">
        <w:r w:rsidR="00024DEB" w:rsidDel="00B91BF5">
          <w:rPr>
            <w:noProof/>
          </w:rPr>
          <w:delText>7741</w:delText>
        </w:r>
      </w:del>
      <w:r w:rsidR="009462AD">
        <w:rPr>
          <w:noProof/>
        </w:rPr>
        <w:fldChar w:fldCharType="end"/>
      </w:r>
      <w:r w:rsidR="005A3275">
        <w:t xml:space="preserve"> (including appendix</w:t>
      </w:r>
      <w:r>
        <w:t xml:space="preserve"> and literature cited</w:t>
      </w:r>
      <w:r w:rsidR="005A3275">
        <w:t>)</w:t>
      </w:r>
    </w:p>
    <w:p w14:paraId="063F71C4" w14:textId="76EB044E"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ins w:id="2" w:author="Andy Kleinhesselink" w:date="2019-07-12T08:02:00Z">
        <w:r w:rsidR="00B91BF5">
          <w:rPr>
            <w:noProof/>
          </w:rPr>
          <w:t>50</w:t>
        </w:r>
      </w:ins>
      <w:del w:id="3" w:author="Andy Kleinhesselink" w:date="2019-07-12T08:02:00Z">
        <w:r w:rsidR="00427DC4" w:rsidDel="00B91BF5">
          <w:rPr>
            <w:noProof/>
          </w:rPr>
          <w:delText>38</w:delText>
        </w:r>
      </w:del>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4" w:name="abstract"/>
      <w:bookmarkEnd w:id="4"/>
      <w:r>
        <w:lastRenderedPageBreak/>
        <w:t>Abstract</w:t>
      </w:r>
    </w:p>
    <w:p w14:paraId="380B27D3" w14:textId="4477EDA3"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w:t>
      </w:r>
      <w:del w:id="5" w:author="Andy Kleinhesselink" w:date="2019-07-24T10:47:00Z">
        <w:r w:rsidR="00390672" w:rsidDel="00796092">
          <w:delText xml:space="preserve">theories </w:delText>
        </w:r>
      </w:del>
      <w:ins w:id="6" w:author="Andy Kleinhesselink" w:date="2019-07-24T10:47:00Z">
        <w:r w:rsidR="00796092">
          <w:t>models of species competition</w:t>
        </w:r>
      </w:ins>
      <w:del w:id="7" w:author="Andy Kleinhesselink" w:date="2019-07-24T10:47:00Z">
        <w:r w:rsidR="00390672" w:rsidDel="00796092">
          <w:delText>of species competition</w:delText>
        </w:r>
        <w:r w:rsidR="0079467C" w:rsidDel="00796092">
          <w:delText xml:space="preserve"> and coexistence</w:delText>
        </w:r>
      </w:del>
      <w:r w:rsidR="00390672">
        <w:t xml:space="preserve">. </w:t>
      </w:r>
      <w:r w:rsidR="003C16DF">
        <w:t>I</w:t>
      </w:r>
      <w:r w:rsidR="00192A3D">
        <w:t xml:space="preserve">n order to extend ecological theory </w:t>
      </w:r>
      <w:del w:id="8" w:author="Andy Kleinhesselink" w:date="2019-07-24T10:47:00Z">
        <w:r w:rsidR="00FE57C1" w:rsidDel="00796092">
          <w:delText xml:space="preserve">in </w:delText>
        </w:r>
      </w:del>
      <w:ins w:id="9" w:author="Andy Kleinhesselink" w:date="2019-07-24T10:47:00Z">
        <w:r w:rsidR="00796092">
          <w:t xml:space="preserve">to </w:t>
        </w:r>
      </w:ins>
      <w:r w:rsidR="00192A3D">
        <w:t>multi-species communities</w:t>
      </w:r>
      <w:r w:rsidR="00665670">
        <w:t xml:space="preserve">, </w:t>
      </w:r>
      <w:r w:rsidR="00F0623F">
        <w:t xml:space="preserve">it </w:t>
      </w:r>
      <w:r w:rsidR="003C16DF">
        <w:t xml:space="preserve">is critical to </w:t>
      </w:r>
      <w:r w:rsidR="00FE57C1">
        <w:t xml:space="preserve">develop a practical and </w:t>
      </w:r>
      <w:del w:id="10" w:author="Andy Kleinhesselink" w:date="2019-07-12T16:08:00Z">
        <w:r w:rsidR="00FE57C1" w:rsidDel="009B725B">
          <w:delText xml:space="preserve">theoretical sound </w:delText>
        </w:r>
      </w:del>
      <w:ins w:id="11" w:author="Andy Kleinhesselink" w:date="2019-07-12T16:08:00Z">
        <w:r w:rsidR="009B725B">
          <w:t xml:space="preserve">general </w:t>
        </w:r>
      </w:ins>
      <w:r w:rsidR="00FE57C1">
        <w:t xml:space="preserve">definition for </w:t>
      </w:r>
      <w:r w:rsidR="003C16DF">
        <w:t>HOIs</w:t>
      </w:r>
      <w:r w:rsidR="00FE57C1">
        <w:t xml:space="preserve"> that can be applied to </w:t>
      </w:r>
      <w:ins w:id="12" w:author="Andy Kleinhesselink" w:date="2019-07-12T16:08:00Z">
        <w:r w:rsidR="009B725B">
          <w:t>a wide range of competition models</w:t>
        </w:r>
      </w:ins>
      <w:del w:id="13" w:author="Andy Kleinhesselink" w:date="2019-07-12T16:08:00Z">
        <w:r w:rsidR="00FE57C1" w:rsidDel="009B725B">
          <w:delText>empirical data</w:delText>
        </w:r>
      </w:del>
      <w:r w:rsidR="00FE57C1">
        <w:t>.</w:t>
      </w:r>
      <w:r w:rsidR="00390672">
        <w:t xml:space="preserve"> In this paper we</w:t>
      </w:r>
      <w:ins w:id="14" w:author="Andy Kleinhesselink" w:date="2019-07-12T16:09:00Z">
        <w:r w:rsidR="009B725B">
          <w:t xml:space="preserve"> discuss the concept of HOIs</w:t>
        </w:r>
      </w:ins>
      <w:ins w:id="15" w:author="Andy Kleinhesselink" w:date="2019-07-12T16:10:00Z">
        <w:r w:rsidR="009B725B">
          <w:t xml:space="preserve"> and how they have been defined by ecologists </w:t>
        </w:r>
      </w:ins>
      <w:ins w:id="16" w:author="Andy Kleinhesselink" w:date="2019-07-24T10:48:00Z">
        <w:r w:rsidR="00796092">
          <w:t>in the literature</w:t>
        </w:r>
      </w:ins>
      <w:ins w:id="17" w:author="Andy Kleinhesselink" w:date="2019-07-12T16:10:00Z">
        <w:r w:rsidR="009B725B">
          <w:t xml:space="preserve">.  We then derive a new </w:t>
        </w:r>
      </w:ins>
      <w:del w:id="18" w:author="Andy Kleinhesselink" w:date="2019-07-12T16:10:00Z">
        <w:r w:rsidR="00390672" w:rsidDel="009B725B">
          <w:delText xml:space="preserve"> </w:delText>
        </w:r>
        <w:r w:rsidR="00514E6E" w:rsidDel="009B725B">
          <w:delText xml:space="preserve">propose a </w:delText>
        </w:r>
      </w:del>
      <w:del w:id="19" w:author="Andy Kleinhesselink" w:date="2019-07-12T16:08:00Z">
        <w:r w:rsidR="00CA7985" w:rsidDel="009B725B">
          <w:delText xml:space="preserve">quantitative </w:delText>
        </w:r>
      </w:del>
      <w:r w:rsidR="00514E6E">
        <w:t xml:space="preserve">definition for HOIs that </w:t>
      </w:r>
      <w:r w:rsidR="00632DC9">
        <w:t xml:space="preserve">distinguishes </w:t>
      </w:r>
      <w:del w:id="20" w:author="Andy Kleinhesselink" w:date="2019-07-24T10:48:00Z">
        <w:r w:rsidR="00FE57C1" w:rsidDel="00796092">
          <w:delText xml:space="preserve">an </w:delText>
        </w:r>
      </w:del>
      <w:r w:rsidR="00FE57C1">
        <w:t>HOI</w:t>
      </w:r>
      <w:ins w:id="21" w:author="Andy Kleinhesselink" w:date="2019-07-24T10:48:00Z">
        <w:r w:rsidR="00796092">
          <w:t>s</w:t>
        </w:r>
      </w:ins>
      <w:r w:rsidR="00FE57C1">
        <w:t xml:space="preserve"> </w:t>
      </w:r>
      <w:r w:rsidR="00632DC9">
        <w:t xml:space="preserve">from </w:t>
      </w:r>
      <w:r w:rsidR="00514E6E">
        <w:t>non-linear density dependence</w:t>
      </w:r>
      <w:r w:rsidR="00632DC9">
        <w:t xml:space="preserve"> and emphasizes the consequence</w:t>
      </w:r>
      <w:r w:rsidR="00FE57C1">
        <w:t xml:space="preserve"> of HOIs</w:t>
      </w:r>
      <w:r w:rsidR="00632DC9">
        <w:t xml:space="preserve"> for </w:t>
      </w:r>
      <w:r w:rsidR="000B20AC">
        <w:t xml:space="preserve">multi-species </w:t>
      </w:r>
      <w:commentRangeStart w:id="22"/>
      <w:r w:rsidR="00632DC9">
        <w:t>competition</w:t>
      </w:r>
      <w:commentRangeEnd w:id="22"/>
      <w:r w:rsidR="00523384">
        <w:rPr>
          <w:rStyle w:val="CommentReference"/>
        </w:rPr>
        <w:commentReference w:id="22"/>
      </w:r>
      <w:r w:rsidR="00514E6E">
        <w:t xml:space="preserve">. </w:t>
      </w:r>
      <w:r w:rsidR="00A312F1">
        <w:t xml:space="preserve">In order to </w:t>
      </w:r>
      <w:del w:id="23" w:author="Andy Kleinhesselink" w:date="2019-07-24T10:48:00Z">
        <w:r w:rsidR="000B20AC" w:rsidDel="00796092">
          <w:delText xml:space="preserve">illustrate </w:delText>
        </w:r>
      </w:del>
      <w:ins w:id="24" w:author="Andy Kleinhesselink" w:date="2019-07-24T10:48:00Z">
        <w:r w:rsidR="00796092">
          <w:t xml:space="preserve">demonstrate how </w:t>
        </w:r>
      </w:ins>
      <w:r w:rsidR="00523384">
        <w:t>our definition</w:t>
      </w:r>
      <w:ins w:id="25" w:author="Andy Kleinhesselink" w:date="2019-07-24T10:48:00Z">
        <w:r w:rsidR="00796092">
          <w:t xml:space="preserve"> can be applied to </w:t>
        </w:r>
      </w:ins>
      <w:del w:id="26" w:author="Andy Kleinhesselink" w:date="2019-07-24T10:48:00Z">
        <w:r w:rsidR="00523384" w:rsidDel="00796092">
          <w:delText xml:space="preserve"> and the challenge of defining </w:delText>
        </w:r>
        <w:r w:rsidR="00514E6E" w:rsidDel="00796092">
          <w:delText xml:space="preserve">HOIs </w:delText>
        </w:r>
        <w:r w:rsidR="00523384" w:rsidDel="00796092">
          <w:delText xml:space="preserve">in </w:delText>
        </w:r>
      </w:del>
      <w:r w:rsidR="00523384">
        <w:t>empirical data</w:t>
      </w:r>
      <w:r w:rsidR="000B20AC">
        <w:t xml:space="preserve">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del w:id="27" w:author="Andy Kleinhesselink" w:date="2019-07-24T10:49:00Z">
        <w:r w:rsidR="00FE57C1" w:rsidDel="00796092">
          <w:delText xml:space="preserve"> as we define them</w:delText>
        </w:r>
      </w:del>
      <w:r w:rsidR="00B00A38">
        <w:t xml:space="preserve">.  </w:t>
      </w:r>
      <w:ins w:id="28" w:author="Andy Kleinhesselink" w:date="2019-07-24T10:49:00Z">
        <w:r w:rsidR="00796092">
          <w:t xml:space="preserve">In our simulations, </w:t>
        </w:r>
      </w:ins>
      <w:commentRangeStart w:id="29"/>
      <w:del w:id="30" w:author="Andy Kleinhesselink" w:date="2019-07-24T10:49:00Z">
        <w:r w:rsidR="00C32A0E" w:rsidDel="00796092">
          <w:delText xml:space="preserve">We </w:delText>
        </w:r>
      </w:del>
      <w:ins w:id="31" w:author="Andy Kleinhesselink" w:date="2019-07-24T10:49:00Z">
        <w:r w:rsidR="00796092">
          <w:t xml:space="preserve">we </w:t>
        </w:r>
      </w:ins>
      <w:r w:rsidR="00C32A0E">
        <w:t xml:space="preserve">find </w:t>
      </w:r>
      <w:r w:rsidR="00632DC9">
        <w:t xml:space="preserve">the strength of </w:t>
      </w:r>
      <w:r w:rsidR="001E683B">
        <w:t>HOIs</w:t>
      </w:r>
      <w:r w:rsidR="00632DC9">
        <w:t xml:space="preserve"> </w:t>
      </w:r>
      <w:del w:id="32" w:author="Andy Kleinhesselink" w:date="2019-07-24T10:49:00Z">
        <w:r w:rsidR="00632DC9" w:rsidDel="00796092">
          <w:delText xml:space="preserve">vary </w:delText>
        </w:r>
      </w:del>
      <w:ins w:id="33" w:author="Andy Kleinhesselink" w:date="2019-07-24T10:49:00Z">
        <w:r w:rsidR="00796092">
          <w:t xml:space="preserve">varies </w:t>
        </w:r>
      </w:ins>
      <w:r w:rsidR="00632DC9">
        <w:t>with phenology</w:t>
      </w:r>
      <w:r w:rsidR="00F0623F">
        <w:t>:</w:t>
      </w:r>
      <w:r w:rsidR="00632DC9">
        <w:t xml:space="preserve"> </w:t>
      </w:r>
      <w:r w:rsidR="00F0623F">
        <w:t>s</w:t>
      </w:r>
      <w:r w:rsidR="00632DC9">
        <w:t xml:space="preserve">pecies that grow later experience stronger HOIs </w:t>
      </w:r>
      <w:ins w:id="34" w:author="Andy Kleinhesselink" w:date="2019-07-24T10:49:00Z">
        <w:r w:rsidR="00796092">
          <w:t>than earlier growing species</w:t>
        </w:r>
      </w:ins>
      <w:del w:id="35" w:author="Andy Kleinhesselink" w:date="2019-07-24T10:49:00Z">
        <w:r w:rsidR="00632DC9" w:rsidDel="00796092">
          <w:delText>because the</w:delText>
        </w:r>
        <w:r w:rsidR="00C06737" w:rsidDel="00796092">
          <w:delText>ir</w:delText>
        </w:r>
        <w:r w:rsidR="00632DC9" w:rsidDel="00796092">
          <w:delText xml:space="preserve"> competitive environment is strongly affected by </w:delText>
        </w:r>
        <w:r w:rsidR="0079467C" w:rsidDel="00796092">
          <w:delText>earlier growing species</w:delText>
        </w:r>
      </w:del>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ins w:id="36" w:author="Andy Kleinhesselink" w:date="2019-07-24T10:51:00Z">
        <w:r w:rsidR="00796092">
          <w:t>in</w:t>
        </w:r>
      </w:ins>
      <w:ins w:id="37" w:author="Andy Kleinhesselink" w:date="2019-07-24T10:50:00Z">
        <w:r w:rsidR="00796092">
          <w:t xml:space="preserve"> phenomenological models</w:t>
        </w:r>
      </w:ins>
      <w:ins w:id="38" w:author="Andy Kleinhesselink" w:date="2019-07-24T10:51:00Z">
        <w:r w:rsidR="00796092">
          <w:t xml:space="preserve"> are used to </w:t>
        </w:r>
      </w:ins>
      <w:ins w:id="39" w:author="Andy Kleinhesselink" w:date="2019-07-24T10:50:00Z">
        <w:r w:rsidR="00796092">
          <w:t xml:space="preserve">summarize </w:t>
        </w:r>
      </w:ins>
      <w:ins w:id="40" w:author="Andy Kleinhesselink" w:date="2019-07-24T10:51:00Z">
        <w:r w:rsidR="00796092">
          <w:t>competition</w:t>
        </w:r>
      </w:ins>
      <w:ins w:id="41" w:author="Andy Kleinhesselink" w:date="2019-07-24T10:50:00Z">
        <w:r w:rsidR="00796092">
          <w:t xml:space="preserve"> in ecosystems where resource availability and plant size change rapidly</w:t>
        </w:r>
      </w:ins>
      <w:ins w:id="42" w:author="Andy Kleinhesselink" w:date="2019-07-24T10:51:00Z">
        <w:r w:rsidR="00796092">
          <w:t xml:space="preserve"> throughout the course of the growing season. </w:t>
        </w:r>
      </w:ins>
      <w:del w:id="43" w:author="Andy Kleinhesselink" w:date="2019-07-24T10:50:00Z">
        <w:r w:rsidR="00632DC9" w:rsidDel="00796092">
          <w:delText xml:space="preserve">systems </w:delText>
        </w:r>
        <w:r w:rsidR="000B20AC" w:rsidDel="00796092">
          <w:delText xml:space="preserve">with </w:delText>
        </w:r>
      </w:del>
      <w:del w:id="44" w:author="Andy Kleinhesselink" w:date="2019-07-24T10:51:00Z">
        <w:r w:rsidR="000B20AC" w:rsidDel="00796092">
          <w:delText xml:space="preserve">rapid </w:delText>
        </w:r>
      </w:del>
      <w:del w:id="45" w:author="Andy Kleinhesselink" w:date="2019-07-24T10:50:00Z">
        <w:r w:rsidR="000B20AC" w:rsidDel="00796092">
          <w:delText xml:space="preserve">declines </w:delText>
        </w:r>
      </w:del>
      <w:del w:id="46" w:author="Andy Kleinhesselink" w:date="2019-07-24T10:51:00Z">
        <w:r w:rsidR="000B20AC" w:rsidDel="00796092">
          <w:delText xml:space="preserve">in </w:delText>
        </w:r>
        <w:r w:rsidR="00632DC9" w:rsidDel="00796092">
          <w:delText>resource availability</w:delText>
        </w:r>
        <w:r w:rsidR="00F0623F" w:rsidDel="00796092">
          <w:delText xml:space="preserve"> </w:delText>
        </w:r>
        <w:r w:rsidR="00192A3D" w:rsidDel="00796092">
          <w:delText xml:space="preserve">and </w:delText>
        </w:r>
        <w:r w:rsidR="000B20AC" w:rsidDel="00796092">
          <w:delText xml:space="preserve">rapid increases in </w:delText>
        </w:r>
        <w:r w:rsidR="00192A3D" w:rsidDel="00796092">
          <w:delText xml:space="preserve">individual </w:delText>
        </w:r>
        <w:r w:rsidR="00F0623F" w:rsidDel="00796092">
          <w:delText xml:space="preserve">size </w:delText>
        </w:r>
        <w:r w:rsidR="00632DC9" w:rsidDel="00796092">
          <w:delText>over the course of a single</w:delText>
        </w:r>
        <w:r w:rsidR="00192A3D" w:rsidDel="00796092">
          <w:delText xml:space="preserve"> growing</w:delText>
        </w:r>
        <w:r w:rsidR="00632DC9" w:rsidDel="00796092">
          <w:delText xml:space="preserve"> season</w:delText>
        </w:r>
        <w:r w:rsidR="00390672" w:rsidDel="00796092">
          <w:delText>.</w:delText>
        </w:r>
        <w:commentRangeEnd w:id="29"/>
        <w:r w:rsidR="00523384" w:rsidDel="00796092">
          <w:rPr>
            <w:rStyle w:val="CommentReference"/>
          </w:rPr>
          <w:commentReference w:id="29"/>
        </w:r>
      </w:del>
    </w:p>
    <w:p w14:paraId="1F03993B" w14:textId="77777777" w:rsidR="00B93196" w:rsidRDefault="00B93196">
      <w:pPr>
        <w:spacing w:after="202"/>
        <w:contextualSpacing/>
      </w:pPr>
    </w:p>
    <w:p w14:paraId="6C16E916" w14:textId="77777777" w:rsidR="00FA4C3C" w:rsidRDefault="00FA4C3C">
      <w:pPr>
        <w:spacing w:line="276" w:lineRule="auto"/>
        <w:ind w:firstLine="0"/>
        <w:jc w:val="both"/>
        <w:rPr>
          <w:rFonts w:eastAsia="Noto Sans CJK SC Regular" w:cs="FreeSans"/>
          <w:b/>
          <w:szCs w:val="28"/>
        </w:rPr>
      </w:pPr>
      <w:r>
        <w:br w:type="page"/>
      </w:r>
    </w:p>
    <w:p w14:paraId="2DFCF149" w14:textId="56D95ECE" w:rsidR="00B93196" w:rsidRDefault="00390672">
      <w:pPr>
        <w:pStyle w:val="Heading"/>
      </w:pPr>
      <w:r>
        <w:lastRenderedPageBreak/>
        <w:t>Introduction</w:t>
      </w:r>
    </w:p>
    <w:p w14:paraId="5BC13903" w14:textId="37685C47" w:rsidR="00B93196" w:rsidRDefault="006B73DB">
      <w:pPr>
        <w:spacing w:after="202"/>
        <w:contextualSpacing/>
      </w:pPr>
      <w:r>
        <w:t xml:space="preserve">Almost all </w:t>
      </w:r>
      <w:r w:rsidR="00AE5DD5">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classical models in community ecology summarize species interactions </w:t>
      </w:r>
      <w:r w:rsidR="004643A4">
        <w:t xml:space="preserve">in a pairwise fashion, </w:t>
      </w:r>
      <w:r w:rsidR="00525B6E">
        <w:t>assuming that the per capita effect</w:t>
      </w:r>
      <w:ins w:id="47" w:author="Andy Kleinhesselink" w:date="2019-07-24T10:52:00Z">
        <w:r w:rsidR="00713FE2">
          <w:t>s</w:t>
        </w:r>
      </w:ins>
      <w:r w:rsidR="00525B6E">
        <w:t xml:space="preserve"> of </w:t>
      </w:r>
      <w:del w:id="48" w:author="Andy Kleinhesselink" w:date="2019-07-24T10:52:00Z">
        <w:r w:rsidR="00525B6E" w:rsidDel="00713FE2">
          <w:delText xml:space="preserve">one </w:delText>
        </w:r>
      </w:del>
      <w:ins w:id="49" w:author="Andy Kleinhesselink" w:date="2019-07-24T10:52:00Z">
        <w:r w:rsidR="00713FE2">
          <w:t xml:space="preserve">each </w:t>
        </w:r>
      </w:ins>
      <w:r w:rsidR="00525B6E">
        <w:t>species on</w:t>
      </w:r>
      <w:ins w:id="50" w:author="Andy Kleinhesselink" w:date="2019-07-24T10:52:00Z">
        <w:r w:rsidR="00713FE2">
          <w:t xml:space="preserve"> each</w:t>
        </w:r>
      </w:ins>
      <w:r w:rsidR="00525B6E">
        <w:t xml:space="preserve"> </w:t>
      </w:r>
      <w:del w:id="51" w:author="Andy Kleinhesselink" w:date="2019-07-24T10:52:00Z">
        <w:r w:rsidR="00525B6E" w:rsidDel="00713FE2">
          <w:delText>an</w:delText>
        </w:r>
      </w:del>
      <w:r w:rsidR="00525B6E">
        <w:t xml:space="preserve">other </w:t>
      </w:r>
      <w:del w:id="52" w:author="Andy Kleinhesselink" w:date="2019-07-24T10:52:00Z">
        <w:r w:rsidR="00525B6E" w:rsidDel="00713FE2">
          <w:delText xml:space="preserve">is </w:delText>
        </w:r>
      </w:del>
      <w:ins w:id="53" w:author="Andy Kleinhesselink" w:date="2019-07-24T10:52:00Z">
        <w:r w:rsidR="00713FE2">
          <w:t xml:space="preserve">are </w:t>
        </w:r>
      </w:ins>
      <w:del w:id="54" w:author="Andy Kleinhesselink" w:date="2019-07-24T10:52:00Z">
        <w:r w:rsidR="00525B6E" w:rsidDel="00713FE2">
          <w:delText xml:space="preserve">independent </w:delText>
        </w:r>
      </w:del>
      <w:ins w:id="55" w:author="Andy Kleinhesselink" w:date="2019-07-24T10:52:00Z">
        <w:r w:rsidR="00713FE2">
          <w:t xml:space="preserve">not dependent </w:t>
        </w:r>
      </w:ins>
      <w:r w:rsidR="00525B6E">
        <w:t>o</w:t>
      </w:r>
      <w:ins w:id="56" w:author="Andy Kleinhesselink" w:date="2019-07-24T10:52:00Z">
        <w:r w:rsidR="00713FE2">
          <w:t>n</w:t>
        </w:r>
      </w:ins>
      <w:del w:id="57" w:author="Andy Kleinhesselink" w:date="2019-07-24T10:52:00Z">
        <w:r w:rsidR="00525B6E" w:rsidDel="00713FE2">
          <w:delText>f</w:delText>
        </w:r>
      </w:del>
      <w:r w:rsidR="00525B6E">
        <w:t xml:space="preserve"> the densities of </w:t>
      </w:r>
      <w:ins w:id="58" w:author="Andy Kleinhesselink" w:date="2019-07-24T10:52:00Z">
        <w:r w:rsidR="00713FE2">
          <w:t xml:space="preserve">any </w:t>
        </w:r>
      </w:ins>
      <w:r w:rsidR="00525B6E">
        <w:t>other species in the system</w:t>
      </w:r>
      <w:r w:rsidR="00390672">
        <w:t xml:space="preserve">. </w:t>
      </w:r>
      <w:r w:rsidR="00125A8C">
        <w:t xml:space="preserve">The implication of this assumption is that we can predict the dynamics of multispecies communities </w:t>
      </w:r>
      <w:del w:id="59" w:author="Andy Kleinhesselink" w:date="2019-07-24T10:52:00Z">
        <w:r w:rsidR="00125A8C" w:rsidDel="00713FE2">
          <w:delText xml:space="preserve">from </w:delText>
        </w:r>
      </w:del>
      <w:ins w:id="60" w:author="Andy Kleinhesselink" w:date="2019-07-24T10:52:00Z">
        <w:r w:rsidR="00713FE2">
          <w:t xml:space="preserve">once </w:t>
        </w:r>
      </w:ins>
      <w:del w:id="61" w:author="Andy Kleinhesselink" w:date="2019-07-24T10:52:00Z">
        <w:r w:rsidR="00125A8C" w:rsidDel="00713FE2">
          <w:delText xml:space="preserve">an </w:delText>
        </w:r>
      </w:del>
      <w:ins w:id="62" w:author="Andy Kleinhesselink" w:date="2019-07-24T10:52:00Z">
        <w:r w:rsidR="00713FE2">
          <w:t xml:space="preserve">we have an </w:t>
        </w:r>
      </w:ins>
      <w:r w:rsidR="002E3A23">
        <w:t xml:space="preserve">accurate </w:t>
      </w:r>
      <w:r w:rsidR="00125A8C">
        <w:t xml:space="preserve">model </w:t>
      </w:r>
      <w:r w:rsidR="002E3A23">
        <w:t>of the interactions</w:t>
      </w:r>
      <w:del w:id="63" w:author="Andy Kleinhesselink" w:date="2019-07-24T10:53:00Z">
        <w:r w:rsidR="002E3A23" w:rsidDel="00713FE2">
          <w:delText xml:space="preserve"> between</w:delText>
        </w:r>
      </w:del>
      <w:r w:rsidR="002E3A23">
        <w:t xml:space="preserve"> </w:t>
      </w:r>
      <w:del w:id="64" w:author="Andy Kleinhesselink" w:date="2019-07-24T10:53:00Z">
        <w:r w:rsidR="002E3A23" w:rsidDel="00713FE2">
          <w:delText xml:space="preserve">each </w:delText>
        </w:r>
      </w:del>
      <w:r w:rsidR="002E3A23">
        <w:t>pair</w:t>
      </w:r>
      <w:ins w:id="65" w:author="Andy Kleinhesselink" w:date="2019-07-24T10:53:00Z">
        <w:r w:rsidR="00713FE2">
          <w:t>s</w:t>
        </w:r>
      </w:ins>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23384">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3937173B" w14:textId="2DED1693" w:rsidR="00170635" w:rsidRDefault="00390672" w:rsidP="00170635">
      <w:pPr>
        <w:spacing w:after="202"/>
        <w:contextualSpacing/>
      </w:pPr>
      <w:del w:id="66" w:author="Andy Kleinhesselink" w:date="2019-07-24T10:53:00Z">
        <w:r w:rsidDel="00713FE2">
          <w:delText xml:space="preserve">The </w:delText>
        </w:r>
        <w:r w:rsidR="00024622" w:rsidDel="00713FE2">
          <w:delText>potential for</w:delText>
        </w:r>
        <w:r w:rsidDel="00713FE2">
          <w:delText xml:space="preserve"> h</w:delText>
        </w:r>
      </w:del>
      <w:ins w:id="67" w:author="Andy Kleinhesselink" w:date="2019-07-24T10:53:00Z">
        <w:r w:rsidR="00713FE2">
          <w:t>H</w:t>
        </w:r>
      </w:ins>
      <w:r>
        <w:t xml:space="preserve">igher order interactions (HOIs) between species </w:t>
      </w:r>
      <w:del w:id="68" w:author="Andy Kleinhesselink" w:date="2019-07-24T10:53:00Z">
        <w:r w:rsidDel="00713FE2">
          <w:delText xml:space="preserve">challenges </w:delText>
        </w:r>
      </w:del>
      <w:ins w:id="69" w:author="Andy Kleinhesselink" w:date="2019-07-24T10:53:00Z">
        <w:r w:rsidR="00713FE2">
          <w:t xml:space="preserve">invalidate </w:t>
        </w:r>
      </w:ins>
      <w:r>
        <w:t>th</w:t>
      </w:r>
      <w:r w:rsidR="00620DAA">
        <w:t>e</w:t>
      </w:r>
      <w:r>
        <w:t xml:space="preserve"> core assumption </w:t>
      </w:r>
      <w:ins w:id="70" w:author="Andy Kleinhesselink" w:date="2019-07-24T10:53:00Z">
        <w:r w:rsidR="00713FE2">
          <w:t xml:space="preserve">of </w:t>
        </w:r>
      </w:ins>
      <w:del w:id="71" w:author="Andy Kleinhesselink" w:date="2019-07-24T10:53:00Z">
        <w:r w:rsidR="00620DAA" w:rsidDel="00713FE2">
          <w:delText xml:space="preserve">of additive </w:delText>
        </w:r>
      </w:del>
      <w:r w:rsidR="00620DAA">
        <w:t>pairwise interactions</w:t>
      </w:r>
      <w:r w:rsidR="008D4991">
        <w:t xml:space="preserve"> and </w:t>
      </w:r>
      <w:del w:id="72" w:author="Andy Kleinhesselink" w:date="2019-07-24T10:53:00Z">
        <w:r w:rsidR="008D4991" w:rsidDel="00713FE2">
          <w:delText xml:space="preserve">thus </w:delText>
        </w:r>
      </w:del>
      <w:r w:rsidR="008D4991">
        <w:t xml:space="preserve">could have profound implications </w:t>
      </w:r>
      <w:del w:id="73" w:author="Andy Kleinhesselink" w:date="2019-07-24T10:53:00Z">
        <w:r w:rsidR="008D4991" w:rsidDel="00713FE2">
          <w:delText>for modeling ecological communities</w:delText>
        </w:r>
        <w:r w:rsidR="00125A8C" w:rsidDel="00713FE2">
          <w:delText xml:space="preserve"> and </w:delText>
        </w:r>
      </w:del>
      <w:ins w:id="74" w:author="Andy Kleinhesselink" w:date="2019-07-24T10:53:00Z">
        <w:r w:rsidR="00713FE2">
          <w:t xml:space="preserve">for </w:t>
        </w:r>
      </w:ins>
      <w:r w:rsidR="00125A8C">
        <w:t>predicting ecological dynamics</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D4991">
        <w:t>I</w:t>
      </w:r>
      <w:r w:rsidR="003431F6">
        <w:t xml:space="preserve">f HOIs are </w:t>
      </w:r>
      <w:del w:id="75" w:author="Andy Kleinhesselink" w:date="2019-07-11T12:09:00Z">
        <w:r w:rsidR="003431F6" w:rsidDel="001B052F">
          <w:delText>prevalent</w:delText>
        </w:r>
        <w:r w:rsidR="00125A8C" w:rsidDel="001B052F">
          <w:delText xml:space="preserve"> and s</w:delText>
        </w:r>
      </w:del>
      <w:ins w:id="76" w:author="Andy Kleinhesselink" w:date="2019-07-11T12:09:00Z">
        <w:r w:rsidR="001B052F">
          <w:t>s</w:t>
        </w:r>
      </w:ins>
      <w:r w:rsidR="00125A8C">
        <w:t>trong</w:t>
      </w:r>
      <w:r w:rsidR="00DF5BA1">
        <w:t>,</w:t>
      </w:r>
      <w:r w:rsidR="003431F6">
        <w:t xml:space="preserve"> </w:t>
      </w:r>
      <w:r w:rsidR="009E7519">
        <w:t xml:space="preserve">even a perfect </w:t>
      </w:r>
      <w:r w:rsidR="00C8696F">
        <w:t xml:space="preserve">understanding of competition between </w:t>
      </w:r>
      <w:ins w:id="77" w:author="Andy Kleinhesselink" w:date="2019-07-24T10:54:00Z">
        <w:r w:rsidR="00713FE2">
          <w:t xml:space="preserve">each and every </w:t>
        </w:r>
      </w:ins>
      <w:r w:rsidR="00C8696F">
        <w:t>pair</w:t>
      </w:r>
      <w:del w:id="78" w:author="Andy Kleinhesselink" w:date="2019-07-24T10:54:00Z">
        <w:r w:rsidR="00C8696F" w:rsidDel="00713FE2">
          <w:delText>s</w:delText>
        </w:r>
      </w:del>
      <w:r w:rsidR="00C8696F">
        <w:t xml:space="preserve"> of species </w:t>
      </w:r>
      <w:r w:rsidR="00852C69">
        <w:t xml:space="preserve">may not be </w:t>
      </w:r>
      <w:r w:rsidR="003017BD">
        <w:t xml:space="preserve">sufficient to </w:t>
      </w:r>
      <w:r w:rsidR="007F2B64">
        <w:t xml:space="preserve">describe </w:t>
      </w:r>
      <w:r w:rsidR="003431F6">
        <w:t xml:space="preserve">the dynamics </w:t>
      </w:r>
      <w:del w:id="79" w:author="Andy Kleinhesselink" w:date="2019-07-24T10:54:00Z">
        <w:r w:rsidR="003431F6" w:rsidDel="00713FE2">
          <w:delText xml:space="preserve">of </w:delText>
        </w:r>
        <w:r w:rsidR="00DF5BA1" w:rsidDel="00713FE2">
          <w:delText>multispecies</w:delText>
        </w:r>
      </w:del>
      <w:ins w:id="80" w:author="Andy Kleinhesselink" w:date="2019-07-24T10:54:00Z">
        <w:r w:rsidR="00713FE2">
          <w:t>when those competitors are together</w:t>
        </w:r>
      </w:ins>
      <w:del w:id="81" w:author="Andy Kleinhesselink" w:date="2019-07-24T10:54:00Z">
        <w:r w:rsidR="00DF5BA1" w:rsidDel="00713FE2">
          <w:delText xml:space="preserve"> </w:delText>
        </w:r>
        <w:r w:rsidR="003431F6" w:rsidDel="00713FE2">
          <w:delText>communities</w:delText>
        </w:r>
      </w:del>
      <w:r w:rsidR="003431F6">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here HOIs </w:t>
      </w:r>
      <w:r w:rsidR="00427DC4">
        <w:t>can</w:t>
      </w:r>
      <w:del w:id="82" w:author="Andy Kleinhesselink" w:date="2019-07-11T12:09:00Z">
        <w:r w:rsidR="00427DC4" w:rsidDel="001B052F">
          <w:delText xml:space="preserve"> strongly</w:delText>
        </w:r>
      </w:del>
      <w:r w:rsidR="00427DC4">
        <w:t xml:space="preserve"> impact our understanding of community dynamics</w:t>
      </w:r>
      <w:r w:rsidR="008D4991">
        <w:t xml:space="preserve"> is in the application of </w:t>
      </w:r>
      <w:del w:id="83" w:author="Andy Kleinhesselink" w:date="2019-07-24T10:54:00Z">
        <w:r w:rsidR="008D4991" w:rsidDel="00713FE2">
          <w:delText xml:space="preserve">the criterion </w:delText>
        </w:r>
      </w:del>
      <w:ins w:id="84" w:author="Andy Kleinhesselink" w:date="2019-07-24T10:54:00Z">
        <w:r w:rsidR="00713FE2">
          <w:t>the</w:t>
        </w:r>
      </w:ins>
      <w:del w:id="85" w:author="Andy Kleinhesselink" w:date="2019-07-24T10:54:00Z">
        <w:r w:rsidR="008D4991" w:rsidDel="00713FE2">
          <w:delText>of</w:delText>
        </w:r>
      </w:del>
      <w:r w:rsidR="008D4991">
        <w:t xml:space="preserve"> </w:t>
      </w:r>
      <w:r w:rsidR="00523384">
        <w:t xml:space="preserve">mutual </w:t>
      </w:r>
      <w:del w:id="86" w:author="Andy Kleinhesselink" w:date="2019-07-11T12:09:00Z">
        <w:r w:rsidR="00523384" w:rsidDel="001B052F">
          <w:delText>invasibility</w:delText>
        </w:r>
        <w:r w:rsidR="008D4991" w:rsidDel="001B052F">
          <w:delText xml:space="preserve"> </w:delText>
        </w:r>
      </w:del>
      <w:proofErr w:type="spellStart"/>
      <w:ins w:id="87" w:author="Andy Kleinhesselink" w:date="2019-07-11T12:09:00Z">
        <w:r w:rsidR="001B052F">
          <w:t>invasibility</w:t>
        </w:r>
        <w:proofErr w:type="spellEnd"/>
        <w:r w:rsidR="001B052F">
          <w:t xml:space="preserve"> </w:t>
        </w:r>
      </w:ins>
      <w:ins w:id="88" w:author="Andy Kleinhesselink" w:date="2019-07-24T10:54:00Z">
        <w:r w:rsidR="00713FE2">
          <w:t xml:space="preserve">criterion for </w:t>
        </w:r>
      </w:ins>
      <w:del w:id="89" w:author="Andy Kleinhesselink" w:date="2019-07-24T10:54:00Z">
        <w:r w:rsidR="00427DC4" w:rsidDel="00713FE2">
          <w:delText>for</w:delText>
        </w:r>
        <w:r w:rsidR="008D4991" w:rsidDel="00713FE2">
          <w:delText xml:space="preserve"> defin</w:delText>
        </w:r>
        <w:r w:rsidR="00427DC4" w:rsidDel="00713FE2">
          <w:delText>ing</w:delText>
        </w:r>
        <w:r w:rsidR="008D4991" w:rsidDel="00713FE2">
          <w:delText xml:space="preserve"> </w:delText>
        </w:r>
      </w:del>
      <w:ins w:id="90" w:author="Andy Kleinhesselink" w:date="2019-07-24T10:54:00Z">
        <w:r w:rsidR="00713FE2">
          <w:t xml:space="preserve">determining the stability of </w:t>
        </w:r>
      </w:ins>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ins w:id="91" w:author="Andy Kleinhesselink" w:date="2019-07-11T12:12:00Z">
        <w:r w:rsidR="001B052F">
          <w:t xml:space="preserve">In </w:t>
        </w:r>
      </w:ins>
      <w:ins w:id="92" w:author="Andy Kleinhesselink" w:date="2019-07-11T12:13:00Z">
        <w:r w:rsidR="001B052F">
          <w:t xml:space="preserve">theory, strong HOIs can </w:t>
        </w:r>
      </w:ins>
      <w:ins w:id="93" w:author="Andy Kleinhesselink" w:date="2019-07-11T12:14:00Z">
        <w:r w:rsidR="001B052F">
          <w:t>allow</w:t>
        </w:r>
      </w:ins>
      <w:ins w:id="94" w:author="Andy Kleinhesselink" w:date="2019-07-11T12:15:00Z">
        <w:r w:rsidR="001B052F">
          <w:t xml:space="preserve"> three competitor species to coexist even </w:t>
        </w:r>
      </w:ins>
      <w:ins w:id="95" w:author="Andy Kleinhesselink" w:date="2019-07-11T12:16:00Z">
        <w:r w:rsidR="001B052F">
          <w:t>if not all competitors can invade monocultures of one another</w:t>
        </w:r>
      </w:ins>
      <w:del w:id="96" w:author="Andy Kleinhesselink" w:date="2019-07-11T12:09:00Z">
        <w:r w:rsidR="00523384" w:rsidDel="001B052F">
          <w:delText xml:space="preserve">In </w:delText>
        </w:r>
        <w:r w:rsidR="007E6387" w:rsidDel="001B052F">
          <w:delText>the extreme,</w:delText>
        </w:r>
      </w:del>
      <w:del w:id="97" w:author="Andy Kleinhesselink" w:date="2019-07-11T12:15:00Z">
        <w:r w:rsidDel="001B052F">
          <w:delText xml:space="preserve"> HOIs </w:delText>
        </w:r>
      </w:del>
      <w:del w:id="98" w:author="Andy Kleinhesselink" w:date="2019-07-11T12:10:00Z">
        <w:r w:rsidR="00366918" w:rsidDel="001B052F">
          <w:delText xml:space="preserve">may </w:delText>
        </w:r>
        <w:r w:rsidR="00D72D86" w:rsidDel="001B052F">
          <w:delText>permit</w:delText>
        </w:r>
        <w:r w:rsidDel="001B052F">
          <w:delText xml:space="preserve"> </w:delText>
        </w:r>
      </w:del>
      <w:del w:id="99" w:author="Andy Kleinhesselink" w:date="2019-07-11T12:15:00Z">
        <w:r w:rsidDel="001B052F">
          <w:delText xml:space="preserve">coexistence in </w:delText>
        </w:r>
        <w:r w:rsidR="00E75F7D" w:rsidDel="001B052F">
          <w:delText>communities of three or more species</w:delText>
        </w:r>
        <w:r w:rsidR="005561EF" w:rsidDel="001B052F">
          <w:delText xml:space="preserve"> </w:delText>
        </w:r>
      </w:del>
      <w:del w:id="100" w:author="Andy Kleinhesselink" w:date="2019-07-11T12:09:00Z">
        <w:r w:rsidR="005561EF" w:rsidDel="001B052F">
          <w:delText xml:space="preserve">that are unable to </w:delText>
        </w:r>
        <w:r w:rsidR="00125A8C" w:rsidDel="001B052F">
          <w:delText xml:space="preserve">invade </w:delText>
        </w:r>
      </w:del>
      <w:del w:id="101" w:author="Andy Kleinhesselink" w:date="2019-07-11T12:15:00Z">
        <w:r w:rsidR="00125A8C" w:rsidDel="001B052F">
          <w:delText>monocultures of one another</w:delText>
        </w:r>
      </w:del>
      <w:r w:rsidR="00125A8C">
        <w:t xml:space="preserve">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5E650CCA" w14:textId="3CF2CD8D" w:rsidR="00170635" w:rsidRDefault="005E3A4A" w:rsidP="0040246A">
      <w:pPr>
        <w:spacing w:after="202"/>
        <w:contextualSpacing/>
      </w:pPr>
      <w:r>
        <w:t xml:space="preserve">While </w:t>
      </w:r>
      <w:r w:rsidR="00170635">
        <w:t xml:space="preserve">HOIs </w:t>
      </w:r>
      <w:r>
        <w:t xml:space="preserve">could </w:t>
      </w:r>
      <w:r w:rsidR="00170635">
        <w:t>profoundly alter our understanding of multi-species communities</w:t>
      </w:r>
      <w:r>
        <w:t xml:space="preserve"> research in this area has </w:t>
      </w:r>
      <w:del w:id="102" w:author="Andy Kleinhesselink" w:date="2019-07-24T10:55:00Z">
        <w:r w:rsidDel="00726166">
          <w:delText>been slowed by</w:delText>
        </w:r>
      </w:del>
      <w:ins w:id="103" w:author="Andy Kleinhesselink" w:date="2019-07-24T10:55:00Z">
        <w:r w:rsidR="00726166">
          <w:t>suffered from</w:t>
        </w:r>
      </w:ins>
      <w:r>
        <w:t xml:space="preserve"> </w:t>
      </w:r>
      <w:r w:rsidR="00170635">
        <w:t>inconsistent definitions</w:t>
      </w:r>
      <w:r>
        <w:t xml:space="preserve"> of HOIs</w:t>
      </w:r>
      <w:del w:id="104" w:author="Andy Kleinhesselink" w:date="2019-07-11T12:16:00Z">
        <w:r w:rsidDel="001B052F">
          <w:delText>, statistical difficulties in</w:delText>
        </w:r>
        <w:r w:rsidR="00170635" w:rsidDel="001B052F">
          <w:delText xml:space="preserve"> </w:delText>
        </w:r>
        <w:r w:rsidDel="001B052F">
          <w:delText xml:space="preserve">detecting </w:delText>
        </w:r>
        <w:r w:rsidR="00170635" w:rsidDel="001B052F">
          <w:delText>HOIs in empirical data</w:delText>
        </w:r>
      </w:del>
      <w:r w:rsidR="00170635">
        <w:t xml:space="preserve"> and </w:t>
      </w:r>
      <w:r w:rsidR="00170635">
        <w:lastRenderedPageBreak/>
        <w:t>few investigations of the processes that give rise to HOIs</w:t>
      </w:r>
      <w:r w:rsidR="00170635" w:rsidRPr="00373175">
        <w:t xml:space="preserve">. </w:t>
      </w:r>
      <w:ins w:id="105" w:author="Andy Kleinhesselink" w:date="2019-07-11T12:16:00Z">
        <w:r w:rsidR="001B052F">
          <w:t xml:space="preserve"> </w:t>
        </w:r>
      </w:ins>
      <w:ins w:id="106" w:author="Andy Kleinhesselink" w:date="2019-07-24T10:57:00Z">
        <w:r w:rsidR="00726166">
          <w:t xml:space="preserve">Moreover, older discussions of HOIs were developed within the context of only a small range of commonly used competition models. </w:t>
        </w:r>
      </w:ins>
      <w:ins w:id="107" w:author="Andy Kleinhesselink" w:date="2019-07-24T11:00:00Z">
        <w:r w:rsidR="00726166">
          <w:t xml:space="preserve"> </w:t>
        </w:r>
      </w:ins>
      <w:ins w:id="108" w:author="Andy Kleinhesselink" w:date="2019-07-24T11:02:00Z">
        <w:r w:rsidR="00726166">
          <w:t>Improvements in</w:t>
        </w:r>
      </w:ins>
      <w:ins w:id="109" w:author="Andy Kleinhesselink" w:date="2019-07-24T11:01:00Z">
        <w:r w:rsidR="00726166">
          <w:t xml:space="preserve"> </w:t>
        </w:r>
      </w:ins>
      <w:ins w:id="110" w:author="Andy Kleinhesselink" w:date="2019-07-11T12:17:00Z">
        <w:r w:rsidR="001B052F">
          <w:t xml:space="preserve">statistical </w:t>
        </w:r>
      </w:ins>
      <w:ins w:id="111" w:author="Andy Kleinhesselink" w:date="2019-07-11T12:18:00Z">
        <w:r w:rsidR="001B052F">
          <w:t>software</w:t>
        </w:r>
      </w:ins>
      <w:ins w:id="112" w:author="Andy Kleinhesselink" w:date="2019-07-24T11:04:00Z">
        <w:r w:rsidR="00726166">
          <w:t xml:space="preserve"> now</w:t>
        </w:r>
      </w:ins>
      <w:ins w:id="113" w:author="Andy Kleinhesselink" w:date="2019-07-24T11:01:00Z">
        <w:r w:rsidR="00726166">
          <w:t xml:space="preserve"> </w:t>
        </w:r>
      </w:ins>
      <w:ins w:id="114" w:author="Andy Kleinhesselink" w:date="2019-07-24T10:56:00Z">
        <w:r w:rsidR="00726166">
          <w:t>allow ecologists</w:t>
        </w:r>
      </w:ins>
      <w:ins w:id="115" w:author="Andy Kleinhesselink" w:date="2019-07-24T11:02:00Z">
        <w:r w:rsidR="00726166">
          <w:t xml:space="preserve"> </w:t>
        </w:r>
      </w:ins>
      <w:ins w:id="116" w:author="Andy Kleinhesselink" w:date="2019-07-24T10:56:00Z">
        <w:r w:rsidR="00726166">
          <w:t>to fit</w:t>
        </w:r>
      </w:ins>
      <w:ins w:id="117" w:author="Andy Kleinhesselink" w:date="2019-07-11T12:18:00Z">
        <w:r w:rsidR="001B052F">
          <w:t xml:space="preserve"> </w:t>
        </w:r>
      </w:ins>
      <w:ins w:id="118" w:author="Andy Kleinhesselink" w:date="2019-07-24T10:56:00Z">
        <w:r w:rsidR="00726166">
          <w:t xml:space="preserve">a </w:t>
        </w:r>
      </w:ins>
      <w:ins w:id="119" w:author="Andy Kleinhesselink" w:date="2019-07-24T10:58:00Z">
        <w:r w:rsidR="00726166">
          <w:t xml:space="preserve">much </w:t>
        </w:r>
      </w:ins>
      <w:ins w:id="120" w:author="Andy Kleinhesselink" w:date="2019-07-24T10:56:00Z">
        <w:r w:rsidR="00726166">
          <w:t>wid</w:t>
        </w:r>
      </w:ins>
      <w:ins w:id="121" w:author="Andy Kleinhesselink" w:date="2019-07-24T10:58:00Z">
        <w:r w:rsidR="00726166">
          <w:t>er</w:t>
        </w:r>
      </w:ins>
      <w:ins w:id="122" w:author="Andy Kleinhesselink" w:date="2019-07-24T10:56:00Z">
        <w:r w:rsidR="00726166">
          <w:t xml:space="preserve"> range of </w:t>
        </w:r>
      </w:ins>
      <w:ins w:id="123" w:author="Andy Kleinhesselink" w:date="2019-07-11T12:18:00Z">
        <w:r w:rsidR="00FB561C">
          <w:t>function</w:t>
        </w:r>
      </w:ins>
      <w:ins w:id="124" w:author="Andy Kleinhesselink" w:date="2019-07-11T12:22:00Z">
        <w:r w:rsidR="00FB561C">
          <w:t>s</w:t>
        </w:r>
      </w:ins>
      <w:ins w:id="125" w:author="Andy Kleinhesselink" w:date="2019-07-24T10:56:00Z">
        <w:r w:rsidR="00726166">
          <w:t xml:space="preserve"> </w:t>
        </w:r>
      </w:ins>
      <w:ins w:id="126" w:author="Andy Kleinhesselink" w:date="2019-07-24T11:03:00Z">
        <w:r w:rsidR="00726166">
          <w:t>for</w:t>
        </w:r>
      </w:ins>
      <w:ins w:id="127" w:author="Andy Kleinhesselink" w:date="2019-07-24T10:56:00Z">
        <w:r w:rsidR="00726166">
          <w:t xml:space="preserve"> interactions between species</w:t>
        </w:r>
      </w:ins>
      <w:ins w:id="128" w:author="Andy Kleinhesselink" w:date="2019-07-24T11:04:00Z">
        <w:r w:rsidR="00726166">
          <w:t xml:space="preserve"> and this more flexible approach to modeling competition requires a more general definition for </w:t>
        </w:r>
      </w:ins>
      <w:ins w:id="129" w:author="Andy Kleinhesselink" w:date="2019-07-24T11:01:00Z">
        <w:r w:rsidR="00726166">
          <w:t>HOIs</w:t>
        </w:r>
      </w:ins>
      <w:ins w:id="130" w:author="Andy Kleinhesselink" w:date="2019-07-24T11:02:00Z">
        <w:r w:rsidR="00726166">
          <w:t>.</w:t>
        </w:r>
      </w:ins>
      <w:ins w:id="131" w:author="Andy Kleinhesselink" w:date="2019-07-11T12:21:00Z">
        <w:r w:rsidR="00FB561C">
          <w:t xml:space="preserve"> </w:t>
        </w:r>
      </w:ins>
      <w:del w:id="132" w:author="Andy Kleinhesselink" w:date="2019-07-24T10:57:00Z">
        <w:r w:rsidR="00170635" w:rsidRPr="00373175" w:rsidDel="00726166">
          <w:delText xml:space="preserve"> </w:delText>
        </w:r>
      </w:del>
      <w:r w:rsidR="0040246A">
        <w:t xml:space="preserve">In this paper we first review </w:t>
      </w:r>
      <w:r w:rsidR="00CB46D3">
        <w:t xml:space="preserve">previous discussions of HOIs and define </w:t>
      </w:r>
      <w:r w:rsidR="00B86315">
        <w:t xml:space="preserve">a new </w:t>
      </w:r>
      <w:r w:rsidR="00CB46D3">
        <w:t>quanti</w:t>
      </w:r>
      <w:r w:rsidR="00B86315">
        <w:t>tative</w:t>
      </w:r>
      <w:r w:rsidR="00CB46D3">
        <w:t xml:space="preserve"> definition </w:t>
      </w:r>
      <w:del w:id="133" w:author="Andy Kleinhesselink" w:date="2019-07-24T11:05:00Z">
        <w:r w:rsidR="00CB46D3" w:rsidDel="00726166">
          <w:delText xml:space="preserve">of </w:delText>
        </w:r>
      </w:del>
      <w:ins w:id="134" w:author="Andy Kleinhesselink" w:date="2019-07-24T11:05:00Z">
        <w:r w:rsidR="00726166">
          <w:t xml:space="preserve">for </w:t>
        </w:r>
      </w:ins>
      <w:r w:rsidR="00CB46D3">
        <w:t xml:space="preserve">HOIs that can be applied </w:t>
      </w:r>
      <w:del w:id="135" w:author="Andy Kleinhesselink" w:date="2019-07-24T11:05:00Z">
        <w:r w:rsidR="00CB46D3" w:rsidDel="00726166">
          <w:delText xml:space="preserve">generally </w:delText>
        </w:r>
      </w:del>
      <w:r w:rsidR="00CB46D3">
        <w:t>to a</w:t>
      </w:r>
      <w:del w:id="136" w:author="Andy Kleinhesselink" w:date="2019-07-11T12:23:00Z">
        <w:r w:rsidR="00CB46D3" w:rsidDel="00FB561C">
          <w:delText>ny phenomenological</w:delText>
        </w:r>
      </w:del>
      <w:ins w:id="137" w:author="Andy Kleinhesselink" w:date="2019-07-11T12:23:00Z">
        <w:r w:rsidR="00FB561C">
          <w:t xml:space="preserve"> wide range of phenomen</w:t>
        </w:r>
      </w:ins>
      <w:ins w:id="138" w:author="Andy Kleinhesselink" w:date="2019-07-11T12:24:00Z">
        <w:r w:rsidR="00FB561C">
          <w:t>o</w:t>
        </w:r>
      </w:ins>
      <w:ins w:id="139" w:author="Andy Kleinhesselink" w:date="2019-07-11T12:23:00Z">
        <w:r w:rsidR="00FB561C">
          <w:t>logical</w:t>
        </w:r>
      </w:ins>
      <w:r w:rsidR="00CB46D3">
        <w:t xml:space="preserve"> models of species competition.  In the second part of the paper, we use a simulation model to</w:t>
      </w:r>
      <w:r w:rsidR="00170635" w:rsidRPr="00373175">
        <w:t xml:space="preserve"> illustrate our definition and to </w:t>
      </w:r>
      <w:r w:rsidR="00170635">
        <w:t>investigate</w:t>
      </w:r>
      <w:r w:rsidR="00170635" w:rsidRPr="00373175">
        <w:t xml:space="preserve"> the mechanism</w:t>
      </w:r>
      <w:r w:rsidR="00170635">
        <w:t>s</w:t>
      </w:r>
      <w:r w:rsidR="00170635" w:rsidRPr="00373175">
        <w:t xml:space="preserve"> that </w:t>
      </w:r>
      <w:r w:rsidR="00CB46D3">
        <w:t xml:space="preserve">may </w:t>
      </w:r>
      <w:r w:rsidR="00170635" w:rsidRPr="00373175">
        <w:t>generate HOIs</w:t>
      </w:r>
      <w:r w:rsidR="00CB46D3">
        <w:t xml:space="preserve">.  </w:t>
      </w:r>
    </w:p>
    <w:p w14:paraId="27A8D08C" w14:textId="0C5716BE" w:rsidR="001A66F7" w:rsidRPr="003C47E7" w:rsidRDefault="00D64B98" w:rsidP="00564AC0">
      <w:pPr>
        <w:pStyle w:val="Heading2"/>
      </w:pPr>
      <w:ins w:id="140" w:author="Andy Kleinhesselink" w:date="2019-07-24T11:15:00Z">
        <w:r>
          <w:t>The consequences of h</w:t>
        </w:r>
      </w:ins>
      <w:ins w:id="141" w:author="Andy Kleinhesselink" w:date="2019-07-11T12:24:00Z">
        <w:r w:rsidR="00FB561C">
          <w:t>igher order interactions</w:t>
        </w:r>
      </w:ins>
      <w:ins w:id="142" w:author="Andy Kleinhesselink" w:date="2019-07-24T11:15:00Z">
        <w:r>
          <w:t xml:space="preserve"> for </w:t>
        </w:r>
      </w:ins>
      <w:ins w:id="143" w:author="Andy Kleinhesselink" w:date="2019-07-24T11:16:00Z">
        <w:r>
          <w:t>ecological understanding</w:t>
        </w:r>
      </w:ins>
      <w:del w:id="144" w:author="Andy Kleinhesselink" w:date="2019-07-09T13:51:00Z">
        <w:r w:rsidR="003C1084" w:rsidRPr="003C47E7" w:rsidDel="001740E3">
          <w:delText>H</w:delText>
        </w:r>
        <w:r w:rsidR="00934706" w:rsidRPr="003C47E7" w:rsidDel="001740E3">
          <w:delText xml:space="preserve">igher </w:delText>
        </w:r>
      </w:del>
      <w:del w:id="145" w:author="Andy Kleinhesselink" w:date="2019-07-11T12:24:00Z">
        <w:r w:rsidR="00934706" w:rsidRPr="003C47E7" w:rsidDel="00FB561C">
          <w:delText>order interactions</w:delText>
        </w:r>
      </w:del>
      <w:r w:rsidR="005C4E4C" w:rsidRPr="003C47E7" w:rsidDel="005C4E4C">
        <w:t xml:space="preserve"> </w:t>
      </w:r>
      <w:del w:id="146" w:author="Andy Kleinhesselink" w:date="2019-07-09T13:51:00Z">
        <w:r w:rsidR="001E2B61" w:rsidDel="001740E3">
          <w:delText xml:space="preserve">and </w:delText>
        </w:r>
        <w:r w:rsidR="004D0D07" w:rsidRPr="003C47E7" w:rsidDel="001740E3">
          <w:delText xml:space="preserve">interaction </w:delText>
        </w:r>
        <w:r w:rsidR="003C1084" w:rsidRPr="003C47E7" w:rsidDel="001740E3">
          <w:delText>modification</w:delText>
        </w:r>
      </w:del>
    </w:p>
    <w:p w14:paraId="02E3C07B" w14:textId="765FEAE5" w:rsidR="001A79A7" w:rsidRDefault="00FB561C" w:rsidP="001A79A7">
      <w:pPr>
        <w:spacing w:after="202"/>
        <w:contextualSpacing/>
        <w:rPr>
          <w:ins w:id="147" w:author="Andy Kleinhesselink" w:date="2019-07-11T12:39:00Z"/>
        </w:rPr>
      </w:pPr>
      <w:ins w:id="148" w:author="Andy Kleinhesselink" w:date="2019-07-11T12:26:00Z">
        <w:r>
          <w:t xml:space="preserve">The </w:t>
        </w:r>
      </w:ins>
      <w:ins w:id="149" w:author="Andy Kleinhesselink" w:date="2019-07-11T13:13:00Z">
        <w:r w:rsidR="00DC0D1A">
          <w:t xml:space="preserve">issue of </w:t>
        </w:r>
      </w:ins>
      <w:ins w:id="150" w:author="Andy Kleinhesselink" w:date="2019-07-11T12:26:00Z">
        <w:r>
          <w:t>HOIs</w:t>
        </w:r>
      </w:ins>
      <w:ins w:id="151" w:author="Andy Kleinhesselink" w:date="2019-07-11T13:13:00Z">
        <w:r w:rsidR="00DC0D1A">
          <w:t xml:space="preserve"> </w:t>
        </w:r>
      </w:ins>
      <w:ins w:id="152" w:author="Andy Kleinhesselink" w:date="2019-07-11T13:15:00Z">
        <w:r w:rsidR="00DC0D1A">
          <w:t xml:space="preserve">is fundamentally a question about the </w:t>
        </w:r>
      </w:ins>
      <w:ins w:id="153" w:author="Andy Kleinhesselink" w:date="2019-07-11T12:29:00Z">
        <w:r w:rsidR="00F91560">
          <w:t>complexity of</w:t>
        </w:r>
      </w:ins>
      <w:ins w:id="154" w:author="Andy Kleinhesselink" w:date="2019-07-11T12:28:00Z">
        <w:r>
          <w:t xml:space="preserve"> </w:t>
        </w:r>
      </w:ins>
      <w:ins w:id="155" w:author="Andy Kleinhesselink" w:date="2019-07-11T13:15:00Z">
        <w:r w:rsidR="00DC0D1A">
          <w:t xml:space="preserve">ecological </w:t>
        </w:r>
      </w:ins>
      <w:ins w:id="156" w:author="Andy Kleinhesselink" w:date="2019-07-11T12:27:00Z">
        <w:r>
          <w:t>communities</w:t>
        </w:r>
      </w:ins>
      <w:ins w:id="157" w:author="Andy Kleinhesselink" w:date="2019-07-11T12:56:00Z">
        <w:r w:rsidR="00407273">
          <w:t>—how m</w:t>
        </w:r>
      </w:ins>
      <w:ins w:id="158" w:author="Andy Kleinhesselink" w:date="2019-07-11T12:57:00Z">
        <w:r w:rsidR="00407273">
          <w:t xml:space="preserve">uch do we need to know </w:t>
        </w:r>
      </w:ins>
      <w:ins w:id="159" w:author="Andy Kleinhesselink" w:date="2019-07-11T13:14:00Z">
        <w:r w:rsidR="00DC0D1A">
          <w:t>in order to understand</w:t>
        </w:r>
      </w:ins>
      <w:ins w:id="160" w:author="Andy Kleinhesselink" w:date="2019-07-11T12:57:00Z">
        <w:r w:rsidR="00407273">
          <w:t xml:space="preserve"> a community?</w:t>
        </w:r>
      </w:ins>
      <w:ins w:id="161" w:author="Andy Kleinhesselink" w:date="2019-07-11T12:28:00Z">
        <w:r>
          <w:t xml:space="preserve">  </w:t>
        </w:r>
      </w:ins>
      <w:ins w:id="162" w:author="Andy Kleinhesselink" w:date="2019-07-24T11:16:00Z">
        <w:r w:rsidR="00D64B98">
          <w:t xml:space="preserve">For the sake of clarity, </w:t>
        </w:r>
      </w:ins>
      <w:ins w:id="163" w:author="Andy Kleinhesselink" w:date="2019-07-24T11:17:00Z">
        <w:r w:rsidR="00D64B98">
          <w:t xml:space="preserve">our discussion of </w:t>
        </w:r>
      </w:ins>
      <w:ins w:id="164" w:author="Andy Kleinhesselink" w:date="2019-07-24T11:16:00Z">
        <w:r w:rsidR="00D64B98">
          <w:t xml:space="preserve">understanding </w:t>
        </w:r>
      </w:ins>
      <w:ins w:id="165" w:author="Andy Kleinhesselink" w:date="2019-07-24T11:17:00Z">
        <w:r w:rsidR="00D64B98">
          <w:t xml:space="preserve">is aimed at modeling </w:t>
        </w:r>
      </w:ins>
      <w:ins w:id="166" w:author="Andy Kleinhesselink" w:date="2019-07-24T11:05:00Z">
        <w:r w:rsidR="00F42C4F">
          <w:t xml:space="preserve">a </w:t>
        </w:r>
      </w:ins>
      <w:ins w:id="167" w:author="Andy Kleinhesselink" w:date="2019-07-11T13:06:00Z">
        <w:r w:rsidR="003348F9">
          <w:t xml:space="preserve">focal </w:t>
        </w:r>
      </w:ins>
      <w:ins w:id="168" w:author="Andy Kleinhesselink" w:date="2019-07-11T12:39:00Z">
        <w:r w:rsidR="001A79A7" w:rsidRPr="003C47E7">
          <w:t>species’ performance (usually per capita population growth rate) as a function of competitor population density</w:t>
        </w:r>
      </w:ins>
      <w:ins w:id="169" w:author="Andy Kleinhesselink" w:date="2019-07-11T12:42:00Z">
        <w:r w:rsidR="001A79A7">
          <w:t xml:space="preserve">. This is </w:t>
        </w:r>
      </w:ins>
      <w:ins w:id="170" w:author="Andy Kleinhesselink" w:date="2019-07-12T15:46:00Z">
        <w:r w:rsidR="001F2821">
          <w:t>expressed</w:t>
        </w:r>
      </w:ins>
      <w:ins w:id="171" w:author="Andy Kleinhesselink" w:date="2019-07-11T13:08:00Z">
        <w:r w:rsidR="003348F9">
          <w:t xml:space="preserve"> </w:t>
        </w:r>
      </w:ins>
      <w:ins w:id="172" w:author="Andy Kleinhesselink" w:date="2019-07-12T15:46:00Z">
        <w:r w:rsidR="001F2821">
          <w:t>in</w:t>
        </w:r>
      </w:ins>
      <w:ins w:id="173" w:author="Andy Kleinhesselink" w:date="2019-07-11T12:42:00Z">
        <w:r w:rsidR="001A79A7">
          <w:t xml:space="preserve"> a general</w:t>
        </w:r>
      </w:ins>
      <w:ins w:id="174" w:author="Andy Kleinhesselink" w:date="2019-07-12T15:46:00Z">
        <w:r w:rsidR="001F2821">
          <w:t xml:space="preserve"> form as</w:t>
        </w:r>
      </w:ins>
      <w:ins w:id="175" w:author="Andy Kleinhesselink" w:date="2019-07-11T12:42:00Z">
        <w:r w:rsidR="001A79A7">
          <w:t>,</w:t>
        </w:r>
      </w:ins>
      <w:ins w:id="176" w:author="Andy Kleinhesselink" w:date="2019-07-11T12:39:00Z">
        <w:r w:rsidR="001A79A7">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1A79A7" w:rsidRPr="003C47E7" w14:paraId="0D62B3E1" w14:textId="77777777" w:rsidTr="00DC0D1A">
        <w:trPr>
          <w:trHeight w:val="503"/>
          <w:ins w:id="177" w:author="Andy Kleinhesselink" w:date="2019-07-11T12:39:00Z"/>
        </w:trPr>
        <w:tc>
          <w:tcPr>
            <w:tcW w:w="918" w:type="dxa"/>
            <w:vAlign w:val="center"/>
          </w:tcPr>
          <w:p w14:paraId="765BCF6D" w14:textId="77777777" w:rsidR="001A79A7" w:rsidRPr="003C47E7" w:rsidRDefault="001A79A7" w:rsidP="00DC0D1A">
            <w:pPr>
              <w:spacing w:after="202"/>
              <w:ind w:firstLine="0"/>
              <w:contextualSpacing/>
              <w:jc w:val="center"/>
              <w:rPr>
                <w:ins w:id="178" w:author="Andy Kleinhesselink" w:date="2019-07-11T12:39:00Z"/>
              </w:rPr>
            </w:pPr>
          </w:p>
        </w:tc>
        <w:tc>
          <w:tcPr>
            <w:tcW w:w="7200" w:type="dxa"/>
            <w:vAlign w:val="center"/>
          </w:tcPr>
          <w:p w14:paraId="3B3170E7" w14:textId="0053AF9D" w:rsidR="001A79A7" w:rsidRPr="003C47E7" w:rsidRDefault="00DA3A33" w:rsidP="00DC0D1A">
            <w:pPr>
              <w:spacing w:after="202"/>
              <w:contextualSpacing/>
              <w:jc w:val="center"/>
              <w:rPr>
                <w:ins w:id="179" w:author="Andy Kleinhesselink" w:date="2019-07-11T12:39:00Z"/>
              </w:rPr>
            </w:pPr>
            <m:oMathPara>
              <m:oMath>
                <m:f>
                  <m:fPr>
                    <m:ctrlPr>
                      <w:ins w:id="180" w:author="Andy Kleinhesselink" w:date="2019-07-11T12:39:00Z">
                        <w:rPr>
                          <w:rFonts w:ascii="Cambria Math" w:hAnsi="Cambria Math"/>
                          <w:i/>
                        </w:rPr>
                      </w:ins>
                    </m:ctrlPr>
                  </m:fPr>
                  <m:num>
                    <m:r>
                      <w:ins w:id="181" w:author="Andy Kleinhesselink" w:date="2019-07-11T12:39:00Z">
                        <w:rPr>
                          <w:rFonts w:ascii="Cambria Math" w:hAnsi="Cambria Math"/>
                        </w:rPr>
                        <m:t>1</m:t>
                      </w:ins>
                    </m:r>
                  </m:num>
                  <m:den>
                    <m:sSub>
                      <m:sSubPr>
                        <m:ctrlPr>
                          <w:ins w:id="182" w:author="Andy Kleinhesselink" w:date="2019-07-11T12:39:00Z">
                            <w:rPr>
                              <w:rFonts w:ascii="Cambria Math" w:hAnsi="Cambria Math"/>
                              <w:i/>
                            </w:rPr>
                          </w:ins>
                        </m:ctrlPr>
                      </m:sSubPr>
                      <m:e>
                        <m:r>
                          <w:ins w:id="183" w:author="Andy Kleinhesselink" w:date="2019-07-11T12:39:00Z">
                            <w:rPr>
                              <w:rFonts w:ascii="Cambria Math" w:hAnsi="Cambria Math"/>
                            </w:rPr>
                            <m:t>n</m:t>
                          </w:ins>
                        </m:r>
                      </m:e>
                      <m:sub>
                        <m:r>
                          <w:ins w:id="184" w:author="Andy Kleinhesselink" w:date="2019-07-11T12:39:00Z">
                            <w:rPr>
                              <w:rFonts w:ascii="Cambria Math" w:hAnsi="Cambria Math"/>
                            </w:rPr>
                            <m:t>i</m:t>
                          </w:ins>
                        </m:r>
                      </m:sub>
                    </m:sSub>
                  </m:den>
                </m:f>
                <m:f>
                  <m:fPr>
                    <m:ctrlPr>
                      <w:ins w:id="185" w:author="Andy Kleinhesselink" w:date="2019-07-11T12:39:00Z">
                        <w:rPr>
                          <w:rFonts w:ascii="Cambria Math" w:hAnsi="Cambria Math"/>
                          <w:i/>
                        </w:rPr>
                      </w:ins>
                    </m:ctrlPr>
                  </m:fPr>
                  <m:num>
                    <m:r>
                      <w:ins w:id="186" w:author="Andy Kleinhesselink" w:date="2019-07-11T12:39:00Z">
                        <w:rPr>
                          <w:rFonts w:ascii="Cambria Math" w:hAnsi="Cambria Math"/>
                        </w:rPr>
                        <m:t>d</m:t>
                      </w:ins>
                    </m:r>
                    <m:sSub>
                      <m:sSubPr>
                        <m:ctrlPr>
                          <w:ins w:id="187" w:author="Andy Kleinhesselink" w:date="2019-07-11T12:39:00Z">
                            <w:rPr>
                              <w:rFonts w:ascii="Cambria Math" w:hAnsi="Cambria Math"/>
                              <w:i/>
                            </w:rPr>
                          </w:ins>
                        </m:ctrlPr>
                      </m:sSubPr>
                      <m:e>
                        <m:r>
                          <w:ins w:id="188" w:author="Andy Kleinhesselink" w:date="2019-07-11T12:39:00Z">
                            <w:rPr>
                              <w:rFonts w:ascii="Cambria Math" w:hAnsi="Cambria Math"/>
                            </w:rPr>
                            <m:t>n</m:t>
                          </w:ins>
                        </m:r>
                      </m:e>
                      <m:sub>
                        <m:r>
                          <w:ins w:id="189" w:author="Andy Kleinhesselink" w:date="2019-07-11T12:39:00Z">
                            <w:rPr>
                              <w:rFonts w:ascii="Cambria Math" w:hAnsi="Cambria Math"/>
                            </w:rPr>
                            <m:t>i</m:t>
                          </w:ins>
                        </m:r>
                      </m:sub>
                    </m:sSub>
                  </m:num>
                  <m:den>
                    <m:r>
                      <w:ins w:id="190" w:author="Andy Kleinhesselink" w:date="2019-07-11T12:39:00Z">
                        <w:rPr>
                          <w:rFonts w:ascii="Cambria Math" w:hAnsi="Cambria Math"/>
                        </w:rPr>
                        <m:t>dt</m:t>
                      </w:ins>
                    </m:r>
                  </m:den>
                </m:f>
                <m:r>
                  <w:ins w:id="191" w:author="Andy Kleinhesselink" w:date="2019-07-11T12:39:00Z">
                    <w:rPr>
                      <w:rFonts w:ascii="Cambria Math" w:hAnsi="Cambria Math"/>
                    </w:rPr>
                    <m:t>=</m:t>
                  </w:ins>
                </m:r>
                <m:sSub>
                  <m:sSubPr>
                    <m:ctrlPr>
                      <w:ins w:id="192" w:author="Andy Kleinhesselink" w:date="2019-07-11T14:57:00Z">
                        <w:rPr>
                          <w:rFonts w:ascii="Cambria Math" w:hAnsi="Cambria Math"/>
                          <w:i/>
                        </w:rPr>
                      </w:ins>
                    </m:ctrlPr>
                  </m:sSubPr>
                  <m:e>
                    <m:r>
                      <w:ins w:id="193" w:author="Andy Kleinhesselink" w:date="2019-07-11T12:39:00Z">
                        <w:rPr>
                          <w:rFonts w:ascii="Cambria Math" w:hAnsi="Cambria Math"/>
                        </w:rPr>
                        <m:t>F</m:t>
                      </w:ins>
                    </m:r>
                  </m:e>
                  <m:sub>
                    <m:r>
                      <w:ins w:id="194" w:author="Andy Kleinhesselink" w:date="2019-07-11T14:57:00Z">
                        <w:rPr>
                          <w:rFonts w:ascii="Cambria Math" w:hAnsi="Cambria Math"/>
                        </w:rPr>
                        <m:t>i</m:t>
                      </w:ins>
                    </m:r>
                  </m:sub>
                </m:sSub>
                <m:d>
                  <m:dPr>
                    <m:ctrlPr>
                      <w:ins w:id="195" w:author="Andy Kleinhesselink" w:date="2019-07-11T12:39:00Z">
                        <w:rPr>
                          <w:rFonts w:ascii="Cambria Math" w:hAnsi="Cambria Math"/>
                          <w:i/>
                        </w:rPr>
                      </w:ins>
                    </m:ctrlPr>
                  </m:dPr>
                  <m:e>
                    <m:r>
                      <w:ins w:id="196" w:author="Andy Kleinhesselink" w:date="2019-07-11T12:40:00Z">
                        <m:rPr>
                          <m:sty m:val="b"/>
                        </m:rPr>
                        <w:rPr>
                          <w:rFonts w:ascii="Cambria Math" w:hAnsi="Cambria Math"/>
                        </w:rPr>
                        <m:t>n</m:t>
                      </w:ins>
                    </m:r>
                  </m:e>
                </m:d>
                <m:r>
                  <w:ins w:id="197" w:author="Andy Kleinhesselink" w:date="2019-07-11T12:43:00Z">
                    <w:rPr>
                      <w:rFonts w:ascii="Cambria Math" w:hAnsi="Cambria Math"/>
                    </w:rPr>
                    <m:t>,</m:t>
                  </w:ins>
                </m:r>
              </m:oMath>
            </m:oMathPara>
          </w:p>
        </w:tc>
        <w:tc>
          <w:tcPr>
            <w:tcW w:w="738" w:type="dxa"/>
            <w:vAlign w:val="center"/>
          </w:tcPr>
          <w:p w14:paraId="72C51279" w14:textId="3C778C62" w:rsidR="001A79A7" w:rsidRPr="003C47E7" w:rsidRDefault="001A79A7" w:rsidP="00DC0D1A">
            <w:pPr>
              <w:spacing w:after="202"/>
              <w:ind w:firstLine="0"/>
              <w:contextualSpacing/>
              <w:jc w:val="center"/>
              <w:rPr>
                <w:ins w:id="198" w:author="Andy Kleinhesselink" w:date="2019-07-11T12:39:00Z"/>
              </w:rPr>
            </w:pPr>
            <w:ins w:id="199" w:author="Andy Kleinhesselink" w:date="2019-07-11T12:39:00Z">
              <w:r w:rsidRPr="003C47E7">
                <w:t>(</w:t>
              </w:r>
              <w:r w:rsidRPr="003C47E7">
                <w:rPr>
                  <w:noProof/>
                </w:rPr>
                <w:fldChar w:fldCharType="begin"/>
              </w:r>
              <w:r w:rsidRPr="003C47E7">
                <w:rPr>
                  <w:noProof/>
                </w:rPr>
                <w:instrText xml:space="preserve"> SEQ eq \* MERGEFORMAT </w:instrText>
              </w:r>
              <w:r w:rsidRPr="003C47E7">
                <w:rPr>
                  <w:noProof/>
                </w:rPr>
                <w:fldChar w:fldCharType="separate"/>
              </w:r>
            </w:ins>
            <w:ins w:id="200" w:author="Andy Kleinhesselink" w:date="2019-07-12T08:02:00Z">
              <w:r w:rsidR="00B91BF5">
                <w:rPr>
                  <w:noProof/>
                </w:rPr>
                <w:t>1</w:t>
              </w:r>
            </w:ins>
            <w:ins w:id="201" w:author="Andy Kleinhesselink" w:date="2019-07-11T12:39:00Z">
              <w:r w:rsidRPr="003C47E7">
                <w:rPr>
                  <w:noProof/>
                </w:rPr>
                <w:fldChar w:fldCharType="end"/>
              </w:r>
              <w:r w:rsidRPr="003C47E7">
                <w:t>)</w:t>
              </w:r>
            </w:ins>
          </w:p>
        </w:tc>
      </w:tr>
    </w:tbl>
    <w:p w14:paraId="6FE9670D" w14:textId="49BD87CB" w:rsidR="00126B8C" w:rsidRDefault="006F198B">
      <w:pPr>
        <w:spacing w:after="202"/>
        <w:ind w:firstLine="0"/>
        <w:contextualSpacing/>
        <w:rPr>
          <w:ins w:id="202" w:author="Andy Kleinhesselink" w:date="2019-07-11T12:07:00Z"/>
        </w:rPr>
        <w:pPrChange w:id="203" w:author="Andy Kleinhesselink" w:date="2019-07-11T12:39:00Z">
          <w:pPr>
            <w:spacing w:after="202"/>
            <w:contextualSpacing/>
          </w:pPr>
        </w:pPrChange>
      </w:pPr>
      <w:ins w:id="204" w:author="Andy Kleinhesselink" w:date="2019-07-11T14:57:00Z">
        <w:r>
          <w:t xml:space="preserve">where </w:t>
        </w:r>
      </w:ins>
      <w:ins w:id="205" w:author="Andy Kleinhesselink" w:date="2019-07-11T14:58:00Z">
        <w:r>
          <w:t>the left</w:t>
        </w:r>
      </w:ins>
      <w:ins w:id="206" w:author="Andy Kleinhesselink" w:date="2019-07-12T15:46:00Z">
        <w:r w:rsidR="001F2821">
          <w:t>-</w:t>
        </w:r>
      </w:ins>
      <w:ins w:id="207" w:author="Andy Kleinhesselink" w:date="2019-07-11T14:58:00Z">
        <w:r>
          <w:t xml:space="preserve">hand side </w:t>
        </w:r>
      </w:ins>
      <w:ins w:id="208" w:author="Andy Kleinhesselink" w:date="2019-07-11T14:59:00Z">
        <w:r>
          <w:t xml:space="preserve">is the </w:t>
        </w:r>
      </w:ins>
      <w:ins w:id="209" w:author="Andy Kleinhesselink" w:date="2019-07-11T14:58:00Z">
        <w:r>
          <w:t>per capita growth rate of the focal species</w:t>
        </w:r>
      </w:ins>
      <w:ins w:id="210" w:author="Andy Kleinhesselink" w:date="2019-07-11T12:40:00Z">
        <w:r w:rsidR="001A79A7">
          <w:t xml:space="preserve"> </w:t>
        </w:r>
      </w:ins>
      <w:proofErr w:type="spellStart"/>
      <w:ins w:id="211" w:author="Andy Kleinhesselink" w:date="2019-07-12T15:47:00Z">
        <w:r w:rsidR="001F2821">
          <w:rPr>
            <w:i/>
          </w:rPr>
          <w:t>i</w:t>
        </w:r>
        <w:proofErr w:type="spellEnd"/>
        <w:r w:rsidR="001F2821">
          <w:rPr>
            <w:i/>
          </w:rPr>
          <w:t>,</w:t>
        </w:r>
      </w:ins>
      <w:ins w:id="212" w:author="Andy Kleinhesselink" w:date="2019-07-11T12:40:00Z">
        <w:r w:rsidR="001A79A7">
          <w:t xml:space="preserve"> and </w:t>
        </w:r>
        <w:r w:rsidR="001A79A7" w:rsidRPr="001A79A7">
          <w:rPr>
            <w:i/>
            <w:rPrChange w:id="213" w:author="Andy Kleinhesselink" w:date="2019-07-11T12:41:00Z">
              <w:rPr/>
            </w:rPrChange>
          </w:rPr>
          <w:t>F</w:t>
        </w:r>
      </w:ins>
      <w:ins w:id="214" w:author="Andy Kleinhesselink" w:date="2019-07-11T14:59:00Z">
        <w:r w:rsidRPr="006F198B">
          <w:rPr>
            <w:i/>
            <w:vertAlign w:val="subscript"/>
            <w:rPrChange w:id="215" w:author="Andy Kleinhesselink" w:date="2019-07-11T14:59:00Z">
              <w:rPr>
                <w:i/>
              </w:rPr>
            </w:rPrChange>
          </w:rPr>
          <w:t>i</w:t>
        </w:r>
      </w:ins>
      <w:ins w:id="216" w:author="Andy Kleinhesselink" w:date="2019-07-11T12:40:00Z">
        <w:r w:rsidR="001A79A7">
          <w:t xml:space="preserve"> is a function of competitor densities </w:t>
        </w:r>
      </w:ins>
      <w:ins w:id="217" w:author="Andy Kleinhesselink" w:date="2019-07-12T15:47:00Z">
        <w:r w:rsidR="001F2821">
          <w:t xml:space="preserve">denoted </w:t>
        </w:r>
      </w:ins>
      <w:ins w:id="218" w:author="Andy Kleinhesselink" w:date="2019-07-11T13:07:00Z">
        <w:r w:rsidR="003348F9">
          <w:t xml:space="preserve">by the vector </w:t>
        </w:r>
      </w:ins>
      <w:ins w:id="219" w:author="Andy Kleinhesselink" w:date="2019-07-11T12:41:00Z">
        <w:r w:rsidR="001A79A7" w:rsidRPr="001A79A7">
          <w:rPr>
            <w:b/>
            <w:rPrChange w:id="220" w:author="Andy Kleinhesselink" w:date="2019-07-11T12:41:00Z">
              <w:rPr/>
            </w:rPrChange>
          </w:rPr>
          <w:t>n</w:t>
        </w:r>
        <w:r w:rsidR="001A79A7">
          <w:t xml:space="preserve">.  </w:t>
        </w:r>
      </w:ins>
      <w:ins w:id="221" w:author="Andy Kleinhesselink" w:date="2019-07-11T12:35:00Z">
        <w:r w:rsidR="00F91560">
          <w:t>In m</w:t>
        </w:r>
      </w:ins>
      <w:ins w:id="222" w:author="Andy Kleinhesselink" w:date="2019-07-11T12:58:00Z">
        <w:r w:rsidR="00407273">
          <w:t xml:space="preserve">ost </w:t>
        </w:r>
      </w:ins>
      <w:ins w:id="223" w:author="Andy Kleinhesselink" w:date="2019-07-11T12:35:00Z">
        <w:r w:rsidR="00F91560">
          <w:t>widely used models of species interactions</w:t>
        </w:r>
      </w:ins>
      <w:ins w:id="224" w:author="Andy Kleinhesselink" w:date="2019-07-11T12:37:00Z">
        <w:r w:rsidR="00F91560">
          <w:t xml:space="preserve"> </w:t>
        </w:r>
      </w:ins>
      <w:ins w:id="225" w:author="Andy Kleinhesselink" w:date="2019-07-11T12:38:00Z">
        <w:r w:rsidR="00F91560">
          <w:t xml:space="preserve">each </w:t>
        </w:r>
      </w:ins>
      <w:ins w:id="226" w:author="Andy Kleinhesselink" w:date="2019-07-11T12:43:00Z">
        <w:r w:rsidR="001A79A7">
          <w:t>species has one effect on each other species</w:t>
        </w:r>
      </w:ins>
      <w:ins w:id="227" w:author="Andy Kleinhesselink" w:date="2019-07-11T12:37:00Z">
        <w:r w:rsidR="00F91560">
          <w:t xml:space="preserve"> in the community</w:t>
        </w:r>
      </w:ins>
      <w:ins w:id="228" w:author="Andy Kleinhesselink" w:date="2019-07-11T12:38:00Z">
        <w:r w:rsidR="00F91560">
          <w:t>, including itself</w:t>
        </w:r>
      </w:ins>
      <w:ins w:id="229" w:author="Andy Kleinhesselink" w:date="2019-07-11T12:37:00Z">
        <w:r w:rsidR="00F91560">
          <w:t xml:space="preserve">. </w:t>
        </w:r>
      </w:ins>
      <w:ins w:id="230" w:author="Andy Kleinhesselink" w:date="2019-07-11T12:44:00Z">
        <w:r w:rsidR="001A79A7">
          <w:t xml:space="preserve"> We refer to this as </w:t>
        </w:r>
      </w:ins>
      <w:ins w:id="231" w:author="Andy Kleinhesselink" w:date="2019-07-11T12:46:00Z">
        <w:r w:rsidR="001A79A7">
          <w:t xml:space="preserve">a </w:t>
        </w:r>
      </w:ins>
      <w:ins w:id="232" w:author="Andy Kleinhesselink" w:date="2019-07-11T12:44:00Z">
        <w:r w:rsidR="001A79A7">
          <w:t xml:space="preserve">pairwise </w:t>
        </w:r>
      </w:ins>
      <w:ins w:id="233" w:author="Andy Kleinhesselink" w:date="2019-07-11T12:46:00Z">
        <w:r w:rsidR="001A79A7">
          <w:t>model because ea</w:t>
        </w:r>
      </w:ins>
      <w:ins w:id="234" w:author="Andy Kleinhesselink" w:date="2019-07-11T12:47:00Z">
        <w:r w:rsidR="001A79A7">
          <w:t xml:space="preserve">ch interaction is specified </w:t>
        </w:r>
        <w:r w:rsidR="001A79A7">
          <w:lastRenderedPageBreak/>
          <w:t>by the pair of species involved.</w:t>
        </w:r>
      </w:ins>
      <w:ins w:id="235" w:author="Andy Kleinhesselink" w:date="2019-07-11T12:46:00Z">
        <w:r w:rsidR="001A79A7">
          <w:t xml:space="preserve"> </w:t>
        </w:r>
      </w:ins>
      <w:ins w:id="236" w:author="Andy Kleinhesselink" w:date="2019-07-11T12:47:00Z">
        <w:r w:rsidR="001A79A7">
          <w:t xml:space="preserve"> </w:t>
        </w:r>
      </w:ins>
      <w:ins w:id="237" w:author="Andy Kleinhesselink" w:date="2019-07-11T12:58:00Z">
        <w:r w:rsidR="00407273">
          <w:t>A</w:t>
        </w:r>
      </w:ins>
      <w:ins w:id="238" w:author="Andy Kleinhesselink" w:date="2019-07-11T12:48:00Z">
        <w:r w:rsidR="001A79A7">
          <w:t xml:space="preserve"> pairwise model of a</w:t>
        </w:r>
      </w:ins>
      <w:ins w:id="239" w:author="Andy Kleinhesselink" w:date="2019-07-11T12:47:00Z">
        <w:r w:rsidR="001A79A7">
          <w:t xml:space="preserve"> community of </w:t>
        </w:r>
      </w:ins>
      <w:ins w:id="240" w:author="Andy Kleinhesselink" w:date="2019-07-11T12:37:00Z">
        <w:r w:rsidR="00F91560" w:rsidRPr="001A79A7">
          <w:rPr>
            <w:i/>
            <w:rPrChange w:id="241" w:author="Andy Kleinhesselink" w:date="2019-07-11T12:43:00Z">
              <w:rPr/>
            </w:rPrChange>
          </w:rPr>
          <w:t>m</w:t>
        </w:r>
        <w:r w:rsidR="00F91560">
          <w:t xml:space="preserve"> species require</w:t>
        </w:r>
      </w:ins>
      <w:ins w:id="242" w:author="Andy Kleinhesselink" w:date="2019-07-11T12:58:00Z">
        <w:r w:rsidR="00407273">
          <w:t>s</w:t>
        </w:r>
      </w:ins>
      <w:ins w:id="243" w:author="Andy Kleinhesselink" w:date="2019-07-11T12:37:00Z">
        <w:r w:rsidR="00F91560">
          <w:t xml:space="preserve"> </w:t>
        </w:r>
      </w:ins>
      <w:ins w:id="244" w:author="Andy Kleinhesselink" w:date="2019-07-11T13:08:00Z">
        <w:r w:rsidR="003348F9">
          <w:t>understanding</w:t>
        </w:r>
      </w:ins>
      <w:ins w:id="245" w:author="Andy Kleinhesselink" w:date="2019-07-11T12:58:00Z">
        <w:r w:rsidR="00407273">
          <w:t xml:space="preserve"> </w:t>
        </w:r>
      </w:ins>
      <w:ins w:id="246" w:author="Andy Kleinhesselink" w:date="2019-07-11T12:38:00Z">
        <w:r w:rsidR="00F91560" w:rsidRPr="001A79A7">
          <w:rPr>
            <w:i/>
            <w:rPrChange w:id="247" w:author="Andy Kleinhesselink" w:date="2019-07-11T12:43:00Z">
              <w:rPr/>
            </w:rPrChange>
          </w:rPr>
          <w:t>m</w:t>
        </w:r>
      </w:ins>
      <w:ins w:id="248" w:author="Andy Kleinhesselink" w:date="2019-07-11T12:39:00Z">
        <w:r w:rsidR="00F91560" w:rsidRPr="001A79A7">
          <w:rPr>
            <w:vertAlign w:val="superscript"/>
            <w:rPrChange w:id="249" w:author="Andy Kleinhesselink" w:date="2019-07-11T12:43:00Z">
              <w:rPr/>
            </w:rPrChange>
          </w:rPr>
          <w:t>2</w:t>
        </w:r>
      </w:ins>
      <w:ins w:id="250" w:author="Andy Kleinhesselink" w:date="2019-07-11T12:37:00Z">
        <w:r w:rsidR="00F91560">
          <w:t xml:space="preserve"> </w:t>
        </w:r>
      </w:ins>
      <w:ins w:id="251" w:author="Andy Kleinhesselink" w:date="2019-07-11T12:39:00Z">
        <w:r w:rsidR="00F91560">
          <w:t xml:space="preserve">interactions.  </w:t>
        </w:r>
      </w:ins>
      <w:del w:id="252" w:author="Andy Kleinhesselink" w:date="2019-07-11T12:26:00Z">
        <w:r w:rsidR="004F77EB" w:rsidRPr="003C47E7" w:rsidDel="00FB561C">
          <w:delText>A</w:delText>
        </w:r>
      </w:del>
      <w:del w:id="253" w:author="Andy Kleinhesselink" w:date="2019-07-11T12:49:00Z">
        <w:r w:rsidR="004F77EB" w:rsidRPr="003C47E7" w:rsidDel="001A79A7">
          <w:delText xml:space="preserve"> </w:delText>
        </w:r>
        <w:r w:rsidR="00427DC4" w:rsidRPr="003C47E7" w:rsidDel="001A79A7">
          <w:delText xml:space="preserve">quantitative </w:delText>
        </w:r>
        <w:r w:rsidR="003C1084" w:rsidRPr="003C47E7" w:rsidDel="001A79A7">
          <w:delText xml:space="preserve">description of </w:delText>
        </w:r>
        <w:r w:rsidR="004F77EB" w:rsidRPr="003C47E7" w:rsidDel="001A79A7">
          <w:delText>HOIs should</w:delText>
        </w:r>
        <w:r w:rsidR="00170635" w:rsidRPr="003C47E7" w:rsidDel="001A79A7">
          <w:delText xml:space="preserve"> </w:delText>
        </w:r>
        <w:r w:rsidR="00427DC4" w:rsidRPr="003C47E7" w:rsidDel="001A79A7">
          <w:delText xml:space="preserve">align with their </w:delText>
        </w:r>
        <w:r w:rsidR="0040246A" w:rsidRPr="003C47E7" w:rsidDel="001A79A7">
          <w:delText>important</w:delText>
        </w:r>
        <w:r w:rsidR="00170635" w:rsidRPr="003C47E7" w:rsidDel="001A79A7">
          <w:delText xml:space="preserve"> implications for </w:delText>
        </w:r>
        <w:r w:rsidR="00C121F6" w:rsidRPr="003C47E7" w:rsidDel="001A79A7">
          <w:delText>modeling</w:delText>
        </w:r>
        <w:r w:rsidR="00170635" w:rsidRPr="003C47E7" w:rsidDel="001A79A7">
          <w:delText xml:space="preserve"> </w:delText>
        </w:r>
        <w:r w:rsidR="001E2B61" w:rsidDel="001A79A7">
          <w:delText>the population dynamics of multispecies communities</w:delText>
        </w:r>
        <w:r w:rsidR="00170635" w:rsidRPr="003C47E7" w:rsidDel="001A79A7">
          <w:delText>.</w:delText>
        </w:r>
      </w:del>
      <w:r w:rsidR="00427DC4" w:rsidRPr="003C47E7">
        <w:t xml:space="preserve"> </w:t>
      </w:r>
      <w:r w:rsidR="0040246A" w:rsidRPr="003C47E7">
        <w:t xml:space="preserve"> </w:t>
      </w:r>
      <w:del w:id="254" w:author="Andy Kleinhesselink" w:date="2019-07-11T12:39:00Z">
        <w:r w:rsidR="00C121F6" w:rsidRPr="003C47E7" w:rsidDel="001A79A7">
          <w:delText>We begin by</w:delText>
        </w:r>
        <w:r w:rsidR="0040246A" w:rsidRPr="003C47E7" w:rsidDel="001A79A7">
          <w:delText xml:space="preserve"> stipulating that our definition </w:delText>
        </w:r>
        <w:r w:rsidR="006537F1" w:rsidRPr="003C47E7" w:rsidDel="001A79A7">
          <w:delText>is</w:delText>
        </w:r>
        <w:r w:rsidR="008369E4" w:rsidRPr="003C47E7" w:rsidDel="001A79A7">
          <w:delText xml:space="preserve"> concerned with models of</w:delText>
        </w:r>
        <w:r w:rsidR="0040246A" w:rsidRPr="003C47E7" w:rsidDel="001A79A7">
          <w:delText xml:space="preserve"> species’ performance</w:delText>
        </w:r>
        <w:r w:rsidR="008369E4" w:rsidRPr="003C47E7" w:rsidDel="001A79A7">
          <w:delText xml:space="preserve"> (</w:delText>
        </w:r>
        <w:r w:rsidR="0040246A" w:rsidRPr="003C47E7" w:rsidDel="001A79A7">
          <w:delText>usually per capita population growth rate</w:delText>
        </w:r>
        <w:r w:rsidR="008369E4" w:rsidRPr="003C47E7" w:rsidDel="001A79A7">
          <w:delText xml:space="preserve">) </w:delText>
        </w:r>
        <w:r w:rsidR="0040246A" w:rsidRPr="003C47E7" w:rsidDel="001A79A7">
          <w:delText>as a function of</w:delText>
        </w:r>
        <w:r w:rsidR="008369E4" w:rsidRPr="003C47E7" w:rsidDel="001A79A7">
          <w:delText xml:space="preserve"> </w:delText>
        </w:r>
        <w:r w:rsidR="00352DC1" w:rsidRPr="003C47E7" w:rsidDel="001A79A7">
          <w:delText xml:space="preserve">competitor </w:delText>
        </w:r>
        <w:r w:rsidR="0040246A" w:rsidRPr="003C47E7" w:rsidDel="001A79A7">
          <w:delText>population density</w:delText>
        </w:r>
      </w:del>
    </w:p>
    <w:p w14:paraId="13DF6EDF" w14:textId="5211CD1D" w:rsidR="00AE5118" w:rsidRDefault="003348F9" w:rsidP="009D2FA0">
      <w:pPr>
        <w:spacing w:after="202"/>
        <w:contextualSpacing/>
        <w:rPr>
          <w:ins w:id="255" w:author="Andy Kleinhesselink" w:date="2019-07-11T13:21:00Z"/>
        </w:rPr>
      </w:pPr>
      <w:ins w:id="256" w:author="Andy Kleinhesselink" w:date="2019-07-11T13:03:00Z">
        <w:r>
          <w:t xml:space="preserve">In contrast, </w:t>
        </w:r>
      </w:ins>
      <w:del w:id="257" w:author="Andy Kleinhesselink" w:date="2019-07-11T12:49:00Z">
        <w:r w:rsidR="0040246A" w:rsidRPr="003C47E7" w:rsidDel="001A79A7">
          <w:delText xml:space="preserve">.  </w:delText>
        </w:r>
      </w:del>
      <w:del w:id="258" w:author="Andy Kleinhesselink" w:date="2019-07-11T12:52:00Z">
        <w:r w:rsidR="00570DEB" w:rsidDel="00407273">
          <w:delText>The</w:delText>
        </w:r>
      </w:del>
      <w:ins w:id="259" w:author="Andy Kleinhesselink" w:date="2019-07-11T13:03:00Z">
        <w:r>
          <w:t>a</w:t>
        </w:r>
      </w:ins>
      <w:ins w:id="260" w:author="Andy Kleinhesselink" w:date="2019-07-11T12:52:00Z">
        <w:r w:rsidR="00407273">
          <w:t xml:space="preserve"> </w:t>
        </w:r>
      </w:ins>
      <w:ins w:id="261" w:author="Andy Kleinhesselink" w:date="2019-07-11T12:49:00Z">
        <w:r w:rsidR="00407273">
          <w:t xml:space="preserve">community with HOIs </w:t>
        </w:r>
      </w:ins>
      <w:ins w:id="262" w:author="Andy Kleinhesselink" w:date="2019-07-11T12:58:00Z">
        <w:r w:rsidR="00407273">
          <w:t xml:space="preserve">requires more information than </w:t>
        </w:r>
      </w:ins>
      <w:ins w:id="263" w:author="Andy Kleinhesselink" w:date="2019-07-11T13:04:00Z">
        <w:r>
          <w:t>a pairwise model can hold</w:t>
        </w:r>
      </w:ins>
      <w:ins w:id="264" w:author="Andy Kleinhesselink" w:date="2019-07-11T12:53:00Z">
        <w:r w:rsidR="00407273">
          <w:t xml:space="preserve">. </w:t>
        </w:r>
      </w:ins>
      <w:ins w:id="265" w:author="Andy Kleinhesselink" w:date="2019-07-11T12:59:00Z">
        <w:r w:rsidR="00407273">
          <w:t xml:space="preserve"> </w:t>
        </w:r>
      </w:ins>
      <w:ins w:id="266" w:author="Andy Kleinhesselink" w:date="2019-07-11T13:06:00Z">
        <w:r>
          <w:t>A</w:t>
        </w:r>
      </w:ins>
      <w:ins w:id="267" w:author="Andy Kleinhesselink" w:date="2019-07-11T12:53:00Z">
        <w:r w:rsidR="00407273">
          <w:t xml:space="preserve"> </w:t>
        </w:r>
      </w:ins>
      <w:ins w:id="268" w:author="Andy Kleinhesselink" w:date="2019-07-24T11:18:00Z">
        <w:r w:rsidR="00D64B98">
          <w:t xml:space="preserve">truly </w:t>
        </w:r>
      </w:ins>
      <w:del w:id="269" w:author="Andy Kleinhesselink" w:date="2019-07-11T12:49:00Z">
        <w:r w:rsidR="001E2B61" w:rsidDel="001A79A7">
          <w:delText xml:space="preserve"> primary</w:delText>
        </w:r>
        <w:r w:rsidR="00227E9F" w:rsidDel="001A79A7">
          <w:delText xml:space="preserve"> </w:delText>
        </w:r>
      </w:del>
      <w:del w:id="270" w:author="Andy Kleinhesselink" w:date="2019-07-11T13:11:00Z">
        <w:r w:rsidR="00227E9F" w:rsidDel="00DC0D1A">
          <w:delText>practical</w:delText>
        </w:r>
      </w:del>
      <w:ins w:id="271" w:author="Andy Kleinhesselink" w:date="2019-07-24T11:18:00Z">
        <w:r w:rsidR="00D64B98">
          <w:t>general c</w:t>
        </w:r>
      </w:ins>
      <w:ins w:id="272" w:author="Andy Kleinhesselink" w:date="2019-07-11T13:10:00Z">
        <w:r w:rsidR="00DC0D1A">
          <w:t>onsequence</w:t>
        </w:r>
      </w:ins>
      <w:ins w:id="273" w:author="Andy Kleinhesselink" w:date="2019-07-24T11:19:00Z">
        <w:r w:rsidR="00D64B98">
          <w:t xml:space="preserve"> </w:t>
        </w:r>
      </w:ins>
      <w:ins w:id="274" w:author="Andy Kleinhesselink" w:date="2019-07-24T11:20:00Z">
        <w:r w:rsidR="00D64B98">
          <w:t xml:space="preserve">of this </w:t>
        </w:r>
      </w:ins>
      <w:ins w:id="275" w:author="Andy Kleinhesselink" w:date="2019-07-24T11:19:00Z">
        <w:r w:rsidR="00D64B98">
          <w:t xml:space="preserve">is that </w:t>
        </w:r>
      </w:ins>
      <w:ins w:id="276" w:author="Andy Kleinhesselink" w:date="2019-07-24T11:18:00Z">
        <w:r w:rsidR="00D64B98">
          <w:t>HOIs</w:t>
        </w:r>
      </w:ins>
      <w:ins w:id="277" w:author="Andy Kleinhesselink" w:date="2019-07-11T13:10:00Z">
        <w:r w:rsidR="00DC0D1A">
          <w:t xml:space="preserve"> </w:t>
        </w:r>
      </w:ins>
      <w:ins w:id="278" w:author="Andy Kleinhesselink" w:date="2019-07-24T11:18:00Z">
        <w:r w:rsidR="00D64B98">
          <w:t>make it impossible to</w:t>
        </w:r>
      </w:ins>
      <w:ins w:id="279" w:author="Andy Kleinhesselink" w:date="2019-07-11T13:11:00Z">
        <w:r w:rsidR="00DC0D1A">
          <w:t xml:space="preserve"> </w:t>
        </w:r>
      </w:ins>
      <w:del w:id="280" w:author="Andy Kleinhesselink" w:date="2019-07-11T13:10:00Z">
        <w:r w:rsidR="00227E9F" w:rsidDel="00DC0D1A">
          <w:delText xml:space="preserve"> </w:delText>
        </w:r>
      </w:del>
      <w:del w:id="281" w:author="Andy Kleinhesselink" w:date="2019-07-11T12:54:00Z">
        <w:r w:rsidR="00227E9F" w:rsidDel="00407273">
          <w:delText>consequence of</w:delText>
        </w:r>
        <w:r w:rsidR="0040246A" w:rsidRPr="003C47E7" w:rsidDel="00407273">
          <w:delText xml:space="preserve"> </w:delText>
        </w:r>
      </w:del>
      <w:del w:id="282" w:author="Andy Kleinhesselink" w:date="2019-07-11T13:06:00Z">
        <w:r w:rsidR="0040246A" w:rsidRPr="003C47E7" w:rsidDel="003348F9">
          <w:delText>HOI</w:delText>
        </w:r>
        <w:r w:rsidR="00530D6E" w:rsidDel="003348F9">
          <w:delText>s</w:delText>
        </w:r>
        <w:r w:rsidR="008369E4" w:rsidRPr="003C47E7" w:rsidDel="003348F9">
          <w:delText xml:space="preserve"> </w:delText>
        </w:r>
        <w:r w:rsidR="00227E9F" w:rsidDel="003348F9">
          <w:delText>is</w:delText>
        </w:r>
        <w:r w:rsidR="00227E9F" w:rsidRPr="003C47E7" w:rsidDel="003348F9">
          <w:delText xml:space="preserve"> </w:delText>
        </w:r>
      </w:del>
      <w:del w:id="283" w:author="Andy Kleinhesselink" w:date="2019-07-11T13:08:00Z">
        <w:r w:rsidR="0040246A" w:rsidRPr="003C47E7" w:rsidDel="003348F9">
          <w:delText xml:space="preserve">that even </w:delText>
        </w:r>
        <w:r w:rsidR="008369E4" w:rsidRPr="003C47E7" w:rsidDel="003348F9">
          <w:delText xml:space="preserve">a </w:delText>
        </w:r>
      </w:del>
      <w:del w:id="284" w:author="Andy Kleinhesselink" w:date="2019-07-11T12:55:00Z">
        <w:r w:rsidR="008369E4" w:rsidRPr="003C47E7" w:rsidDel="00407273">
          <w:delText xml:space="preserve">perfect </w:delText>
        </w:r>
      </w:del>
      <w:del w:id="285" w:author="Andy Kleinhesselink" w:date="2019-07-11T12:54:00Z">
        <w:r w:rsidR="008369E4" w:rsidRPr="003C47E7" w:rsidDel="00407273">
          <w:delText xml:space="preserve">model for how a </w:delText>
        </w:r>
        <w:r w:rsidR="00203C17" w:rsidDel="00407273">
          <w:delText xml:space="preserve">focal </w:delText>
        </w:r>
        <w:r w:rsidR="008369E4" w:rsidRPr="003C47E7" w:rsidDel="00407273">
          <w:delText xml:space="preserve">species’ </w:delText>
        </w:r>
      </w:del>
      <w:del w:id="286" w:author="Andy Kleinhesselink" w:date="2019-07-11T13:02:00Z">
        <w:r w:rsidR="008369E4" w:rsidRPr="003C47E7" w:rsidDel="003348F9">
          <w:delText xml:space="preserve">performance changes in </w:delText>
        </w:r>
      </w:del>
      <w:del w:id="287" w:author="Andy Kleinhesselink" w:date="2019-07-11T13:11:00Z">
        <w:r w:rsidR="008369E4" w:rsidRPr="003C47E7" w:rsidDel="00DC0D1A">
          <w:delText>respon</w:delText>
        </w:r>
      </w:del>
      <w:del w:id="288" w:author="Andy Kleinhesselink" w:date="2019-07-11T13:02:00Z">
        <w:r w:rsidR="008369E4" w:rsidRPr="003C47E7" w:rsidDel="003348F9">
          <w:delText>se</w:delText>
        </w:r>
      </w:del>
      <w:del w:id="289" w:author="Andy Kleinhesselink" w:date="2019-07-11T13:11:00Z">
        <w:r w:rsidR="008369E4" w:rsidRPr="003C47E7" w:rsidDel="00DC0D1A">
          <w:delText xml:space="preserve"> to </w:delText>
        </w:r>
      </w:del>
      <w:ins w:id="290" w:author="Andy Kleinhesselink" w:date="2019-07-11T13:11:00Z">
        <w:r w:rsidR="00DC0D1A">
          <w:t xml:space="preserve">predict how a focal species responds </w:t>
        </w:r>
      </w:ins>
      <w:ins w:id="291" w:author="Andy Kleinhesselink" w:date="2019-07-11T13:12:00Z">
        <w:r w:rsidR="00DC0D1A">
          <w:t xml:space="preserve">to two competitor species together </w:t>
        </w:r>
      </w:ins>
      <w:ins w:id="292" w:author="Andy Kleinhesselink" w:date="2019-07-24T11:18:00Z">
        <w:r w:rsidR="00D64B98">
          <w:t>fr</w:t>
        </w:r>
      </w:ins>
      <w:ins w:id="293" w:author="Andy Kleinhesselink" w:date="2019-07-24T11:19:00Z">
        <w:r w:rsidR="00D64B98">
          <w:t xml:space="preserve">om a model that only </w:t>
        </w:r>
      </w:ins>
      <w:ins w:id="294" w:author="Andy Kleinhesselink" w:date="2019-07-24T11:20:00Z">
        <w:r w:rsidR="00D64B98">
          <w:t>includes</w:t>
        </w:r>
      </w:ins>
      <w:ins w:id="295" w:author="Andy Kleinhesselink" w:date="2019-07-24T11:19:00Z">
        <w:r w:rsidR="00D64B98">
          <w:t xml:space="preserve"> </w:t>
        </w:r>
      </w:ins>
      <w:ins w:id="296" w:author="Andy Kleinhesselink" w:date="2019-07-24T11:20:00Z">
        <w:r w:rsidR="00D64B98">
          <w:t>information on how foc</w:t>
        </w:r>
      </w:ins>
      <w:ins w:id="297" w:author="Andy Kleinhesselink" w:date="2019-07-24T11:21:00Z">
        <w:r w:rsidR="00D64B98">
          <w:t>al species</w:t>
        </w:r>
      </w:ins>
      <w:ins w:id="298" w:author="Andy Kleinhesselink" w:date="2019-07-11T13:12:00Z">
        <w:r w:rsidR="00DC0D1A">
          <w:t xml:space="preserve"> respond to each competitor separately </w:t>
        </w:r>
      </w:ins>
      <w:del w:id="299" w:author="Andy Kleinhesselink" w:date="2019-07-11T13:12:00Z">
        <w:r w:rsidR="009E2A20" w:rsidRPr="003C47E7" w:rsidDel="00DC0D1A">
          <w:delText xml:space="preserve">increasing </w:delText>
        </w:r>
      </w:del>
      <w:del w:id="300" w:author="Andy Kleinhesselink" w:date="2019-07-11T12:55:00Z">
        <w:r w:rsidR="009E2A20" w:rsidRPr="003C47E7" w:rsidDel="00407273">
          <w:delText>density of</w:delText>
        </w:r>
        <w:r w:rsidR="008369E4" w:rsidRPr="003C47E7" w:rsidDel="00407273">
          <w:delText xml:space="preserve"> species one and two alone</w:delText>
        </w:r>
      </w:del>
      <w:del w:id="301" w:author="Andy Kleinhesselink" w:date="2019-07-11T13:02:00Z">
        <w:r w:rsidR="008369E4" w:rsidRPr="003C47E7" w:rsidDel="003348F9">
          <w:delText xml:space="preserve">, cannot predict how </w:delText>
        </w:r>
        <w:r w:rsidR="00D425A9" w:rsidDel="003348F9">
          <w:delText xml:space="preserve">the focal </w:delText>
        </w:r>
        <w:r w:rsidR="008369E4" w:rsidRPr="003C47E7" w:rsidDel="003348F9">
          <w:delText xml:space="preserve">species’ performance responds to </w:delText>
        </w:r>
        <w:r w:rsidR="009E2A20" w:rsidRPr="003C47E7" w:rsidDel="003348F9">
          <w:delText>densities of</w:delText>
        </w:r>
        <w:r w:rsidR="000A7467" w:rsidRPr="003C47E7" w:rsidDel="003348F9">
          <w:delText xml:space="preserve"> </w:delText>
        </w:r>
        <w:r w:rsidR="009E2A20" w:rsidRPr="003C47E7" w:rsidDel="003348F9">
          <w:delText>species one and two together</w:delText>
        </w:r>
      </w:del>
      <w:del w:id="302" w:author="Andy Kleinhesselink" w:date="2019-07-11T13:12:00Z">
        <w:r w:rsidR="00530D6E" w:rsidDel="00DC0D1A">
          <w:delText xml:space="preserve"> </w:delText>
        </w:r>
      </w:del>
      <w:r w:rsidR="00530D6E">
        <w:t>(Figure 1)</w:t>
      </w:r>
      <w:r w:rsidR="009E2A20" w:rsidRPr="003C47E7">
        <w:t xml:space="preserve">. While this may sound </w:t>
      </w:r>
      <w:r w:rsidR="00F56F9F" w:rsidRPr="003C47E7">
        <w:t>mysterious</w:t>
      </w:r>
      <w:r w:rsidR="004F77EB" w:rsidRPr="003C47E7">
        <w:t xml:space="preserve">, </w:t>
      </w:r>
      <w:del w:id="303" w:author="Andy Kleinhesselink" w:date="2019-07-11T13:17:00Z">
        <w:r w:rsidR="004F77EB" w:rsidRPr="003C47E7" w:rsidDel="00DC0D1A">
          <w:delText xml:space="preserve">HOIs </w:delText>
        </w:r>
        <w:r w:rsidR="00F07866" w:rsidDel="00DC0D1A">
          <w:delText xml:space="preserve">can be </w:delText>
        </w:r>
      </w:del>
      <w:ins w:id="304" w:author="Andy Kleinhesselink" w:date="2019-07-11T13:17:00Z">
        <w:r w:rsidR="00DC0D1A">
          <w:t xml:space="preserve">this </w:t>
        </w:r>
      </w:ins>
      <w:ins w:id="305" w:author="Andy Kleinhesselink" w:date="2019-07-11T13:19:00Z">
        <w:r w:rsidR="00DC0D1A">
          <w:t>can</w:t>
        </w:r>
      </w:ins>
      <w:ins w:id="306" w:author="Andy Kleinhesselink" w:date="2019-07-11T13:17:00Z">
        <w:r w:rsidR="00DC0D1A">
          <w:t xml:space="preserve"> be </w:t>
        </w:r>
      </w:ins>
      <w:r w:rsidR="00F07866">
        <w:t xml:space="preserve">interpreted as resulting from </w:t>
      </w:r>
      <w:del w:id="307" w:author="Andy Kleinhesselink" w:date="2019-07-11T13:17:00Z">
        <w:r w:rsidR="001E2B61" w:rsidDel="00DC0D1A">
          <w:delText xml:space="preserve">(or equivalent to) </w:delText>
        </w:r>
      </w:del>
      <w:r w:rsidR="00F07866">
        <w:t>interaction modification (IM)</w:t>
      </w:r>
      <w:r w:rsidR="00F07866" w:rsidRPr="00F07866">
        <w:t xml:space="preserve"> </w:t>
      </w:r>
      <w:r w:rsidR="00F07866" w:rsidRPr="003C47E7">
        <w:fldChar w:fldCharType="begin"/>
      </w:r>
      <w:r w:rsidR="00F07866" w:rsidRPr="003C47E7">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07866" w:rsidRPr="003C47E7">
        <w:fldChar w:fldCharType="separate"/>
      </w:r>
      <w:r w:rsidR="00F07866" w:rsidRPr="003C47E7">
        <w:rPr>
          <w:noProof/>
        </w:rPr>
        <w:t>(Adler and Morris 1994)</w:t>
      </w:r>
      <w:r w:rsidR="00F07866" w:rsidRPr="003C47E7">
        <w:fldChar w:fldCharType="end"/>
      </w:r>
      <w:r w:rsidR="00F07866">
        <w:t xml:space="preserve">.  For </w:t>
      </w:r>
      <w:del w:id="308" w:author="Andy Kleinhesselink" w:date="2019-07-09T16:17:00Z">
        <w:r w:rsidR="00F07866" w:rsidDel="00BF0AB6">
          <w:delText xml:space="preserve">instance </w:delText>
        </w:r>
      </w:del>
      <w:ins w:id="309" w:author="Andy Kleinhesselink" w:date="2019-07-09T16:17:00Z">
        <w:r w:rsidR="00BF0AB6">
          <w:t xml:space="preserve">instance, </w:t>
        </w:r>
      </w:ins>
      <w:r w:rsidR="00F07866">
        <w:t xml:space="preserve">in </w:t>
      </w:r>
      <w:del w:id="310" w:author="Andy Kleinhesselink" w:date="2019-07-11T13:23:00Z">
        <w:r w:rsidR="00F07866" w:rsidDel="00AE5118">
          <w:delText>the</w:delText>
        </w:r>
        <w:r w:rsidR="004F77EB" w:rsidRPr="003C47E7" w:rsidDel="00AE5118">
          <w:delText xml:space="preserve"> </w:delText>
        </w:r>
      </w:del>
      <w:ins w:id="311" w:author="Andy Kleinhesselink" w:date="2019-07-11T13:23:00Z">
        <w:r w:rsidR="00AE5118">
          <w:t>a</w:t>
        </w:r>
        <w:r w:rsidR="00AE5118" w:rsidRPr="003C47E7">
          <w:t xml:space="preserve"> </w:t>
        </w:r>
      </w:ins>
      <w:r w:rsidR="004F77EB" w:rsidRPr="003C47E7">
        <w:t xml:space="preserve">classical Lotka-Volterra </w:t>
      </w:r>
      <w:r w:rsidR="007F2A18">
        <w:t xml:space="preserve">(LV) </w:t>
      </w:r>
      <w:r w:rsidR="004F77EB" w:rsidRPr="003C47E7">
        <w:t>model</w:t>
      </w:r>
      <w:ins w:id="312" w:author="Andy Kleinhesselink" w:date="2019-07-11T13:23:00Z">
        <w:r w:rsidR="00AE5118">
          <w:t xml:space="preserve"> for two species affecting a focal species</w:t>
        </w:r>
      </w:ins>
      <w:r w:rsidR="004F77EB" w:rsidRPr="003C47E7">
        <w:t>,</w:t>
      </w:r>
      <w:ins w:id="313" w:author="Andy Kleinhesselink" w:date="2019-07-11T13:21:00Z">
        <w:r w:rsidR="00AE5118">
          <w:t xml:space="preserve"> </w:t>
        </w:r>
      </w:ins>
      <w:r w:rsidR="004F77EB" w:rsidRPr="003C47E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AE5118" w:rsidRPr="003C47E7" w14:paraId="6F5C8A22" w14:textId="77777777" w:rsidTr="00436F01">
        <w:trPr>
          <w:trHeight w:val="503"/>
          <w:ins w:id="314" w:author="Andy Kleinhesselink" w:date="2019-07-11T13:22:00Z"/>
        </w:trPr>
        <w:tc>
          <w:tcPr>
            <w:tcW w:w="918" w:type="dxa"/>
            <w:vAlign w:val="center"/>
          </w:tcPr>
          <w:p w14:paraId="35B58A20" w14:textId="77777777" w:rsidR="00AE5118" w:rsidRPr="003C47E7" w:rsidRDefault="00AE5118" w:rsidP="00436F01">
            <w:pPr>
              <w:spacing w:after="202"/>
              <w:ind w:firstLine="0"/>
              <w:contextualSpacing/>
              <w:jc w:val="center"/>
              <w:rPr>
                <w:ins w:id="315" w:author="Andy Kleinhesselink" w:date="2019-07-11T13:22:00Z"/>
              </w:rPr>
            </w:pPr>
          </w:p>
        </w:tc>
        <w:tc>
          <w:tcPr>
            <w:tcW w:w="7200" w:type="dxa"/>
            <w:vAlign w:val="center"/>
          </w:tcPr>
          <w:p w14:paraId="1080C4D8" w14:textId="0A31E829" w:rsidR="00AE5118" w:rsidRPr="00FB2274" w:rsidRDefault="00DA3A33">
            <w:pPr>
              <w:spacing w:after="202"/>
              <w:contextualSpacing/>
              <w:jc w:val="both"/>
              <w:rPr>
                <w:ins w:id="316" w:author="Andy Kleinhesselink" w:date="2019-07-11T13:22:00Z"/>
              </w:rPr>
              <w:pPrChange w:id="317" w:author="Andy Kleinhesselink" w:date="2019-07-11T15:00:00Z">
                <w:pPr>
                  <w:spacing w:after="202"/>
                  <w:contextualSpacing/>
                  <w:jc w:val="center"/>
                </w:pPr>
              </w:pPrChange>
            </w:pPr>
            <m:oMathPara>
              <m:oMathParaPr>
                <m:jc m:val="center"/>
              </m:oMathParaPr>
              <m:oMath>
                <m:f>
                  <m:fPr>
                    <m:ctrlPr>
                      <w:ins w:id="318" w:author="Andy Kleinhesselink" w:date="2019-07-11T13:22:00Z">
                        <w:rPr>
                          <w:rFonts w:ascii="Cambria Math" w:hAnsi="Cambria Math"/>
                          <w:i/>
                        </w:rPr>
                      </w:ins>
                    </m:ctrlPr>
                  </m:fPr>
                  <m:num>
                    <m:r>
                      <w:ins w:id="319" w:author="Andy Kleinhesselink" w:date="2019-07-11T13:22:00Z">
                        <w:rPr>
                          <w:rFonts w:ascii="Cambria Math" w:hAnsi="Cambria Math"/>
                        </w:rPr>
                        <m:t>1</m:t>
                      </w:ins>
                    </m:r>
                  </m:num>
                  <m:den>
                    <m:sSub>
                      <m:sSubPr>
                        <m:ctrlPr>
                          <w:ins w:id="320" w:author="Andy Kleinhesselink" w:date="2019-07-11T13:22:00Z">
                            <w:rPr>
                              <w:rFonts w:ascii="Cambria Math" w:hAnsi="Cambria Math"/>
                              <w:i/>
                            </w:rPr>
                          </w:ins>
                        </m:ctrlPr>
                      </m:sSubPr>
                      <m:e>
                        <m:r>
                          <w:ins w:id="321" w:author="Andy Kleinhesselink" w:date="2019-07-11T13:27:00Z">
                            <w:rPr>
                              <w:rFonts w:ascii="Cambria Math" w:hAnsi="Cambria Math"/>
                            </w:rPr>
                            <m:t>n</m:t>
                          </w:ins>
                        </m:r>
                      </m:e>
                      <m:sub>
                        <m:r>
                          <w:ins w:id="322" w:author="Andy Kleinhesselink" w:date="2019-07-11T13:22:00Z">
                            <w:rPr>
                              <w:rFonts w:ascii="Cambria Math" w:hAnsi="Cambria Math"/>
                            </w:rPr>
                            <m:t>i</m:t>
                          </w:ins>
                        </m:r>
                      </m:sub>
                    </m:sSub>
                  </m:den>
                </m:f>
                <m:f>
                  <m:fPr>
                    <m:ctrlPr>
                      <w:ins w:id="323" w:author="Andy Kleinhesselink" w:date="2019-07-11T13:22:00Z">
                        <w:rPr>
                          <w:rFonts w:ascii="Cambria Math" w:hAnsi="Cambria Math"/>
                          <w:i/>
                        </w:rPr>
                      </w:ins>
                    </m:ctrlPr>
                  </m:fPr>
                  <m:num>
                    <m:r>
                      <w:ins w:id="324" w:author="Andy Kleinhesselink" w:date="2019-07-11T13:22:00Z">
                        <w:rPr>
                          <w:rFonts w:ascii="Cambria Math" w:hAnsi="Cambria Math"/>
                        </w:rPr>
                        <m:t>d</m:t>
                      </w:ins>
                    </m:r>
                    <m:sSub>
                      <m:sSubPr>
                        <m:ctrlPr>
                          <w:ins w:id="325" w:author="Andy Kleinhesselink" w:date="2019-07-11T13:27:00Z">
                            <w:rPr>
                              <w:rFonts w:ascii="Cambria Math" w:hAnsi="Cambria Math"/>
                              <w:i/>
                            </w:rPr>
                          </w:ins>
                        </m:ctrlPr>
                      </m:sSubPr>
                      <m:e>
                        <m:r>
                          <w:ins w:id="326" w:author="Andy Kleinhesselink" w:date="2019-07-11T13:27:00Z">
                            <w:rPr>
                              <w:rFonts w:ascii="Cambria Math" w:hAnsi="Cambria Math"/>
                            </w:rPr>
                            <m:t>n</m:t>
                          </w:ins>
                        </m:r>
                      </m:e>
                      <m:sub>
                        <m:r>
                          <w:ins w:id="327" w:author="Andy Kleinhesselink" w:date="2019-07-11T13:27:00Z">
                            <w:rPr>
                              <w:rFonts w:ascii="Cambria Math" w:hAnsi="Cambria Math"/>
                            </w:rPr>
                            <m:t>i</m:t>
                          </w:ins>
                        </m:r>
                      </m:sub>
                    </m:sSub>
                  </m:num>
                  <m:den>
                    <m:r>
                      <w:ins w:id="328" w:author="Andy Kleinhesselink" w:date="2019-07-11T13:22:00Z">
                        <w:rPr>
                          <w:rFonts w:ascii="Cambria Math" w:hAnsi="Cambria Math"/>
                        </w:rPr>
                        <m:t>dt</m:t>
                      </w:ins>
                    </m:r>
                  </m:den>
                </m:f>
                <m:r>
                  <w:ins w:id="329" w:author="Andy Kleinhesselink" w:date="2019-07-11T13:22:00Z">
                    <w:rPr>
                      <w:rFonts w:ascii="Cambria Math" w:hAnsi="Cambria Math"/>
                    </w:rPr>
                    <m:t>=</m:t>
                  </w:ins>
                </m:r>
                <m:sSub>
                  <m:sSubPr>
                    <m:ctrlPr>
                      <w:ins w:id="330" w:author="Andy Kleinhesselink" w:date="2019-07-11T13:22:00Z">
                        <w:rPr>
                          <w:rFonts w:ascii="Cambria Math" w:hAnsi="Cambria Math"/>
                          <w:i/>
                        </w:rPr>
                      </w:ins>
                    </m:ctrlPr>
                  </m:sSubPr>
                  <m:e>
                    <m:r>
                      <w:ins w:id="331" w:author="Andy Kleinhesselink" w:date="2019-07-11T13:22:00Z">
                        <w:rPr>
                          <w:rFonts w:ascii="Cambria Math" w:hAnsi="Cambria Math"/>
                        </w:rPr>
                        <m:t>r</m:t>
                      </w:ins>
                    </m:r>
                  </m:e>
                  <m:sub>
                    <m:r>
                      <w:ins w:id="332" w:author="Andy Kleinhesselink" w:date="2019-07-11T13:22:00Z">
                        <w:rPr>
                          <w:rFonts w:ascii="Cambria Math" w:hAnsi="Cambria Math"/>
                        </w:rPr>
                        <m:t>i</m:t>
                      </w:ins>
                    </m:r>
                  </m:sub>
                </m:sSub>
                <m:d>
                  <m:dPr>
                    <m:ctrlPr>
                      <w:ins w:id="333" w:author="Andy Kleinhesselink" w:date="2019-07-11T13:22:00Z">
                        <w:rPr>
                          <w:rFonts w:ascii="Cambria Math" w:hAnsi="Cambria Math"/>
                          <w:i/>
                        </w:rPr>
                      </w:ins>
                    </m:ctrlPr>
                  </m:dPr>
                  <m:e>
                    <m:r>
                      <w:ins w:id="334" w:author="Andy Kleinhesselink" w:date="2019-07-11T13:22:00Z">
                        <w:rPr>
                          <w:rFonts w:ascii="Cambria Math" w:hAnsi="Cambria Math"/>
                        </w:rPr>
                        <m:t xml:space="preserve">1- </m:t>
                      </w:ins>
                    </m:r>
                    <m:sSub>
                      <m:sSubPr>
                        <m:ctrlPr>
                          <w:ins w:id="335" w:author="Andy Kleinhesselink" w:date="2019-07-11T13:22:00Z">
                            <w:rPr>
                              <w:rFonts w:ascii="Cambria Math" w:hAnsi="Cambria Math"/>
                              <w:i/>
                            </w:rPr>
                          </w:ins>
                        </m:ctrlPr>
                      </m:sSubPr>
                      <m:e>
                        <m:r>
                          <w:ins w:id="336" w:author="Andy Kleinhesselink" w:date="2019-07-11T13:22:00Z">
                            <w:rPr>
                              <w:rFonts w:ascii="Cambria Math" w:hAnsi="Cambria Math"/>
                            </w:rPr>
                            <m:t>α</m:t>
                          </w:ins>
                        </m:r>
                      </m:e>
                      <m:sub>
                        <m:r>
                          <w:ins w:id="337" w:author="Andy Kleinhesselink" w:date="2019-07-11T13:22:00Z">
                            <w:rPr>
                              <w:rFonts w:ascii="Cambria Math" w:hAnsi="Cambria Math"/>
                            </w:rPr>
                            <m:t>i1</m:t>
                          </w:ins>
                        </m:r>
                      </m:sub>
                    </m:sSub>
                    <m:sSub>
                      <m:sSubPr>
                        <m:ctrlPr>
                          <w:ins w:id="338" w:author="Andy Kleinhesselink" w:date="2019-07-11T13:22:00Z">
                            <w:rPr>
                              <w:rFonts w:ascii="Cambria Math" w:hAnsi="Cambria Math"/>
                              <w:i/>
                            </w:rPr>
                          </w:ins>
                        </m:ctrlPr>
                      </m:sSubPr>
                      <m:e>
                        <m:r>
                          <w:ins w:id="339" w:author="Andy Kleinhesselink" w:date="2019-07-11T13:27:00Z">
                            <w:rPr>
                              <w:rFonts w:ascii="Cambria Math" w:hAnsi="Cambria Math"/>
                            </w:rPr>
                            <m:t>n</m:t>
                          </w:ins>
                        </m:r>
                      </m:e>
                      <m:sub>
                        <m:r>
                          <w:ins w:id="340" w:author="Andy Kleinhesselink" w:date="2019-07-11T13:22:00Z">
                            <w:rPr>
                              <w:rFonts w:ascii="Cambria Math" w:hAnsi="Cambria Math"/>
                            </w:rPr>
                            <m:t>1</m:t>
                          </w:ins>
                        </m:r>
                      </m:sub>
                    </m:sSub>
                    <m:r>
                      <w:ins w:id="341" w:author="Andy Kleinhesselink" w:date="2019-07-11T13:22:00Z">
                        <w:rPr>
                          <w:rFonts w:ascii="Cambria Math" w:hAnsi="Cambria Math"/>
                        </w:rPr>
                        <m:t>-</m:t>
                      </w:ins>
                    </m:r>
                    <m:sSub>
                      <m:sSubPr>
                        <m:ctrlPr>
                          <w:ins w:id="342" w:author="Andy Kleinhesselink" w:date="2019-07-11T13:22:00Z">
                            <w:rPr>
                              <w:rFonts w:ascii="Cambria Math" w:hAnsi="Cambria Math"/>
                              <w:i/>
                            </w:rPr>
                          </w:ins>
                        </m:ctrlPr>
                      </m:sSubPr>
                      <m:e>
                        <m:r>
                          <w:ins w:id="343" w:author="Andy Kleinhesselink" w:date="2019-07-11T13:22:00Z">
                            <w:rPr>
                              <w:rFonts w:ascii="Cambria Math" w:hAnsi="Cambria Math"/>
                            </w:rPr>
                            <m:t>α</m:t>
                          </w:ins>
                        </m:r>
                      </m:e>
                      <m:sub>
                        <m:r>
                          <w:ins w:id="344" w:author="Andy Kleinhesselink" w:date="2019-07-11T13:22:00Z">
                            <w:rPr>
                              <w:rFonts w:ascii="Cambria Math" w:hAnsi="Cambria Math"/>
                            </w:rPr>
                            <m:t>i2</m:t>
                          </w:ins>
                        </m:r>
                      </m:sub>
                    </m:sSub>
                    <m:sSub>
                      <m:sSubPr>
                        <m:ctrlPr>
                          <w:ins w:id="345" w:author="Andy Kleinhesselink" w:date="2019-07-11T13:22:00Z">
                            <w:rPr>
                              <w:rFonts w:ascii="Cambria Math" w:hAnsi="Cambria Math"/>
                              <w:i/>
                            </w:rPr>
                          </w:ins>
                        </m:ctrlPr>
                      </m:sSubPr>
                      <m:e>
                        <m:r>
                          <w:ins w:id="346" w:author="Andy Kleinhesselink" w:date="2019-07-11T13:27:00Z">
                            <w:rPr>
                              <w:rFonts w:ascii="Cambria Math" w:hAnsi="Cambria Math"/>
                            </w:rPr>
                            <m:t>n</m:t>
                          </w:ins>
                        </m:r>
                      </m:e>
                      <m:sub>
                        <m:r>
                          <w:ins w:id="347" w:author="Andy Kleinhesselink" w:date="2019-07-11T13:22:00Z">
                            <w:rPr>
                              <w:rFonts w:ascii="Cambria Math" w:hAnsi="Cambria Math"/>
                            </w:rPr>
                            <m:t>2</m:t>
                          </w:ins>
                        </m:r>
                      </m:sub>
                    </m:sSub>
                  </m:e>
                </m:d>
                <m:r>
                  <w:ins w:id="348" w:author="Andy Kleinhesselink" w:date="2019-07-11T15:00:00Z">
                    <w:rPr>
                      <w:rFonts w:ascii="Cambria Math" w:hAnsi="Cambria Math"/>
                    </w:rPr>
                    <m:t>,</m:t>
                  </w:ins>
                </m:r>
              </m:oMath>
            </m:oMathPara>
          </w:p>
        </w:tc>
        <w:tc>
          <w:tcPr>
            <w:tcW w:w="738" w:type="dxa"/>
            <w:vAlign w:val="center"/>
          </w:tcPr>
          <w:p w14:paraId="370C566E" w14:textId="3B4E6A7B" w:rsidR="00AE5118" w:rsidRPr="003C47E7" w:rsidRDefault="00AE5118" w:rsidP="00436F01">
            <w:pPr>
              <w:spacing w:after="202"/>
              <w:ind w:firstLine="0"/>
              <w:contextualSpacing/>
              <w:jc w:val="center"/>
              <w:rPr>
                <w:ins w:id="349" w:author="Andy Kleinhesselink" w:date="2019-07-11T13:22:00Z"/>
              </w:rPr>
            </w:pPr>
            <w:ins w:id="350" w:author="Andy Kleinhesselink" w:date="2019-07-11T13:22:00Z">
              <w:r w:rsidRPr="003C47E7">
                <w:t>(</w:t>
              </w:r>
              <w:r w:rsidRPr="003C47E7">
                <w:rPr>
                  <w:noProof/>
                </w:rPr>
                <w:fldChar w:fldCharType="begin"/>
              </w:r>
              <w:r w:rsidRPr="003C47E7">
                <w:rPr>
                  <w:noProof/>
                </w:rPr>
                <w:instrText xml:space="preserve"> SEQ eq \* MERGEFORMAT </w:instrText>
              </w:r>
              <w:r w:rsidRPr="003C47E7">
                <w:rPr>
                  <w:noProof/>
                </w:rPr>
                <w:fldChar w:fldCharType="separate"/>
              </w:r>
            </w:ins>
            <w:ins w:id="351" w:author="Andy Kleinhesselink" w:date="2019-07-12T08:02:00Z">
              <w:r w:rsidR="00B91BF5">
                <w:rPr>
                  <w:noProof/>
                </w:rPr>
                <w:t>2</w:t>
              </w:r>
            </w:ins>
            <w:ins w:id="352" w:author="Andy Kleinhesselink" w:date="2019-07-11T13:22:00Z">
              <w:r w:rsidRPr="003C47E7">
                <w:rPr>
                  <w:noProof/>
                </w:rPr>
                <w:fldChar w:fldCharType="end"/>
              </w:r>
              <w:r w:rsidRPr="003C47E7">
                <w:t>)</w:t>
              </w:r>
            </w:ins>
          </w:p>
        </w:tc>
      </w:tr>
    </w:tbl>
    <w:p w14:paraId="16E41FFD" w14:textId="63FA4988" w:rsidR="00BE50CC" w:rsidRDefault="004F77EB" w:rsidP="00BE50CC">
      <w:pPr>
        <w:spacing w:after="202"/>
        <w:ind w:firstLine="0"/>
        <w:contextualSpacing/>
        <w:rPr>
          <w:ins w:id="353" w:author="Andy Kleinhesselink" w:date="2019-07-11T13:40:00Z"/>
        </w:rPr>
      </w:pPr>
      <w:del w:id="354" w:author="Andy Kleinhesselink" w:date="2019-07-11T13:19:00Z">
        <w:r w:rsidRPr="003C47E7" w:rsidDel="00DC0D1A">
          <w:delText xml:space="preserve">per capita </w:delText>
        </w:r>
        <w:r w:rsidR="00427DC4" w:rsidRPr="003C47E7" w:rsidDel="00DC0D1A">
          <w:delText xml:space="preserve">competitive effects </w:delText>
        </w:r>
      </w:del>
      <w:ins w:id="355" w:author="Andy Kleinhesselink" w:date="2019-07-11T13:19:00Z">
        <w:r w:rsidR="00DC0D1A">
          <w:t xml:space="preserve">pairwise effects </w:t>
        </w:r>
      </w:ins>
      <w:r w:rsidR="00427DC4" w:rsidRPr="003C47E7">
        <w:t>(</w:t>
      </w:r>
      <w:del w:id="356" w:author="Andy Kleinhesselink" w:date="2019-07-11T13:23:00Z">
        <w:r w:rsidR="00EC61D1" w:rsidRPr="003C47E7" w:rsidDel="00AE5118">
          <w:delText xml:space="preserve">usually </w:delText>
        </w:r>
      </w:del>
      <w:r w:rsidR="00100D52" w:rsidRPr="003C47E7">
        <w:t xml:space="preserve">denoted with </w:t>
      </w:r>
      <w:r w:rsidR="00EC61D1" w:rsidRPr="003C47E7">
        <w:t>‘</w:t>
      </w:r>
      <m:oMath>
        <m:sSub>
          <m:sSubPr>
            <m:ctrlPr>
              <w:ins w:id="357" w:author="Andy Kleinhesselink" w:date="2019-07-11T13:23:00Z">
                <w:rPr>
                  <w:rFonts w:ascii="Cambria Math" w:hAnsi="Cambria Math"/>
                  <w:i/>
                </w:rPr>
              </w:ins>
            </m:ctrlPr>
          </m:sSubPr>
          <m:e>
            <m:r>
              <w:rPr>
                <w:rFonts w:ascii="Cambria Math" w:hAnsi="Cambria Math"/>
              </w:rPr>
              <m:t>α</m:t>
            </m:r>
          </m:e>
          <m:sub>
            <m:r>
              <w:ins w:id="358" w:author="Andy Kleinhesselink" w:date="2019-07-11T13:23:00Z">
                <w:rPr>
                  <w:rFonts w:ascii="Cambria Math" w:hAnsi="Cambria Math"/>
                </w:rPr>
                <m:t>ij</m:t>
              </w:ins>
            </m:r>
          </m:sub>
        </m:sSub>
      </m:oMath>
      <w:r w:rsidR="00EC61D1" w:rsidRPr="003C47E7">
        <w:t>’</w:t>
      </w:r>
      <w:r w:rsidR="00427DC4" w:rsidRPr="003C47E7">
        <w:t>)</w:t>
      </w:r>
      <w:r w:rsidRPr="003C47E7">
        <w:t xml:space="preserve"> are independent of </w:t>
      </w:r>
      <w:r w:rsidR="00427DC4" w:rsidRPr="003C47E7">
        <w:t xml:space="preserve">the </w:t>
      </w:r>
      <w:r w:rsidRPr="003C47E7">
        <w:t>density</w:t>
      </w:r>
      <w:r w:rsidR="00427DC4" w:rsidRPr="003C47E7">
        <w:t xml:space="preserve"> of any</w:t>
      </w:r>
      <w:r w:rsidR="009D2FA0" w:rsidRPr="003C47E7">
        <w:t xml:space="preserve"> </w:t>
      </w:r>
      <w:r w:rsidR="009D2FA0" w:rsidRPr="003C47E7">
        <w:rPr>
          <w:i/>
        </w:rPr>
        <w:t>other</w:t>
      </w:r>
      <w:r w:rsidR="00427DC4" w:rsidRPr="003C47E7">
        <w:t xml:space="preserve"> species in the system</w:t>
      </w:r>
      <w:r w:rsidR="00F07866">
        <w:t xml:space="preserve"> and </w:t>
      </w:r>
      <w:r w:rsidRPr="003C47E7">
        <w:t>there are no HOI</w:t>
      </w:r>
      <w:ins w:id="359" w:author="Andy Kleinhesselink" w:date="2019-07-09T16:13:00Z">
        <w:r w:rsidR="00BF0AB6">
          <w:t xml:space="preserve">s.  </w:t>
        </w:r>
      </w:ins>
      <w:ins w:id="360" w:author="Andy Kleinhesselink" w:date="2019-07-11T13:20:00Z">
        <w:r w:rsidR="00AE5118">
          <w:t xml:space="preserve">As </w:t>
        </w:r>
      </w:ins>
      <w:ins w:id="361" w:author="Andy Kleinhesselink" w:date="2019-07-11T13:21:00Z">
        <w:r w:rsidR="00AE5118">
          <w:t xml:space="preserve">shown by </w:t>
        </w:r>
        <w:r w:rsidR="00AE5118" w:rsidRPr="003C47E7">
          <w:t xml:space="preserve">Billick and Case </w:t>
        </w:r>
        <w:r w:rsidR="00AE5118" w:rsidRPr="003C47E7">
          <w:fldChar w:fldCharType="begin"/>
        </w:r>
        <w:r w:rsidR="00AE5118" w:rsidRPr="003C47E7">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uppress-author":true}],"schema":"https://github.com/citation-style-language/schema/raw/master/csl-citation.json"} </w:instrText>
        </w:r>
        <w:r w:rsidR="00AE5118" w:rsidRPr="003C47E7">
          <w:fldChar w:fldCharType="separate"/>
        </w:r>
        <w:r w:rsidR="00AE5118" w:rsidRPr="003C47E7">
          <w:rPr>
            <w:noProof/>
          </w:rPr>
          <w:t>(1994)</w:t>
        </w:r>
        <w:r w:rsidR="00AE5118" w:rsidRPr="003C47E7">
          <w:fldChar w:fldCharType="end"/>
        </w:r>
        <w:r w:rsidR="00AE5118">
          <w:t xml:space="preserve"> and others, we can introduce </w:t>
        </w:r>
      </w:ins>
      <w:ins w:id="362" w:author="Andy Kleinhesselink" w:date="2019-07-11T13:24:00Z">
        <w:r w:rsidR="00AE5118">
          <w:t xml:space="preserve">multispecies HOIs by making any per capita effect itself a function of </w:t>
        </w:r>
      </w:ins>
      <w:ins w:id="363" w:author="Andy Kleinhesselink" w:date="2019-07-11T13:25:00Z">
        <w:r w:rsidR="00AE5118">
          <w:t xml:space="preserve">some other competitor’s density.  </w:t>
        </w:r>
      </w:ins>
      <w:del w:id="364" w:author="Andy Kleinhesselink" w:date="2019-07-09T16:13:00Z">
        <w:r w:rsidRPr="003C47E7" w:rsidDel="00BF0AB6">
          <w:delText xml:space="preserve">s; </w:delText>
        </w:r>
      </w:del>
      <w:del w:id="365" w:author="Andy Kleinhesselink" w:date="2019-07-09T16:16:00Z">
        <w:r w:rsidRPr="003C47E7" w:rsidDel="00BF0AB6">
          <w:delText>if on the other hand,</w:delText>
        </w:r>
        <w:r w:rsidR="00427DC4" w:rsidRPr="003C47E7" w:rsidDel="00BF0AB6">
          <w:delText xml:space="preserve"> per capita </w:delText>
        </w:r>
        <w:r w:rsidR="005E3A4A" w:rsidRPr="003C47E7" w:rsidDel="00BF0AB6">
          <w:delText xml:space="preserve">competition </w:delText>
        </w:r>
        <w:r w:rsidR="00F07866" w:rsidDel="00BF0AB6">
          <w:delText xml:space="preserve">effects </w:delText>
        </w:r>
        <w:r w:rsidRPr="003C47E7" w:rsidDel="00BF0AB6">
          <w:delText>depend on the</w:delText>
        </w:r>
      </w:del>
      <w:del w:id="366" w:author="Andy Kleinhesselink" w:date="2019-07-11T13:25:00Z">
        <w:r w:rsidRPr="003C47E7" w:rsidDel="00AE5118">
          <w:delText xml:space="preserve"> density of other species </w:delText>
        </w:r>
      </w:del>
      <w:del w:id="367" w:author="Andy Kleinhesselink" w:date="2019-07-09T16:17:00Z">
        <w:r w:rsidRPr="003C47E7" w:rsidDel="00BF0AB6">
          <w:delText xml:space="preserve">then this </w:delText>
        </w:r>
        <w:r w:rsidR="00F07866" w:rsidDel="00BF0AB6">
          <w:delText>is an IM</w:delText>
        </w:r>
        <w:r w:rsidR="00F07866" w:rsidRPr="003C47E7" w:rsidDel="00BF0AB6">
          <w:delText xml:space="preserve"> </w:delText>
        </w:r>
        <w:r w:rsidR="00F07866" w:rsidDel="00BF0AB6">
          <w:delText xml:space="preserve">which leads to or is equivalent to an </w:delText>
        </w:r>
        <w:r w:rsidRPr="003C47E7" w:rsidDel="00BF0AB6">
          <w:delText xml:space="preserve">HOI </w:delText>
        </w:r>
      </w:del>
      <w:del w:id="368" w:author="Andy Kleinhesselink" w:date="2019-07-11T13:25:00Z">
        <w:r w:rsidRPr="003C47E7" w:rsidDel="00AE5118">
          <w:delText xml:space="preserve">(see </w:delText>
        </w:r>
      </w:del>
      <w:del w:id="369" w:author="Andy Kleinhesselink" w:date="2019-07-11T13:21:00Z">
        <w:r w:rsidRPr="003C47E7" w:rsidDel="00AE5118">
          <w:delText xml:space="preserve">Billick and Case </w:delText>
        </w:r>
        <w:r w:rsidRPr="003C47E7" w:rsidDel="00AE5118">
          <w:fldChar w:fldCharType="begin"/>
        </w:r>
        <w:r w:rsidRPr="003C47E7" w:rsidDel="00AE5118">
          <w:del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uppress-author":true}],"schema":"https://github.com/citation-style-language/schema/raw/master/csl-citation.json"} </w:delInstrText>
        </w:r>
        <w:r w:rsidRPr="003C47E7" w:rsidDel="00AE5118">
          <w:fldChar w:fldCharType="separate"/>
        </w:r>
        <w:r w:rsidRPr="003C47E7" w:rsidDel="00AE5118">
          <w:rPr>
            <w:noProof/>
          </w:rPr>
          <w:delText>(1994)</w:delText>
        </w:r>
        <w:r w:rsidRPr="003C47E7" w:rsidDel="00AE5118">
          <w:fldChar w:fldCharType="end"/>
        </w:r>
        <w:r w:rsidRPr="003C47E7" w:rsidDel="00AE5118">
          <w:delText xml:space="preserve"> </w:delText>
        </w:r>
      </w:del>
      <w:del w:id="370" w:author="Andy Kleinhesselink" w:date="2019-07-11T13:25:00Z">
        <w:r w:rsidRPr="003C47E7" w:rsidDel="00AE5118">
          <w:delText>for a derivation</w:delText>
        </w:r>
      </w:del>
      <w:ins w:id="371" w:author="Andy Kleinhesselink" w:date="2019-07-11T13:25:00Z">
        <w:r w:rsidR="00AE5118">
          <w:t xml:space="preserve">For instance, if we </w:t>
        </w:r>
      </w:ins>
      <w:ins w:id="372" w:author="Andy Kleinhesselink" w:date="2019-07-11T13:29:00Z">
        <w:r w:rsidR="00AE5118">
          <w:t>make the</w:t>
        </w:r>
      </w:ins>
      <w:ins w:id="373" w:author="Andy Kleinhesselink" w:date="2019-07-11T13:25:00Z">
        <w:r w:rsidR="00AE5118">
          <w:t xml:space="preserve"> </w:t>
        </w:r>
      </w:ins>
      <m:oMath>
        <m:sSub>
          <m:sSubPr>
            <m:ctrlPr>
              <w:ins w:id="374" w:author="Andy Kleinhesselink" w:date="2019-07-11T13:32:00Z">
                <w:rPr>
                  <w:rFonts w:ascii="Cambria Math" w:hAnsi="Cambria Math"/>
                  <w:i/>
                </w:rPr>
              </w:ins>
            </m:ctrlPr>
          </m:sSubPr>
          <m:e>
            <m:r>
              <w:ins w:id="375" w:author="Andy Kleinhesselink" w:date="2019-07-11T13:32:00Z">
                <w:rPr>
                  <w:rFonts w:ascii="Cambria Math" w:hAnsi="Cambria Math"/>
                </w:rPr>
                <m:t>α</m:t>
              </w:ins>
            </m:r>
          </m:e>
          <m:sub>
            <m:r>
              <w:ins w:id="376" w:author="Andy Kleinhesselink" w:date="2019-07-11T13:32:00Z">
                <w:rPr>
                  <w:rFonts w:ascii="Cambria Math" w:hAnsi="Cambria Math"/>
                </w:rPr>
                <m:t>i1</m:t>
              </w:ins>
            </m:r>
          </m:sub>
        </m:sSub>
      </m:oMath>
      <w:ins w:id="377" w:author="Andy Kleinhesselink" w:date="2019-07-11T13:25:00Z">
        <w:r w:rsidR="00AE5118">
          <w:t xml:space="preserve"> a densit</w:t>
        </w:r>
      </w:ins>
      <w:ins w:id="378" w:author="Andy Kleinhesselink" w:date="2019-07-11T13:26:00Z">
        <w:r w:rsidR="00AE5118">
          <w:t>y dependent function</w:t>
        </w:r>
      </w:ins>
      <w:ins w:id="379" w:author="Andy Kleinhesselink" w:date="2019-07-11T13:29:00Z">
        <w:r w:rsidR="00AE5118">
          <w:t xml:space="preserve"> </w:t>
        </w:r>
      </w:ins>
      <w:ins w:id="380" w:author="Andy Kleinhesselink" w:date="2019-07-11T13:26:00Z">
        <w:r w:rsidR="00AE5118">
          <w:t>of species two</w:t>
        </w:r>
      </w:ins>
      <w:ins w:id="381" w:author="Andy Kleinhesselink" w:date="2019-07-11T13:29:00Z">
        <w:r w:rsidR="00AE5118">
          <w:t xml:space="preserve"> such</w:t>
        </w:r>
      </w:ins>
      <w:ins w:id="382" w:author="Andy Kleinhesselink" w:date="2019-07-11T13:32:00Z">
        <w:r w:rsidR="00BE50CC">
          <w:t xml:space="preserve"> that </w:t>
        </w:r>
      </w:ins>
      <m:oMath>
        <m:sSub>
          <m:sSubPr>
            <m:ctrlPr>
              <w:ins w:id="383" w:author="Andy Kleinhesselink" w:date="2019-07-11T13:30:00Z">
                <w:rPr>
                  <w:rFonts w:ascii="Cambria Math" w:hAnsi="Cambria Math"/>
                  <w:i/>
                </w:rPr>
              </w:ins>
            </m:ctrlPr>
          </m:sSubPr>
          <m:e>
            <m:r>
              <w:ins w:id="384" w:author="Andy Kleinhesselink" w:date="2019-07-11T13:30:00Z">
                <w:rPr>
                  <w:rFonts w:ascii="Cambria Math" w:hAnsi="Cambria Math"/>
                </w:rPr>
                <m:t>α</m:t>
              </w:ins>
            </m:r>
          </m:e>
          <m:sub>
            <m:r>
              <w:ins w:id="385" w:author="Andy Kleinhesselink" w:date="2019-07-11T13:30:00Z">
                <w:rPr>
                  <w:rFonts w:ascii="Cambria Math" w:hAnsi="Cambria Math"/>
                </w:rPr>
                <m:t>i1</m:t>
              </w:ins>
            </m:r>
          </m:sub>
        </m:sSub>
        <m:r>
          <w:ins w:id="386" w:author="Andy Kleinhesselink" w:date="2019-07-11T13:30:00Z">
            <w:rPr>
              <w:rFonts w:ascii="Cambria Math" w:hAnsi="Cambria Math"/>
            </w:rPr>
            <m:t>=</m:t>
          </w:ins>
        </m:r>
        <m:r>
          <w:ins w:id="387" w:author="Andy Kleinhesselink" w:date="2019-07-11T13:31:00Z">
            <w:rPr>
              <w:rFonts w:ascii="Cambria Math" w:hAnsi="Cambria Math"/>
            </w:rPr>
            <m:t>(a</m:t>
          </w:ins>
        </m:r>
        <m:r>
          <w:ins w:id="388" w:author="Andy Kleinhesselink" w:date="2019-07-11T13:30:00Z">
            <w:rPr>
              <w:rFonts w:ascii="Cambria Math" w:hAnsi="Cambria Math"/>
            </w:rPr>
            <m:t>+</m:t>
          </w:ins>
        </m:r>
        <m:r>
          <w:ins w:id="389" w:author="Andy Kleinhesselink" w:date="2019-07-12T15:49:00Z">
            <w:rPr>
              <w:rFonts w:ascii="Cambria Math" w:hAnsi="Cambria Math"/>
            </w:rPr>
            <m:t>β</m:t>
          </w:ins>
        </m:r>
        <m:sSub>
          <m:sSubPr>
            <m:ctrlPr>
              <w:ins w:id="390" w:author="Andy Kleinhesselink" w:date="2019-07-11T13:30:00Z">
                <w:rPr>
                  <w:rFonts w:ascii="Cambria Math" w:hAnsi="Cambria Math"/>
                  <w:i/>
                </w:rPr>
              </w:ins>
            </m:ctrlPr>
          </m:sSubPr>
          <m:e>
            <m:r>
              <w:ins w:id="391" w:author="Andy Kleinhesselink" w:date="2019-07-11T13:30:00Z">
                <w:rPr>
                  <w:rFonts w:ascii="Cambria Math" w:hAnsi="Cambria Math"/>
                </w:rPr>
                <m:t>n</m:t>
              </w:ins>
            </m:r>
          </m:e>
          <m:sub>
            <m:r>
              <w:ins w:id="392" w:author="Andy Kleinhesselink" w:date="2019-07-11T13:30:00Z">
                <w:rPr>
                  <w:rFonts w:ascii="Cambria Math" w:hAnsi="Cambria Math"/>
                </w:rPr>
                <m:t>2</m:t>
              </w:ins>
            </m:r>
          </m:sub>
        </m:sSub>
        <m:r>
          <w:ins w:id="393" w:author="Andy Kleinhesselink" w:date="2019-07-11T13:31:00Z">
            <w:rPr>
              <w:rFonts w:ascii="Cambria Math" w:hAnsi="Cambria Math"/>
            </w:rPr>
            <m:t>)</m:t>
          </w:ins>
        </m:r>
      </m:oMath>
      <w:ins w:id="394" w:author="Andy Kleinhesselink" w:date="2019-07-11T13:32:00Z">
        <w:r w:rsidR="00BE50CC">
          <w:t xml:space="preserve">, then </w:t>
        </w:r>
      </w:ins>
      <w:ins w:id="395" w:author="Andy Kleinhesselink" w:date="2019-07-11T13:39:00Z">
        <w:r w:rsidR="00BE50CC">
          <w:t>the new m</w:t>
        </w:r>
      </w:ins>
      <w:ins w:id="396" w:author="Andy Kleinhesselink" w:date="2019-07-11T13:40:00Z">
        <w:r w:rsidR="00BE50CC">
          <w:t xml:space="preserve">odel would b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7" w:author="Andy Kleinhesselink" w:date="2019-07-11T13:4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260"/>
        <w:gridCol w:w="6650"/>
        <w:gridCol w:w="730"/>
        <w:tblGridChange w:id="398">
          <w:tblGrid>
            <w:gridCol w:w="895"/>
            <w:gridCol w:w="7015"/>
            <w:gridCol w:w="730"/>
          </w:tblGrid>
        </w:tblGridChange>
      </w:tblGrid>
      <w:tr w:rsidR="00BE50CC" w:rsidRPr="003C47E7" w14:paraId="62233B2F" w14:textId="77777777" w:rsidTr="00436F01">
        <w:trPr>
          <w:trHeight w:val="503"/>
          <w:ins w:id="399" w:author="Andy Kleinhesselink" w:date="2019-07-11T13:40:00Z"/>
          <w:trPrChange w:id="400" w:author="Andy Kleinhesselink" w:date="2019-07-11T13:41:00Z">
            <w:trPr>
              <w:trHeight w:val="503"/>
            </w:trPr>
          </w:trPrChange>
        </w:trPr>
        <w:tc>
          <w:tcPr>
            <w:tcW w:w="1260" w:type="dxa"/>
            <w:vAlign w:val="center"/>
            <w:tcPrChange w:id="401" w:author="Andy Kleinhesselink" w:date="2019-07-11T13:41:00Z">
              <w:tcPr>
                <w:tcW w:w="918" w:type="dxa"/>
                <w:vAlign w:val="center"/>
              </w:tcPr>
            </w:tcPrChange>
          </w:tcPr>
          <w:p w14:paraId="7522B2AB" w14:textId="77777777" w:rsidR="00BE50CC" w:rsidRPr="003C47E7" w:rsidRDefault="00BE50CC" w:rsidP="00436F01">
            <w:pPr>
              <w:spacing w:after="202"/>
              <w:ind w:firstLine="0"/>
              <w:contextualSpacing/>
              <w:jc w:val="center"/>
              <w:rPr>
                <w:ins w:id="402" w:author="Andy Kleinhesselink" w:date="2019-07-11T13:40:00Z"/>
              </w:rPr>
            </w:pPr>
          </w:p>
        </w:tc>
        <w:tc>
          <w:tcPr>
            <w:tcW w:w="6650" w:type="dxa"/>
            <w:vAlign w:val="center"/>
            <w:tcPrChange w:id="403" w:author="Andy Kleinhesselink" w:date="2019-07-11T13:41:00Z">
              <w:tcPr>
                <w:tcW w:w="7200" w:type="dxa"/>
                <w:vAlign w:val="center"/>
              </w:tcPr>
            </w:tcPrChange>
          </w:tcPr>
          <w:p w14:paraId="4F2D39B0" w14:textId="344DC22C" w:rsidR="00BE50CC" w:rsidRPr="00436F01" w:rsidRDefault="00DA3A33" w:rsidP="00436F01">
            <w:pPr>
              <w:spacing w:after="202"/>
              <w:contextualSpacing/>
              <w:jc w:val="center"/>
              <w:rPr>
                <w:ins w:id="404" w:author="Andy Kleinhesselink" w:date="2019-07-11T13:40:00Z"/>
                <w:rFonts w:ascii="Cambria Math" w:hAnsi="Cambria Math"/>
                <w:i/>
                <w:rPrChange w:id="405" w:author="Andy Kleinhesselink" w:date="2019-07-11T13:42:00Z">
                  <w:rPr>
                    <w:ins w:id="406" w:author="Andy Kleinhesselink" w:date="2019-07-11T13:40:00Z"/>
                  </w:rPr>
                </w:rPrChange>
              </w:rPr>
            </w:pPr>
            <m:oMathPara>
              <m:oMath>
                <m:f>
                  <m:fPr>
                    <m:ctrlPr>
                      <w:ins w:id="407" w:author="Andy Kleinhesselink" w:date="2019-07-11T13:40:00Z">
                        <w:rPr>
                          <w:rFonts w:ascii="Cambria Math" w:hAnsi="Cambria Math"/>
                          <w:i/>
                        </w:rPr>
                      </w:ins>
                    </m:ctrlPr>
                  </m:fPr>
                  <m:num>
                    <m:r>
                      <w:ins w:id="408" w:author="Andy Kleinhesselink" w:date="2019-07-11T13:40:00Z">
                        <w:rPr>
                          <w:rFonts w:ascii="Cambria Math" w:hAnsi="Cambria Math"/>
                        </w:rPr>
                        <m:t>1</m:t>
                      </w:ins>
                    </m:r>
                  </m:num>
                  <m:den>
                    <m:sSub>
                      <m:sSubPr>
                        <m:ctrlPr>
                          <w:ins w:id="409" w:author="Andy Kleinhesselink" w:date="2019-07-11T13:40:00Z">
                            <w:rPr>
                              <w:rFonts w:ascii="Cambria Math" w:hAnsi="Cambria Math"/>
                              <w:i/>
                            </w:rPr>
                          </w:ins>
                        </m:ctrlPr>
                      </m:sSubPr>
                      <m:e>
                        <m:r>
                          <w:ins w:id="410" w:author="Andy Kleinhesselink" w:date="2019-07-11T13:40:00Z">
                            <w:rPr>
                              <w:rFonts w:ascii="Cambria Math" w:hAnsi="Cambria Math"/>
                            </w:rPr>
                            <m:t>n</m:t>
                          </w:ins>
                        </m:r>
                      </m:e>
                      <m:sub>
                        <m:r>
                          <w:ins w:id="411" w:author="Andy Kleinhesselink" w:date="2019-07-11T13:40:00Z">
                            <w:rPr>
                              <w:rFonts w:ascii="Cambria Math" w:hAnsi="Cambria Math"/>
                            </w:rPr>
                            <m:t>i</m:t>
                          </w:ins>
                        </m:r>
                      </m:sub>
                    </m:sSub>
                  </m:den>
                </m:f>
                <m:f>
                  <m:fPr>
                    <m:ctrlPr>
                      <w:ins w:id="412" w:author="Andy Kleinhesselink" w:date="2019-07-11T13:40:00Z">
                        <w:rPr>
                          <w:rFonts w:ascii="Cambria Math" w:hAnsi="Cambria Math"/>
                          <w:i/>
                        </w:rPr>
                      </w:ins>
                    </m:ctrlPr>
                  </m:fPr>
                  <m:num>
                    <m:r>
                      <w:ins w:id="413" w:author="Andy Kleinhesselink" w:date="2019-07-11T13:40:00Z">
                        <w:rPr>
                          <w:rFonts w:ascii="Cambria Math" w:hAnsi="Cambria Math"/>
                        </w:rPr>
                        <m:t>d</m:t>
                      </w:ins>
                    </m:r>
                    <m:sSub>
                      <m:sSubPr>
                        <m:ctrlPr>
                          <w:ins w:id="414" w:author="Andy Kleinhesselink" w:date="2019-07-11T13:40:00Z">
                            <w:rPr>
                              <w:rFonts w:ascii="Cambria Math" w:hAnsi="Cambria Math"/>
                              <w:i/>
                            </w:rPr>
                          </w:ins>
                        </m:ctrlPr>
                      </m:sSubPr>
                      <m:e>
                        <m:r>
                          <w:ins w:id="415" w:author="Andy Kleinhesselink" w:date="2019-07-11T13:40:00Z">
                            <w:rPr>
                              <w:rFonts w:ascii="Cambria Math" w:hAnsi="Cambria Math"/>
                            </w:rPr>
                            <m:t>n</m:t>
                          </w:ins>
                        </m:r>
                      </m:e>
                      <m:sub>
                        <m:r>
                          <w:ins w:id="416" w:author="Andy Kleinhesselink" w:date="2019-07-11T13:40:00Z">
                            <w:rPr>
                              <w:rFonts w:ascii="Cambria Math" w:hAnsi="Cambria Math"/>
                            </w:rPr>
                            <m:t>i</m:t>
                          </w:ins>
                        </m:r>
                      </m:sub>
                    </m:sSub>
                  </m:num>
                  <m:den>
                    <m:r>
                      <w:ins w:id="417" w:author="Andy Kleinhesselink" w:date="2019-07-11T13:40:00Z">
                        <w:rPr>
                          <w:rFonts w:ascii="Cambria Math" w:hAnsi="Cambria Math"/>
                        </w:rPr>
                        <m:t>dt</m:t>
                      </w:ins>
                    </m:r>
                  </m:den>
                </m:f>
                <m:r>
                  <w:ins w:id="418" w:author="Andy Kleinhesselink" w:date="2019-07-11T13:40:00Z">
                    <w:rPr>
                      <w:rFonts w:ascii="Cambria Math" w:hAnsi="Cambria Math"/>
                    </w:rPr>
                    <m:t>=</m:t>
                  </w:ins>
                </m:r>
                <m:sSub>
                  <m:sSubPr>
                    <m:ctrlPr>
                      <w:ins w:id="419" w:author="Andy Kleinhesselink" w:date="2019-07-11T13:40:00Z">
                        <w:rPr>
                          <w:rFonts w:ascii="Cambria Math" w:hAnsi="Cambria Math"/>
                          <w:i/>
                        </w:rPr>
                      </w:ins>
                    </m:ctrlPr>
                  </m:sSubPr>
                  <m:e>
                    <m:r>
                      <w:ins w:id="420" w:author="Andy Kleinhesselink" w:date="2019-07-11T13:40:00Z">
                        <w:rPr>
                          <w:rFonts w:ascii="Cambria Math" w:hAnsi="Cambria Math"/>
                        </w:rPr>
                        <m:t>r</m:t>
                      </w:ins>
                    </m:r>
                  </m:e>
                  <m:sub>
                    <m:r>
                      <w:ins w:id="421" w:author="Andy Kleinhesselink" w:date="2019-07-11T13:40:00Z">
                        <w:rPr>
                          <w:rFonts w:ascii="Cambria Math" w:hAnsi="Cambria Math"/>
                        </w:rPr>
                        <m:t>i</m:t>
                      </w:ins>
                    </m:r>
                  </m:sub>
                </m:sSub>
                <m:d>
                  <m:dPr>
                    <m:ctrlPr>
                      <w:ins w:id="422" w:author="Andy Kleinhesselink" w:date="2019-07-11T13:40:00Z">
                        <w:rPr>
                          <w:rFonts w:ascii="Cambria Math" w:hAnsi="Cambria Math"/>
                          <w:i/>
                        </w:rPr>
                      </w:ins>
                    </m:ctrlPr>
                  </m:dPr>
                  <m:e>
                    <m:r>
                      <w:ins w:id="423" w:author="Andy Kleinhesselink" w:date="2019-07-11T13:40:00Z">
                        <w:rPr>
                          <w:rFonts w:ascii="Cambria Math" w:hAnsi="Cambria Math"/>
                        </w:rPr>
                        <m:t>1-a</m:t>
                      </w:ins>
                    </m:r>
                    <m:sSub>
                      <m:sSubPr>
                        <m:ctrlPr>
                          <w:ins w:id="424" w:author="Andy Kleinhesselink" w:date="2019-07-12T15:49:00Z">
                            <w:rPr>
                              <w:rFonts w:ascii="Cambria Math" w:hAnsi="Cambria Math"/>
                              <w:i/>
                            </w:rPr>
                          </w:ins>
                        </m:ctrlPr>
                      </m:sSubPr>
                      <m:e>
                        <m:r>
                          <w:ins w:id="425" w:author="Andy Kleinhesselink" w:date="2019-07-12T15:49:00Z">
                            <w:rPr>
                              <w:rFonts w:ascii="Cambria Math" w:hAnsi="Cambria Math"/>
                            </w:rPr>
                            <m:t>n</m:t>
                          </w:ins>
                        </m:r>
                      </m:e>
                      <m:sub>
                        <m:r>
                          <w:ins w:id="426" w:author="Andy Kleinhesselink" w:date="2019-07-12T15:49:00Z">
                            <w:rPr>
                              <w:rFonts w:ascii="Cambria Math" w:hAnsi="Cambria Math"/>
                            </w:rPr>
                            <m:t>1</m:t>
                          </w:ins>
                        </m:r>
                      </m:sub>
                    </m:sSub>
                    <m:r>
                      <w:ins w:id="427" w:author="Andy Kleinhesselink" w:date="2019-07-12T15:49:00Z">
                        <w:rPr>
                          <w:rFonts w:ascii="Cambria Math" w:hAnsi="Cambria Math"/>
                        </w:rPr>
                        <m:t>-</m:t>
                      </w:ins>
                    </m:r>
                    <m:r>
                      <w:ins w:id="428" w:author="Andy Kleinhesselink" w:date="2019-07-12T15:50:00Z">
                        <w:rPr>
                          <w:rFonts w:ascii="Cambria Math" w:hAnsi="Cambria Math"/>
                        </w:rPr>
                        <m:t>β</m:t>
                      </w:ins>
                    </m:r>
                    <m:sSub>
                      <m:sSubPr>
                        <m:ctrlPr>
                          <w:ins w:id="429" w:author="Andy Kleinhesselink" w:date="2019-07-11T13:40:00Z">
                            <w:rPr>
                              <w:rFonts w:ascii="Cambria Math" w:hAnsi="Cambria Math"/>
                              <w:i/>
                            </w:rPr>
                          </w:ins>
                        </m:ctrlPr>
                      </m:sSubPr>
                      <m:e>
                        <m:r>
                          <w:ins w:id="430" w:author="Andy Kleinhesselink" w:date="2019-07-11T13:40:00Z">
                            <w:rPr>
                              <w:rFonts w:ascii="Cambria Math" w:hAnsi="Cambria Math"/>
                            </w:rPr>
                            <m:t>n</m:t>
                          </w:ins>
                        </m:r>
                      </m:e>
                      <m:sub>
                        <m:r>
                          <w:ins w:id="431" w:author="Andy Kleinhesselink" w:date="2019-07-11T13:40:00Z">
                            <w:rPr>
                              <w:rFonts w:ascii="Cambria Math" w:hAnsi="Cambria Math"/>
                            </w:rPr>
                            <m:t>2</m:t>
                          </w:ins>
                        </m:r>
                      </m:sub>
                    </m:sSub>
                    <m:sSub>
                      <m:sSubPr>
                        <m:ctrlPr>
                          <w:ins w:id="432" w:author="Andy Kleinhesselink" w:date="2019-07-11T13:40:00Z">
                            <w:rPr>
                              <w:rFonts w:ascii="Cambria Math" w:hAnsi="Cambria Math"/>
                              <w:i/>
                            </w:rPr>
                          </w:ins>
                        </m:ctrlPr>
                      </m:sSubPr>
                      <m:e>
                        <m:r>
                          <w:ins w:id="433" w:author="Andy Kleinhesselink" w:date="2019-07-11T13:40:00Z">
                            <w:rPr>
                              <w:rFonts w:ascii="Cambria Math" w:hAnsi="Cambria Math"/>
                            </w:rPr>
                            <m:t>n</m:t>
                          </w:ins>
                        </m:r>
                      </m:e>
                      <m:sub>
                        <m:r>
                          <w:ins w:id="434" w:author="Andy Kleinhesselink" w:date="2019-07-11T13:40:00Z">
                            <w:rPr>
                              <w:rFonts w:ascii="Cambria Math" w:hAnsi="Cambria Math"/>
                            </w:rPr>
                            <m:t>1</m:t>
                          </w:ins>
                        </m:r>
                      </m:sub>
                    </m:sSub>
                    <m:r>
                      <w:ins w:id="435" w:author="Andy Kleinhesselink" w:date="2019-07-11T13:40:00Z">
                        <w:rPr>
                          <w:rFonts w:ascii="Cambria Math" w:hAnsi="Cambria Math"/>
                        </w:rPr>
                        <m:t>-</m:t>
                      </w:ins>
                    </m:r>
                    <m:sSub>
                      <m:sSubPr>
                        <m:ctrlPr>
                          <w:ins w:id="436" w:author="Andy Kleinhesselink" w:date="2019-07-11T13:40:00Z">
                            <w:rPr>
                              <w:rFonts w:ascii="Cambria Math" w:hAnsi="Cambria Math"/>
                              <w:i/>
                            </w:rPr>
                          </w:ins>
                        </m:ctrlPr>
                      </m:sSubPr>
                      <m:e>
                        <m:r>
                          <w:ins w:id="437" w:author="Andy Kleinhesselink" w:date="2019-07-11T13:40:00Z">
                            <w:rPr>
                              <w:rFonts w:ascii="Cambria Math" w:hAnsi="Cambria Math"/>
                            </w:rPr>
                            <m:t>α</m:t>
                          </w:ins>
                        </m:r>
                      </m:e>
                      <m:sub>
                        <m:r>
                          <w:ins w:id="438" w:author="Andy Kleinhesselink" w:date="2019-07-11T13:40:00Z">
                            <w:rPr>
                              <w:rFonts w:ascii="Cambria Math" w:hAnsi="Cambria Math"/>
                            </w:rPr>
                            <m:t>i2</m:t>
                          </w:ins>
                        </m:r>
                      </m:sub>
                    </m:sSub>
                    <m:sSub>
                      <m:sSubPr>
                        <m:ctrlPr>
                          <w:ins w:id="439" w:author="Andy Kleinhesselink" w:date="2019-07-11T13:40:00Z">
                            <w:rPr>
                              <w:rFonts w:ascii="Cambria Math" w:hAnsi="Cambria Math"/>
                              <w:i/>
                            </w:rPr>
                          </w:ins>
                        </m:ctrlPr>
                      </m:sSubPr>
                      <m:e>
                        <m:r>
                          <w:ins w:id="440" w:author="Andy Kleinhesselink" w:date="2019-07-11T13:40:00Z">
                            <w:rPr>
                              <w:rFonts w:ascii="Cambria Math" w:hAnsi="Cambria Math"/>
                            </w:rPr>
                            <m:t>n</m:t>
                          </w:ins>
                        </m:r>
                      </m:e>
                      <m:sub>
                        <m:r>
                          <w:ins w:id="441" w:author="Andy Kleinhesselink" w:date="2019-07-11T13:40:00Z">
                            <w:rPr>
                              <w:rFonts w:ascii="Cambria Math" w:hAnsi="Cambria Math"/>
                            </w:rPr>
                            <m:t>2</m:t>
                          </w:ins>
                        </m:r>
                      </m:sub>
                    </m:sSub>
                  </m:e>
                </m:d>
                <m:r>
                  <w:ins w:id="442" w:author="Andy Kleinhesselink" w:date="2019-07-11T13:42:00Z">
                    <w:rPr>
                      <w:rFonts w:ascii="Cambria Math" w:hAnsi="Cambria Math"/>
                    </w:rPr>
                    <m:t xml:space="preserve">. </m:t>
                  </w:ins>
                </m:r>
              </m:oMath>
            </m:oMathPara>
          </w:p>
        </w:tc>
        <w:tc>
          <w:tcPr>
            <w:tcW w:w="730" w:type="dxa"/>
            <w:vAlign w:val="center"/>
            <w:tcPrChange w:id="443" w:author="Andy Kleinhesselink" w:date="2019-07-11T13:41:00Z">
              <w:tcPr>
                <w:tcW w:w="738" w:type="dxa"/>
                <w:vAlign w:val="center"/>
              </w:tcPr>
            </w:tcPrChange>
          </w:tcPr>
          <w:p w14:paraId="150B009D" w14:textId="24D90A2A" w:rsidR="00BE50CC" w:rsidRPr="003C47E7" w:rsidRDefault="00BE50CC" w:rsidP="00436F01">
            <w:pPr>
              <w:spacing w:after="202"/>
              <w:ind w:firstLine="0"/>
              <w:contextualSpacing/>
              <w:jc w:val="center"/>
              <w:rPr>
                <w:ins w:id="444" w:author="Andy Kleinhesselink" w:date="2019-07-11T13:40:00Z"/>
              </w:rPr>
            </w:pPr>
            <w:ins w:id="445" w:author="Andy Kleinhesselink" w:date="2019-07-11T13:40:00Z">
              <w:r w:rsidRPr="003C47E7">
                <w:t>(</w:t>
              </w:r>
              <w:r w:rsidRPr="003C47E7">
                <w:rPr>
                  <w:noProof/>
                </w:rPr>
                <w:fldChar w:fldCharType="begin"/>
              </w:r>
              <w:r w:rsidRPr="003C47E7">
                <w:rPr>
                  <w:noProof/>
                </w:rPr>
                <w:instrText xml:space="preserve"> SEQ eq \* MERGEFORMAT </w:instrText>
              </w:r>
              <w:r w:rsidRPr="003C47E7">
                <w:rPr>
                  <w:noProof/>
                </w:rPr>
                <w:fldChar w:fldCharType="separate"/>
              </w:r>
            </w:ins>
            <w:ins w:id="446" w:author="Andy Kleinhesselink" w:date="2019-07-12T08:02:00Z">
              <w:r w:rsidR="00B91BF5">
                <w:rPr>
                  <w:noProof/>
                </w:rPr>
                <w:t>3</w:t>
              </w:r>
            </w:ins>
            <w:ins w:id="447" w:author="Andy Kleinhesselink" w:date="2019-07-11T13:40:00Z">
              <w:r w:rsidRPr="003C47E7">
                <w:rPr>
                  <w:noProof/>
                </w:rPr>
                <w:fldChar w:fldCharType="end"/>
              </w:r>
              <w:r w:rsidRPr="003C47E7">
                <w:t>)</w:t>
              </w:r>
            </w:ins>
          </w:p>
        </w:tc>
      </w:tr>
    </w:tbl>
    <w:p w14:paraId="5AC71AEF" w14:textId="0FBFA99A" w:rsidR="009D2FA0" w:rsidDel="00436F01" w:rsidRDefault="00436F01" w:rsidP="00436F01">
      <w:pPr>
        <w:spacing w:after="202"/>
        <w:ind w:firstLine="0"/>
        <w:contextualSpacing/>
        <w:rPr>
          <w:del w:id="448" w:author="Andy Kleinhesselink" w:date="2019-07-11T13:26:00Z"/>
        </w:rPr>
      </w:pPr>
      <w:ins w:id="449" w:author="Andy Kleinhesselink" w:date="2019-07-11T13:42:00Z">
        <w:r>
          <w:t>We can no</w:t>
        </w:r>
      </w:ins>
      <w:ins w:id="450" w:author="Andy Kleinhesselink" w:date="2019-07-11T13:32:00Z">
        <w:r w:rsidR="00BE50CC">
          <w:t xml:space="preserve"> longer describe the</w:t>
        </w:r>
      </w:ins>
      <w:ins w:id="451" w:author="Andy Kleinhesselink" w:date="2019-07-11T13:33:00Z">
        <w:r w:rsidR="00BE50CC">
          <w:t xml:space="preserve"> effect of the two competitors together by observing their separate effects</w:t>
        </w:r>
      </w:ins>
      <w:ins w:id="452" w:author="Andy Kleinhesselink" w:date="2019-07-11T13:42:00Z">
        <w:r>
          <w:t xml:space="preserve"> only</w:t>
        </w:r>
      </w:ins>
      <w:ins w:id="453" w:author="Andy Kleinhesselink" w:date="2019-07-11T13:33:00Z">
        <w:r w:rsidR="00BE50CC">
          <w:t xml:space="preserve">. We </w:t>
        </w:r>
      </w:ins>
      <w:ins w:id="454" w:author="Andy Kleinhesselink" w:date="2019-07-11T13:34:00Z">
        <w:r w:rsidR="00BE50CC">
          <w:t xml:space="preserve">require a new parameter, </w:t>
        </w:r>
      </w:ins>
      <m:oMath>
        <m:r>
          <w:ins w:id="455" w:author="Andy Kleinhesselink" w:date="2019-07-24T11:22:00Z">
            <w:rPr>
              <w:rFonts w:ascii="Cambria Math" w:hAnsi="Cambria Math"/>
            </w:rPr>
            <m:t>β</m:t>
          </w:ins>
        </m:r>
      </m:oMath>
      <w:ins w:id="456" w:author="Andy Kleinhesselink" w:date="2019-07-11T13:34:00Z">
        <w:r w:rsidR="00BE50CC">
          <w:t xml:space="preserve">, that </w:t>
        </w:r>
      </w:ins>
      <w:ins w:id="457" w:author="Andy Kleinhesselink" w:date="2019-07-11T13:35:00Z">
        <w:r w:rsidR="00BE50CC">
          <w:t>we can only</w:t>
        </w:r>
      </w:ins>
      <w:ins w:id="458" w:author="Andy Kleinhesselink" w:date="2019-07-11T13:34:00Z">
        <w:r w:rsidR="00BE50CC">
          <w:t xml:space="preserve"> </w:t>
        </w:r>
      </w:ins>
      <w:ins w:id="459" w:author="Andy Kleinhesselink" w:date="2019-07-24T11:22:00Z">
        <w:r w:rsidR="00D64B98">
          <w:t xml:space="preserve">measure </w:t>
        </w:r>
      </w:ins>
      <w:ins w:id="460" w:author="Andy Kleinhesselink" w:date="2019-07-11T13:35:00Z">
        <w:r w:rsidR="00BE50CC">
          <w:t>by observing the</w:t>
        </w:r>
      </w:ins>
      <w:ins w:id="461" w:author="Andy Kleinhesselink" w:date="2019-07-11T13:43:00Z">
        <w:r>
          <w:t xml:space="preserve"> effect of competitor one across a range of densities of competitor two</w:t>
        </w:r>
      </w:ins>
      <w:ins w:id="462" w:author="Andy Kleinhesselink" w:date="2019-07-11T13:35:00Z">
        <w:r w:rsidR="00BE50CC">
          <w:t>.</w:t>
        </w:r>
      </w:ins>
      <w:ins w:id="463" w:author="Andy Kleinhesselink" w:date="2019-07-11T13:36:00Z">
        <w:r w:rsidR="00BE50CC">
          <w:t xml:space="preserve">  Alternatively, we can say that</w:t>
        </w:r>
      </w:ins>
      <w:ins w:id="464" w:author="Andy Kleinhesselink" w:date="2019-07-11T13:38:00Z">
        <w:r w:rsidR="00BE50CC">
          <w:t xml:space="preserve"> competitor two modifies the intera</w:t>
        </w:r>
      </w:ins>
      <w:ins w:id="465" w:author="Andy Kleinhesselink" w:date="2019-07-11T13:39:00Z">
        <w:r w:rsidR="00BE50CC">
          <w:t>ction between competitor one and the focal species</w:t>
        </w:r>
      </w:ins>
      <w:ins w:id="466" w:author="Andy Kleinhesselink" w:date="2019-07-11T13:44:00Z">
        <w:r>
          <w:t xml:space="preserve"> </w:t>
        </w:r>
      </w:ins>
      <w:ins w:id="467" w:author="Andy Kleinhesselink" w:date="2019-07-12T15:50:00Z">
        <w:r w:rsidR="001F2821">
          <w:t>or</w:t>
        </w:r>
      </w:ins>
      <w:ins w:id="468" w:author="Andy Kleinhesselink" w:date="2019-07-11T13:44:00Z">
        <w:r>
          <w:t xml:space="preserve"> vice versa. </w:t>
        </w:r>
      </w:ins>
      <w:del w:id="469" w:author="Andy Kleinhesselink" w:date="2019-07-11T13:25:00Z">
        <w:r w:rsidR="004F77EB" w:rsidRPr="003C47E7" w:rsidDel="00AE5118">
          <w:delText>).</w:delText>
        </w:r>
      </w:del>
      <w:del w:id="470" w:author="Andy Kleinhesselink" w:date="2019-07-11T13:26:00Z">
        <w:r w:rsidR="004F77EB" w:rsidRPr="003C47E7" w:rsidDel="00AE5118">
          <w:delText xml:space="preserve">  </w:delText>
        </w:r>
      </w:del>
    </w:p>
    <w:p w14:paraId="4F953CE8" w14:textId="7525A2B4" w:rsidR="00436F01" w:rsidRDefault="00436F01" w:rsidP="00436F01">
      <w:pPr>
        <w:spacing w:after="202"/>
        <w:ind w:firstLine="0"/>
        <w:contextualSpacing/>
        <w:rPr>
          <w:ins w:id="471" w:author="Andy Kleinhesselink" w:date="2019-07-11T13:47:00Z"/>
        </w:rPr>
      </w:pPr>
    </w:p>
    <w:p w14:paraId="6A945D4B" w14:textId="142184A3" w:rsidR="00436F01" w:rsidRPr="003C47E7" w:rsidRDefault="007E74A5" w:rsidP="00436F01">
      <w:pPr>
        <w:pStyle w:val="Heading2"/>
        <w:rPr>
          <w:ins w:id="472" w:author="Andy Kleinhesselink" w:date="2019-07-11T13:47:00Z"/>
        </w:rPr>
      </w:pPr>
      <w:ins w:id="473" w:author="Andy Kleinhesselink" w:date="2019-07-24T11:31:00Z">
        <w:r>
          <w:lastRenderedPageBreak/>
          <w:t>The problem of defining</w:t>
        </w:r>
      </w:ins>
      <w:ins w:id="474" w:author="Andy Kleinhesselink" w:date="2019-07-11T13:47:00Z">
        <w:r w:rsidR="00436F01">
          <w:t xml:space="preserve"> HOIs</w:t>
        </w:r>
      </w:ins>
    </w:p>
    <w:p w14:paraId="30A862B5" w14:textId="63A194B3" w:rsidR="007F2A18" w:rsidRDefault="000D5C1B">
      <w:pPr>
        <w:spacing w:after="202"/>
        <w:contextualSpacing/>
        <w:pPrChange w:id="475" w:author="Andy Kleinhesselink" w:date="2019-07-11T13:48:00Z">
          <w:pPr>
            <w:spacing w:after="202"/>
            <w:ind w:firstLine="0"/>
            <w:contextualSpacing/>
          </w:pPr>
        </w:pPrChange>
      </w:pPr>
      <w:del w:id="476" w:author="Andy Kleinhesselink" w:date="2019-07-11T13:26:00Z">
        <w:r w:rsidDel="00AE5118">
          <w:delText xml:space="preserve"> </w:delText>
        </w:r>
      </w:del>
      <w:del w:id="477" w:author="Andy Kleinhesselink" w:date="2019-07-11T13:29:00Z">
        <w:r w:rsidDel="00AE5118">
          <w:tab/>
        </w:r>
      </w:del>
      <w:del w:id="478" w:author="Andy Kleinhesselink" w:date="2019-07-24T11:22:00Z">
        <w:r w:rsidR="005E2E59" w:rsidDel="00D64B98">
          <w:delText xml:space="preserve">The </w:delText>
        </w:r>
      </w:del>
      <w:del w:id="479" w:author="Andy Kleinhesselink" w:date="2019-07-24T11:08:00Z">
        <w:r w:rsidR="005E2E59" w:rsidDel="00F42C4F">
          <w:delText xml:space="preserve">above description </w:delText>
        </w:r>
      </w:del>
      <w:ins w:id="480" w:author="Andy Kleinhesselink" w:date="2019-07-24T11:22:00Z">
        <w:r w:rsidR="00D64B98">
          <w:t xml:space="preserve">Describing the </w:t>
        </w:r>
      </w:ins>
      <w:ins w:id="481" w:author="Andy Kleinhesselink" w:date="2019-07-24T11:08:00Z">
        <w:r w:rsidR="00F42C4F">
          <w:t>c</w:t>
        </w:r>
      </w:ins>
      <w:ins w:id="482" w:author="Andy Kleinhesselink" w:date="2019-07-11T13:48:00Z">
        <w:r w:rsidR="00436F01">
          <w:t xml:space="preserve">onsequences of </w:t>
        </w:r>
      </w:ins>
      <w:ins w:id="483" w:author="Andy Kleinhesselink" w:date="2019-07-11T13:45:00Z">
        <w:r w:rsidR="00436F01">
          <w:t>HOIs</w:t>
        </w:r>
      </w:ins>
      <w:ins w:id="484" w:author="Andy Kleinhesselink" w:date="2019-07-12T15:51:00Z">
        <w:r w:rsidR="001F2821">
          <w:t xml:space="preserve"> for multispecies</w:t>
        </w:r>
      </w:ins>
      <w:ins w:id="485" w:author="Andy Kleinhesselink" w:date="2019-07-24T11:08:00Z">
        <w:r w:rsidR="00F42C4F">
          <w:t xml:space="preserve"> communities is</w:t>
        </w:r>
      </w:ins>
      <w:del w:id="486" w:author="Andy Kleinhesselink" w:date="2019-07-11T13:45:00Z">
        <w:r w:rsidR="005E2E59" w:rsidDel="00436F01">
          <w:delText xml:space="preserve">gives us </w:delText>
        </w:r>
        <w:r w:rsidR="00530D6E" w:rsidDel="00436F01">
          <w:delText>a vague</w:delText>
        </w:r>
        <w:r w:rsidR="005E2E59" w:rsidDel="00436F01">
          <w:delText xml:space="preserve"> </w:delText>
        </w:r>
      </w:del>
      <w:del w:id="487" w:author="Andy Kleinhesselink" w:date="2019-07-09T13:54:00Z">
        <w:r w:rsidR="00570DEB" w:rsidDel="001740E3">
          <w:delText xml:space="preserve">conceptual </w:delText>
        </w:r>
        <w:r w:rsidR="00530D6E" w:rsidDel="001740E3">
          <w:delText>sense of how</w:delText>
        </w:r>
        <w:r w:rsidR="005E2E59" w:rsidDel="001740E3">
          <w:delText xml:space="preserve"> IM</w:delText>
        </w:r>
        <w:r w:rsidR="00530D6E" w:rsidDel="001740E3">
          <w:delText>,</w:delText>
        </w:r>
      </w:del>
      <w:del w:id="488" w:author="Andy Kleinhesselink" w:date="2019-07-11T13:45:00Z">
        <w:r w:rsidR="00530D6E" w:rsidDel="00436F01">
          <w:delText xml:space="preserve"> </w:delText>
        </w:r>
      </w:del>
      <w:del w:id="489" w:author="Andy Kleinhesselink" w:date="2019-07-11T13:48:00Z">
        <w:r w:rsidR="005E2E59" w:rsidDel="00436F01">
          <w:delText>HOI</w:delText>
        </w:r>
      </w:del>
      <w:ins w:id="490" w:author="Andy Kleinhesselink" w:date="2019-07-11T13:46:00Z">
        <w:r w:rsidR="00436F01">
          <w:t xml:space="preserve"> </w:t>
        </w:r>
      </w:ins>
      <w:ins w:id="491" w:author="Andy Kleinhesselink" w:date="2019-07-24T11:09:00Z">
        <w:r w:rsidR="00F42C4F">
          <w:t xml:space="preserve">not </w:t>
        </w:r>
      </w:ins>
      <w:ins w:id="492" w:author="Andy Kleinhesselink" w:date="2019-07-24T11:22:00Z">
        <w:r w:rsidR="00D64B98">
          <w:t xml:space="preserve">the same as defining </w:t>
        </w:r>
      </w:ins>
      <w:ins w:id="493" w:author="Andy Kleinhesselink" w:date="2019-07-11T13:49:00Z">
        <w:r w:rsidR="00436F01">
          <w:t>HOIs</w:t>
        </w:r>
      </w:ins>
      <w:del w:id="494" w:author="Andy Kleinhesselink" w:date="2019-07-09T13:54:00Z">
        <w:r w:rsidR="005E2E59" w:rsidDel="001740E3">
          <w:delText xml:space="preserve"> </w:delText>
        </w:r>
        <w:r w:rsidR="00530D6E" w:rsidDel="001740E3">
          <w:delText>and emergence are related</w:delText>
        </w:r>
      </w:del>
      <w:r w:rsidR="00530D6E">
        <w:t xml:space="preserve">. </w:t>
      </w:r>
      <w:del w:id="495" w:author="Andy Kleinhesselink" w:date="2019-07-11T13:49:00Z">
        <w:r w:rsidR="00530D6E" w:rsidDel="00436F01">
          <w:delText xml:space="preserve"> </w:delText>
        </w:r>
      </w:del>
      <w:del w:id="496" w:author="Andy Kleinhesselink" w:date="2019-07-09T13:54:00Z">
        <w:r w:rsidR="00530D6E" w:rsidDel="001740E3">
          <w:delText xml:space="preserve">The challenge has been </w:delText>
        </w:r>
        <w:r w:rsidR="00D92B8E" w:rsidDel="001740E3">
          <w:delText xml:space="preserve">devising a </w:delText>
        </w:r>
        <w:r w:rsidR="00570DEB" w:rsidDel="001740E3">
          <w:delText xml:space="preserve">rigorous </w:delText>
        </w:r>
        <w:r w:rsidR="00D92B8E" w:rsidDel="001740E3">
          <w:delText>analytical</w:delText>
        </w:r>
      </w:del>
      <w:del w:id="497" w:author="Andy Kleinhesselink" w:date="2019-07-09T13:53:00Z">
        <w:r w:rsidR="00D92B8E" w:rsidDel="001740E3">
          <w:delText xml:space="preserve"> definition that is specific to th</w:delText>
        </w:r>
        <w:r w:rsidR="00530D6E" w:rsidDel="001740E3">
          <w:delText>is</w:delText>
        </w:r>
        <w:r w:rsidR="00D92B8E" w:rsidDel="001740E3">
          <w:delText xml:space="preserve"> </w:delText>
        </w:r>
        <w:r w:rsidR="00570DEB" w:rsidDel="001740E3">
          <w:delText xml:space="preserve">phenomenon </w:delText>
        </w:r>
        <w:r w:rsidR="00D92B8E" w:rsidDel="001740E3">
          <w:delText>but that is general enough to be applied to any model of competitive population dynamics</w:delText>
        </w:r>
      </w:del>
      <w:del w:id="498" w:author="Andy Kleinhesselink" w:date="2019-07-09T13:54:00Z">
        <w:r w:rsidR="00530D6E" w:rsidDel="001740E3">
          <w:delText xml:space="preserve">. </w:delText>
        </w:r>
      </w:del>
      <w:r w:rsidR="00570DEB">
        <w:t xml:space="preserve">While most ecologists seem to have the same </w:t>
      </w:r>
      <w:del w:id="499" w:author="Andy Kleinhesselink" w:date="2019-07-11T13:49:00Z">
        <w:r w:rsidR="00570DEB" w:rsidDel="00436F01">
          <w:delText xml:space="preserve">conceptual </w:delText>
        </w:r>
      </w:del>
      <w:r w:rsidR="00570DEB">
        <w:t xml:space="preserve">phenomenon </w:t>
      </w:r>
      <w:del w:id="500" w:author="Andy Kleinhesselink" w:date="2019-07-24T11:09:00Z">
        <w:r w:rsidR="00570DEB" w:rsidDel="00F42C4F">
          <w:delText xml:space="preserve">of HOIs </w:delText>
        </w:r>
      </w:del>
      <w:r w:rsidR="00570DEB">
        <w:t>in mind</w:t>
      </w:r>
      <w:ins w:id="501" w:author="Andy Kleinhesselink" w:date="2019-07-24T11:09:00Z">
        <w:r w:rsidR="00F42C4F">
          <w:t xml:space="preserve"> when discussing HOIs</w:t>
        </w:r>
      </w:ins>
      <w:r w:rsidR="00570DEB">
        <w:t xml:space="preserve">, previous attempts </w:t>
      </w:r>
      <w:del w:id="502" w:author="Andy Kleinhesselink" w:date="2019-07-24T11:09:00Z">
        <w:r w:rsidR="00570DEB" w:rsidDel="00F42C4F">
          <w:delText xml:space="preserve">at </w:delText>
        </w:r>
      </w:del>
      <w:ins w:id="503" w:author="Andy Kleinhesselink" w:date="2019-07-24T11:09:00Z">
        <w:r w:rsidR="00F42C4F">
          <w:t xml:space="preserve">to define HOIs </w:t>
        </w:r>
      </w:ins>
      <w:del w:id="504" w:author="Andy Kleinhesselink" w:date="2019-07-09T13:55:00Z">
        <w:r w:rsidR="00570DEB" w:rsidDel="001740E3">
          <w:delText xml:space="preserve">a rigorous </w:delText>
        </w:r>
      </w:del>
      <w:del w:id="505" w:author="Andy Kleinhesselink" w:date="2019-07-11T15:45:00Z">
        <w:r w:rsidR="00570DEB" w:rsidDel="009404C2">
          <w:delText>definitions</w:delText>
        </w:r>
      </w:del>
      <w:ins w:id="506" w:author="Andy Kleinhesselink" w:date="2019-07-11T15:45:00Z">
        <w:r w:rsidR="009404C2">
          <w:t xml:space="preserve"> </w:t>
        </w:r>
      </w:ins>
      <w:del w:id="507" w:author="Andy Kleinhesselink" w:date="2019-07-12T15:51:00Z">
        <w:r w:rsidR="00570DEB" w:rsidDel="001F2821">
          <w:delText xml:space="preserve"> </w:delText>
        </w:r>
      </w:del>
      <w:r w:rsidR="00570DEB">
        <w:t xml:space="preserve">have </w:t>
      </w:r>
      <w:del w:id="508" w:author="Andy Kleinhesselink" w:date="2019-07-11T16:17:00Z">
        <w:r w:rsidR="00570DEB" w:rsidDel="00910146">
          <w:delText xml:space="preserve">often </w:delText>
        </w:r>
      </w:del>
      <w:del w:id="509" w:author="Andy Kleinhesselink" w:date="2019-07-11T15:45:00Z">
        <w:r w:rsidR="00570DEB" w:rsidDel="009404C2">
          <w:delText>missed the mark</w:delText>
        </w:r>
      </w:del>
      <w:ins w:id="510" w:author="Andy Kleinhesselink" w:date="2019-07-11T15:45:00Z">
        <w:r w:rsidR="009404C2">
          <w:t>been problematic</w:t>
        </w:r>
      </w:ins>
      <w:r w:rsidR="00570DEB">
        <w:t xml:space="preserve">.  For instance, the fact that higher order interaction includes the phrase ‘higher order’ might </w:t>
      </w:r>
      <w:del w:id="511" w:author="Andy Kleinhesselink" w:date="2019-07-24T11:10:00Z">
        <w:r w:rsidR="00570DEB" w:rsidDel="00F42C4F">
          <w:delText xml:space="preserve">lead </w:delText>
        </w:r>
      </w:del>
      <w:del w:id="512" w:author="Andy Kleinhesselink" w:date="2019-07-10T10:15:00Z">
        <w:r w:rsidR="007F2A18" w:rsidDel="002F307A">
          <w:delText xml:space="preserve">one </w:delText>
        </w:r>
      </w:del>
      <w:del w:id="513" w:author="Andy Kleinhesselink" w:date="2019-07-24T11:10:00Z">
        <w:r w:rsidR="007F2A18" w:rsidDel="00F42C4F">
          <w:delText xml:space="preserve">to </w:delText>
        </w:r>
      </w:del>
      <w:ins w:id="514" w:author="Andy Kleinhesselink" w:date="2019-07-24T11:10:00Z">
        <w:r w:rsidR="00F42C4F">
          <w:t xml:space="preserve">suggest that </w:t>
        </w:r>
      </w:ins>
      <w:del w:id="515" w:author="Andy Kleinhesselink" w:date="2019-07-10T10:15:00Z">
        <w:r w:rsidR="007F2A18" w:rsidDel="002F307A">
          <w:delText xml:space="preserve">propose that </w:delText>
        </w:r>
      </w:del>
      <w:r w:rsidR="007F2A18">
        <w:t>any higher order term</w:t>
      </w:r>
      <w:ins w:id="516" w:author="Andy Kleinhesselink" w:date="2019-07-24T11:23:00Z">
        <w:r w:rsidR="00D64B98">
          <w:t>s</w:t>
        </w:r>
      </w:ins>
      <w:r w:rsidR="007F2A18">
        <w:t xml:space="preserve"> of competitor density in a competition model </w:t>
      </w:r>
      <w:del w:id="517" w:author="Andy Kleinhesselink" w:date="2019-07-24T11:23:00Z">
        <w:r w:rsidR="007F2A18" w:rsidDel="00D64B98">
          <w:delText xml:space="preserve">is </w:delText>
        </w:r>
      </w:del>
      <w:ins w:id="518" w:author="Andy Kleinhesselink" w:date="2019-07-24T11:23:00Z">
        <w:r w:rsidR="00D64B98">
          <w:t>are</w:t>
        </w:r>
      </w:ins>
      <w:del w:id="519" w:author="Andy Kleinhesselink" w:date="2019-07-24T11:23:00Z">
        <w:r w:rsidR="007F2A18" w:rsidDel="00D64B98">
          <w:delText>a</w:delText>
        </w:r>
      </w:del>
      <w:ins w:id="520" w:author="Andy Kleinhesselink" w:date="2019-07-09T13:56:00Z">
        <w:r w:rsidR="001740E3">
          <w:t xml:space="preserve"> HOI</w:t>
        </w:r>
      </w:ins>
      <w:ins w:id="521" w:author="Andy Kleinhesselink" w:date="2019-07-24T11:23:00Z">
        <w:r w:rsidR="00D64B98">
          <w:t>s</w:t>
        </w:r>
      </w:ins>
      <w:del w:id="522" w:author="Andy Kleinhesselink" w:date="2019-07-09T13:56:00Z">
        <w:r w:rsidR="007F2A18" w:rsidDel="001740E3">
          <w:delText xml:space="preserve"> higher order interaction</w:delText>
        </w:r>
      </w:del>
      <w:r w:rsidR="007F2A18">
        <w:t xml:space="preserve">.  </w:t>
      </w:r>
      <w:del w:id="523" w:author="Andy Kleinhesselink" w:date="2019-07-09T16:08:00Z">
        <w:r w:rsidR="007F2A18" w:rsidDel="00BF0AB6">
          <w:delText>In fact</w:delText>
        </w:r>
      </w:del>
      <w:ins w:id="524" w:author="Andy Kleinhesselink" w:date="2019-07-09T16:08:00Z">
        <w:r w:rsidR="00BF0AB6">
          <w:t>This</w:t>
        </w:r>
      </w:ins>
      <w:r w:rsidR="007F2A18">
        <w:t xml:space="preserve"> </w:t>
      </w:r>
      <w:del w:id="525" w:author="Andy Kleinhesselink" w:date="2019-07-09T16:08:00Z">
        <w:r w:rsidR="007F2A18" w:rsidDel="00BF0AB6">
          <w:delText xml:space="preserve">this </w:delText>
        </w:r>
      </w:del>
      <w:r w:rsidR="007F2A18">
        <w:t xml:space="preserve">is the definition </w:t>
      </w:r>
      <w:ins w:id="526" w:author="Andy Kleinhesselink" w:date="2019-07-24T11:23:00Z">
        <w:r w:rsidR="00D64B98">
          <w:t xml:space="preserve">was </w:t>
        </w:r>
      </w:ins>
      <w:del w:id="527" w:author="Andy Kleinhesselink" w:date="2019-07-09T13:56:00Z">
        <w:r w:rsidR="007F2A18" w:rsidDel="001740E3">
          <w:delText xml:space="preserve">taken </w:delText>
        </w:r>
      </w:del>
      <w:ins w:id="528" w:author="Andy Kleinhesselink" w:date="2019-07-09T13:56:00Z">
        <w:r w:rsidR="001740E3">
          <w:t xml:space="preserve">used </w:t>
        </w:r>
      </w:ins>
      <w:del w:id="529" w:author="Andy Kleinhesselink" w:date="2019-07-09T13:56:00Z">
        <w:r w:rsidR="007F2A18" w:rsidDel="001740E3">
          <w:delText xml:space="preserve">by </w:delText>
        </w:r>
      </w:del>
      <w:r w:rsidR="007F2A18">
        <w:t>recent</w:t>
      </w:r>
      <w:ins w:id="530" w:author="Andy Kleinhesselink" w:date="2019-07-24T11:10:00Z">
        <w:r w:rsidR="00F42C4F">
          <w:t xml:space="preserve">ly </w:t>
        </w:r>
      </w:ins>
      <w:del w:id="531" w:author="Andy Kleinhesselink" w:date="2019-07-24T11:10:00Z">
        <w:r w:rsidR="007F2A18" w:rsidDel="00F42C4F">
          <w:delText xml:space="preserve"> theoretical and empirical analyses </w:delText>
        </w:r>
      </w:del>
      <w:r w:rsidR="007F2A18">
        <w:t xml:space="preserve">by </w:t>
      </w:r>
      <w:proofErr w:type="spellStart"/>
      <w:r w:rsidR="007F2A18" w:rsidRPr="003C47E7">
        <w:t>Letten</w:t>
      </w:r>
      <w:proofErr w:type="spellEnd"/>
      <w:r w:rsidR="007F2A18" w:rsidRPr="003C47E7">
        <w:t xml:space="preserve"> and Stouffer (2019) and Mayfield and </w:t>
      </w:r>
      <w:proofErr w:type="spellStart"/>
      <w:r w:rsidR="007F2A18" w:rsidRPr="003C47E7">
        <w:t>Letten</w:t>
      </w:r>
      <w:proofErr w:type="spellEnd"/>
      <w:r w:rsidR="007F2A18" w:rsidRPr="003C47E7">
        <w:t xml:space="preserve"> </w:t>
      </w:r>
      <w:r w:rsidR="007F2A18" w:rsidRPr="003C47E7">
        <w:fldChar w:fldCharType="begin"/>
      </w:r>
      <w:r w:rsidR="007F2A18"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7F2A18" w:rsidRPr="003C47E7">
        <w:fldChar w:fldCharType="separate"/>
      </w:r>
      <w:r w:rsidR="007F2A18" w:rsidRPr="003C47E7">
        <w:rPr>
          <w:noProof/>
        </w:rPr>
        <w:t>(2017)</w:t>
      </w:r>
      <w:r w:rsidR="007F2A18" w:rsidRPr="003C47E7">
        <w:fldChar w:fldCharType="end"/>
      </w:r>
      <w:r w:rsidR="007F2A18">
        <w:t xml:space="preserve">. Starting from the standard LV model, this definition </w:t>
      </w:r>
      <w:r w:rsidR="00D92B8E">
        <w:t xml:space="preserve">makes </w:t>
      </w:r>
      <w:del w:id="532" w:author="Andy Kleinhesselink" w:date="2019-07-24T11:10:00Z">
        <w:r w:rsidR="00D92B8E" w:rsidDel="00F42C4F">
          <w:delText xml:space="preserve">intuitive </w:delText>
        </w:r>
      </w:del>
      <w:r w:rsidR="00D92B8E">
        <w:t>sense</w:t>
      </w:r>
      <w:del w:id="533" w:author="Andy Kleinhesselink" w:date="2019-07-10T10:15:00Z">
        <w:r w:rsidR="007F2A18" w:rsidDel="002F307A">
          <w:delText xml:space="preserve">, </w:delText>
        </w:r>
      </w:del>
      <w:ins w:id="534" w:author="Andy Kleinhesselink" w:date="2019-07-10T10:16:00Z">
        <w:r w:rsidR="002F307A">
          <w:t>:</w:t>
        </w:r>
      </w:ins>
      <w:ins w:id="535" w:author="Andy Kleinhesselink" w:date="2019-07-10T10:15:00Z">
        <w:r w:rsidR="002F307A">
          <w:t xml:space="preserve"> </w:t>
        </w:r>
      </w:ins>
      <w:del w:id="536" w:author="Andy Kleinhesselink" w:date="2019-07-09T13:56:00Z">
        <w:r w:rsidR="007F2A18" w:rsidDel="001740E3">
          <w:delText>in that the</w:delText>
        </w:r>
      </w:del>
      <w:ins w:id="537" w:author="Andy Kleinhesselink" w:date="2019-07-09T13:56:00Z">
        <w:r w:rsidR="001740E3">
          <w:t>the</w:t>
        </w:r>
      </w:ins>
      <w:r w:rsidR="007F2A18">
        <w:t xml:space="preserve"> LV model can be viewed </w:t>
      </w:r>
      <w:r w:rsidR="00D92B8E" w:rsidRPr="003C47E7">
        <w:t xml:space="preserve">as a first order approximation of density dependence </w:t>
      </w:r>
      <w:r w:rsidR="00D92B8E" w:rsidRPr="003C47E7">
        <w:fldChar w:fldCharType="begin"/>
      </w:r>
      <w:r w:rsidR="00D92B8E" w:rsidRPr="003C47E7">
        <w:instrText xml:space="preserve"> ADDIN ZOTERO_ITEM CSL_CITATION {"citationID":"ull8axEo","properties":{"formattedCitation":"(Alfred J.Lotka 1925, Neill 1974)","plainCitation":"(Alfred J.Lotka 1925, Neill 1974)","noteIndex":0},"citationItems":[{"id":7768,"uris":["http://zotero.org/users/688880/items/UKTI8SY8"],"uri":["http://zotero.org/users/688880/items/UKTI8SY8"],"itemData":{"id":7768,"type":"book","title":"Elements of Physical Biology","publisher":"Williams and Wilkins Company","number-of-pages":"495","source":"Internet Archive","URL":"http://archive.org/details/elementsofphysic017171mbp","call-number":"17171","language":"eng","author":[{"literal":"Alfred J.Lotka"}],"issued":{"date-parts":[["1925"]]},"accessed":{"date-parts":[["2019",5,1]]}}},{"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schema":"https://github.com/citation-style-language/schema/raw/master/csl-citation.json"} </w:instrText>
      </w:r>
      <w:r w:rsidR="00D92B8E" w:rsidRPr="003C47E7">
        <w:fldChar w:fldCharType="separate"/>
      </w:r>
      <w:r w:rsidR="00D92B8E" w:rsidRPr="003C47E7">
        <w:rPr>
          <w:noProof/>
        </w:rPr>
        <w:t>(Alfred J.Lotka 1925, Neill 1974)</w:t>
      </w:r>
      <w:r w:rsidR="00D92B8E" w:rsidRPr="003C47E7">
        <w:fldChar w:fldCharType="end"/>
      </w:r>
      <w:r w:rsidR="00D92B8E" w:rsidRPr="003C47E7">
        <w:t xml:space="preserve">. </w:t>
      </w:r>
      <w:r w:rsidR="00D92B8E">
        <w:t xml:space="preserve">Adding </w:t>
      </w:r>
      <w:r w:rsidR="004D0D07" w:rsidRPr="003C47E7">
        <w:t>higher order term</w:t>
      </w:r>
      <w:r w:rsidR="00D92B8E">
        <w:t xml:space="preserve">s to </w:t>
      </w:r>
      <w:ins w:id="538" w:author="Andy Kleinhesselink" w:date="2019-07-09T13:56:00Z">
        <w:r w:rsidR="001740E3">
          <w:t xml:space="preserve">the </w:t>
        </w:r>
      </w:ins>
      <w:del w:id="539" w:author="Andy Kleinhesselink" w:date="2019-07-09T13:56:00Z">
        <w:r w:rsidR="004D0D07" w:rsidRPr="003C47E7" w:rsidDel="001740E3">
          <w:delText xml:space="preserve">a Lotka-Volterra </w:delText>
        </w:r>
      </w:del>
      <w:r w:rsidR="004D0D07" w:rsidRPr="003C47E7">
        <w:t>model</w:t>
      </w:r>
      <w:r w:rsidR="00D92B8E">
        <w:t xml:space="preserve"> is analogous to </w:t>
      </w:r>
      <w:r w:rsidR="007F2A18">
        <w:t>expanding a</w:t>
      </w:r>
      <w:r w:rsidR="00D03FAD">
        <w:t xml:space="preserve"> </w:t>
      </w:r>
      <w:r w:rsidR="00D92B8E">
        <w:t>Taylor series</w:t>
      </w:r>
      <w:del w:id="540" w:author="Andy Kleinhesselink" w:date="2019-07-12T15:51:00Z">
        <w:r w:rsidR="00D92B8E" w:rsidDel="008D374A">
          <w:delText xml:space="preserve"> </w:delText>
        </w:r>
      </w:del>
      <w:del w:id="541" w:author="Andy Kleinhesselink" w:date="2019-07-09T13:57:00Z">
        <w:r w:rsidR="00D92B8E" w:rsidDel="001740E3">
          <w:delText xml:space="preserve">to </w:delText>
        </w:r>
      </w:del>
      <w:ins w:id="542" w:author="Andy Kleinhesselink" w:date="2019-07-12T15:51:00Z">
        <w:r w:rsidR="008D374A">
          <w:t xml:space="preserve"> in order to</w:t>
        </w:r>
      </w:ins>
      <w:ins w:id="543" w:author="Andy Kleinhesselink" w:date="2019-07-09T13:57:00Z">
        <w:r w:rsidR="001740E3">
          <w:t xml:space="preserve"> </w:t>
        </w:r>
      </w:ins>
      <w:del w:id="544" w:author="Andy Kleinhesselink" w:date="2019-07-09T13:57:00Z">
        <w:r w:rsidR="00D92B8E" w:rsidDel="001740E3">
          <w:delText xml:space="preserve">approximate </w:delText>
        </w:r>
      </w:del>
      <w:ins w:id="545" w:author="Andy Kleinhesselink" w:date="2019-07-09T13:57:00Z">
        <w:r w:rsidR="001740E3">
          <w:t>approximat</w:t>
        </w:r>
      </w:ins>
      <w:ins w:id="546" w:author="Andy Kleinhesselink" w:date="2019-07-12T15:51:00Z">
        <w:r w:rsidR="008D374A">
          <w:t>e</w:t>
        </w:r>
      </w:ins>
      <w:ins w:id="547" w:author="Andy Kleinhesselink" w:date="2019-07-09T13:57:00Z">
        <w:r w:rsidR="001740E3">
          <w:t xml:space="preserve"> </w:t>
        </w:r>
      </w:ins>
      <w:r w:rsidR="00D92B8E">
        <w:t xml:space="preserve">a </w:t>
      </w:r>
      <w:r w:rsidR="00D03FAD">
        <w:t>non-linear function</w:t>
      </w:r>
      <w:r w:rsidR="004D0D07" w:rsidRPr="003C47E7">
        <w:t>.</w:t>
      </w:r>
      <w:r w:rsidR="00D03FAD">
        <w:t xml:space="preserve"> </w:t>
      </w:r>
    </w:p>
    <w:p w14:paraId="2EF0BE58" w14:textId="0E500758" w:rsidR="00A6605D" w:rsidRDefault="007F2A18" w:rsidP="009D16B4">
      <w:pPr>
        <w:spacing w:after="202"/>
        <w:ind w:firstLine="0"/>
        <w:contextualSpacing/>
        <w:rPr>
          <w:ins w:id="548" w:author="Andy Kleinhesselink" w:date="2019-07-09T13:02:00Z"/>
        </w:rPr>
      </w:pPr>
      <w:r>
        <w:tab/>
      </w:r>
      <w:r w:rsidR="004D0D07" w:rsidRPr="003C47E7">
        <w:t xml:space="preserve">However, </w:t>
      </w:r>
      <w:r>
        <w:t xml:space="preserve">a consequence of this </w:t>
      </w:r>
      <w:r w:rsidR="004D0D07" w:rsidRPr="003C47E7">
        <w:t>d</w:t>
      </w:r>
      <w:r w:rsidR="009D2FA0" w:rsidRPr="003C47E7">
        <w:t>efini</w:t>
      </w:r>
      <w:r>
        <w:t>tion</w:t>
      </w:r>
      <w:r w:rsidR="009D2FA0" w:rsidRPr="003C47E7">
        <w:t xml:space="preserve"> </w:t>
      </w:r>
      <w:r>
        <w:t xml:space="preserve">is that it </w:t>
      </w:r>
      <w:r w:rsidR="007A73D2">
        <w:t xml:space="preserve">includes higher-order single species terms, such as </w:t>
      </w:r>
      <m:oMath>
        <m:r>
          <w:rPr>
            <w:rFonts w:ascii="Cambria Math" w:hAnsi="Cambria Math"/>
          </w:rPr>
          <m:t>β</m:t>
        </m:r>
        <m:sSubSup>
          <m:sSubSupPr>
            <m:ctrlPr>
              <w:rPr>
                <w:rFonts w:ascii="Cambria Math" w:hAnsi="Cambria Math"/>
                <w:i/>
              </w:rPr>
            </m:ctrlPr>
          </m:sSubSupPr>
          <m:e>
            <m:r>
              <w:rPr>
                <w:rFonts w:ascii="Cambria Math" w:hAnsi="Cambria Math"/>
              </w:rPr>
              <m:t>N</m:t>
            </m:r>
          </m:e>
          <m:sub>
            <m:r>
              <w:rPr>
                <w:rFonts w:ascii="Cambria Math" w:hAnsi="Cambria Math"/>
              </w:rPr>
              <m:t>1</m:t>
            </m:r>
          </m:sub>
          <m:sup>
            <m:r>
              <w:rPr>
                <w:rFonts w:ascii="Cambria Math" w:hAnsi="Cambria Math"/>
              </w:rPr>
              <m:t>2</m:t>
            </m:r>
          </m:sup>
        </m:sSubSup>
      </m:oMath>
      <w:r w:rsidR="007A73D2">
        <w:t>, as</w:t>
      </w:r>
      <w:del w:id="549" w:author="Andy Kleinhesselink" w:date="2019-07-09T13:57:00Z">
        <w:r w:rsidR="007A73D2" w:rsidDel="001740E3">
          <w:delText xml:space="preserve"> an</w:delText>
        </w:r>
      </w:del>
      <w:r w:rsidR="007A73D2">
        <w:t xml:space="preserve"> HOI</w:t>
      </w:r>
      <w:ins w:id="550" w:author="Andy Kleinhesselink" w:date="2019-07-09T13:57:00Z">
        <w:r w:rsidR="001740E3">
          <w:t>s</w:t>
        </w:r>
      </w:ins>
      <w:r>
        <w:t>.  T</w:t>
      </w:r>
      <w:r w:rsidR="007A73D2">
        <w:t xml:space="preserve">his does </w:t>
      </w:r>
      <w:r w:rsidR="00DA20C9">
        <w:t xml:space="preserve">not </w:t>
      </w:r>
      <w:r w:rsidR="007A73D2">
        <w:t xml:space="preserve">fit with the multispecies nature of HOIs emphasized in </w:t>
      </w:r>
      <w:del w:id="551" w:author="Andy Kleinhesselink" w:date="2019-07-11T15:01:00Z">
        <w:r w:rsidR="00DA20C9" w:rsidDel="00FB2274">
          <w:delText xml:space="preserve">all of </w:delText>
        </w:r>
      </w:del>
      <w:r w:rsidR="00DA20C9">
        <w:t xml:space="preserve">the </w:t>
      </w:r>
      <w:del w:id="552" w:author="Andy Kleinhesselink" w:date="2019-07-11T16:17:00Z">
        <w:r w:rsidR="00DA20C9" w:rsidDel="00910146">
          <w:delText>preceding</w:delText>
        </w:r>
        <w:r w:rsidR="007A73D2" w:rsidDel="00910146">
          <w:delText xml:space="preserve"> </w:delText>
        </w:r>
      </w:del>
      <w:r w:rsidR="007A73D2">
        <w:t xml:space="preserve">literature. The first </w:t>
      </w:r>
      <w:r w:rsidR="000D5C1B" w:rsidRPr="003C47E7">
        <w:t xml:space="preserve">empirical studies of HOIs defined </w:t>
      </w:r>
      <w:del w:id="553" w:author="Andy Kleinhesselink" w:date="2019-07-09T16:09:00Z">
        <w:r w:rsidR="000D5C1B" w:rsidRPr="003C47E7" w:rsidDel="00BF0AB6">
          <w:delText>an HOI</w:delText>
        </w:r>
      </w:del>
      <w:ins w:id="554" w:author="Andy Kleinhesselink" w:date="2019-07-09T16:09:00Z">
        <w:r w:rsidR="00BF0AB6">
          <w:t>them</w:t>
        </w:r>
      </w:ins>
      <w:r w:rsidR="000D5C1B" w:rsidRPr="003C47E7">
        <w:t xml:space="preserve"> as a non-additive effect of </w:t>
      </w:r>
      <w:r w:rsidR="000D5C1B" w:rsidRPr="009404C2">
        <w:rPr>
          <w:i/>
          <w:rPrChange w:id="555" w:author="Andy Kleinhesselink" w:date="2019-07-11T15:46:00Z">
            <w:rPr/>
          </w:rPrChange>
        </w:rPr>
        <w:t>two or more</w:t>
      </w:r>
      <w:r w:rsidR="000D5C1B" w:rsidRPr="003C47E7">
        <w:t xml:space="preserve"> competitor species on one focal species </w:t>
      </w:r>
      <w:r w:rsidR="000D5C1B" w:rsidRPr="003C47E7">
        <w:fldChar w:fldCharType="begin"/>
      </w:r>
      <w:r w:rsidR="000D5C1B" w:rsidRPr="003C47E7">
        <w:instrText xml:space="preserve"> ADDIN ZOTERO_ITEM CSL_CITATION {"citationID":"NFwaOT7v","properties":{"formattedCitation":"(Hairston et al. 1968, Vandermeer 1969, Neill 1974)","plainCitation":"(Hairston et al. 1968, Vandermeer 1969, Neill 1974)","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schema":"https://github.com/citation-style-language/schema/raw/master/csl-citation.json"} </w:instrText>
      </w:r>
      <w:r w:rsidR="000D5C1B" w:rsidRPr="003C47E7">
        <w:fldChar w:fldCharType="separate"/>
      </w:r>
      <w:r w:rsidR="000D5C1B" w:rsidRPr="003C47E7">
        <w:rPr>
          <w:noProof/>
        </w:rPr>
        <w:t>(Hairston et al. 1968, Vandermeer 1969, Neill 1974)</w:t>
      </w:r>
      <w:r w:rsidR="000D5C1B" w:rsidRPr="003C47E7">
        <w:fldChar w:fldCharType="end"/>
      </w:r>
      <w:r w:rsidR="000D5C1B" w:rsidRPr="003C47E7">
        <w:t xml:space="preserve">.  Or equivalently, that the “nature of density dependent competition between two species is influenced by additional species” </w:t>
      </w:r>
      <w:r w:rsidR="000D5C1B" w:rsidRPr="003C47E7">
        <w:fldChar w:fldCharType="begin"/>
      </w:r>
      <w:r w:rsidR="000D5C1B" w:rsidRPr="003C47E7">
        <w:instrText xml:space="preserve"> ADDIN ZOTERO_ITEM CSL_CITATION {"citationID":"2npPQXM0","properties":{"formattedCitation":"(Morin et al. 1988)","plainCitation":"(Morin et al. 1988)","noteIndex":0},"citationItems":[{"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0D5C1B" w:rsidRPr="003C47E7">
        <w:fldChar w:fldCharType="separate"/>
      </w:r>
      <w:r w:rsidR="000D5C1B" w:rsidRPr="003C47E7">
        <w:rPr>
          <w:noProof/>
        </w:rPr>
        <w:t>(Morin et al. 1988)</w:t>
      </w:r>
      <w:r w:rsidR="000D5C1B" w:rsidRPr="003C47E7">
        <w:fldChar w:fldCharType="end"/>
      </w:r>
      <w:r w:rsidR="000D5C1B" w:rsidRPr="003C47E7">
        <w:t>.</w:t>
      </w:r>
      <w:r w:rsidR="000D5C1B">
        <w:t xml:space="preserve"> </w:t>
      </w:r>
      <w:r w:rsidR="007A73D2">
        <w:t xml:space="preserve"> </w:t>
      </w:r>
      <w:r w:rsidR="005E2E59">
        <w:t>The question</w:t>
      </w:r>
      <w:r>
        <w:t xml:space="preserve"> of whether</w:t>
      </w:r>
      <w:r w:rsidR="005E2E59">
        <w:t xml:space="preserve"> single species terms </w:t>
      </w:r>
      <w:ins w:id="556" w:author="Andy Kleinhesselink" w:date="2019-07-11T15:47:00Z">
        <w:r w:rsidR="009404C2">
          <w:t xml:space="preserve">should or should not </w:t>
        </w:r>
      </w:ins>
      <w:del w:id="557" w:author="Andy Kleinhesselink" w:date="2019-07-09T13:02:00Z">
        <w:r w:rsidR="005E2E59" w:rsidDel="00A6605D">
          <w:delText xml:space="preserve">or only multispecies terms </w:delText>
        </w:r>
      </w:del>
      <w:r w:rsidR="005E2E59">
        <w:t xml:space="preserve">count as HOIs may seem </w:t>
      </w:r>
      <w:del w:id="558" w:author="Andy Kleinhesselink" w:date="2019-07-11T13:50:00Z">
        <w:r w:rsidR="005E2E59" w:rsidDel="00436F01">
          <w:delText>superficial</w:delText>
        </w:r>
      </w:del>
      <w:ins w:id="559" w:author="Andy Kleinhesselink" w:date="2019-07-11T13:50:00Z">
        <w:r w:rsidR="00436F01">
          <w:t>esoteric</w:t>
        </w:r>
      </w:ins>
      <w:r w:rsidR="005E2E59">
        <w:t xml:space="preserve">, but </w:t>
      </w:r>
      <w:ins w:id="560" w:author="Andy Kleinhesselink" w:date="2019-07-11T15:47:00Z">
        <w:r w:rsidR="009404C2">
          <w:t xml:space="preserve">in fact it </w:t>
        </w:r>
      </w:ins>
      <w:del w:id="561" w:author="Andy Kleinhesselink" w:date="2019-07-09T13:00:00Z">
        <w:r w:rsidDel="009D16B4">
          <w:delText xml:space="preserve">this </w:delText>
        </w:r>
      </w:del>
      <w:ins w:id="562" w:author="Andy Kleinhesselink" w:date="2019-07-09T16:10:00Z">
        <w:r w:rsidR="00BF0AB6">
          <w:t>gets to the heart of why HOIs matter</w:t>
        </w:r>
      </w:ins>
      <w:del w:id="563" w:author="Andy Kleinhesselink" w:date="2019-07-09T16:10:00Z">
        <w:r w:rsidDel="00BF0AB6">
          <w:delText>gets to the heart of why care about</w:delText>
        </w:r>
      </w:del>
      <w:del w:id="564" w:author="Andy Kleinhesselink" w:date="2019-07-09T16:11:00Z">
        <w:r w:rsidDel="00BF0AB6">
          <w:delText xml:space="preserve"> HOIs</w:delText>
        </w:r>
      </w:del>
      <w:del w:id="565" w:author="Andy Kleinhesselink" w:date="2019-07-09T12:59:00Z">
        <w:r w:rsidDel="009D16B4">
          <w:delText>:</w:delText>
        </w:r>
        <w:r w:rsidR="009D2FA0" w:rsidRPr="003C47E7" w:rsidDel="009D16B4">
          <w:delText xml:space="preserve"> </w:delText>
        </w:r>
      </w:del>
      <w:ins w:id="566" w:author="Andy Kleinhesselink" w:date="2019-07-09T16:11:00Z">
        <w:r w:rsidR="00BF0AB6">
          <w:t>. S</w:t>
        </w:r>
      </w:ins>
      <w:ins w:id="567" w:author="Andy Kleinhesselink" w:date="2019-07-09T16:10:00Z">
        <w:r w:rsidR="00BF0AB6">
          <w:t xml:space="preserve">ingle species higher order terms </w:t>
        </w:r>
      </w:ins>
      <w:ins w:id="568" w:author="Andy Kleinhesselink" w:date="2019-07-09T16:12:00Z">
        <w:r w:rsidR="00BF0AB6">
          <w:t xml:space="preserve">do </w:t>
        </w:r>
      </w:ins>
      <w:ins w:id="569" w:author="Andy Kleinhesselink" w:date="2019-07-09T16:10:00Z">
        <w:r w:rsidR="00BF0AB6">
          <w:t xml:space="preserve">not </w:t>
        </w:r>
      </w:ins>
      <w:ins w:id="570" w:author="Andy Kleinhesselink" w:date="2019-07-09T16:11:00Z">
        <w:r w:rsidR="00BF0AB6">
          <w:t>lead to emergent properties in</w:t>
        </w:r>
      </w:ins>
      <w:ins w:id="571" w:author="Andy Kleinhesselink" w:date="2019-07-09T16:10:00Z">
        <w:r w:rsidR="00BF0AB6">
          <w:t xml:space="preserve"> </w:t>
        </w:r>
      </w:ins>
      <w:ins w:id="572" w:author="Andy Kleinhesselink" w:date="2019-07-09T16:11:00Z">
        <w:r w:rsidR="00BF0AB6">
          <w:t>multi</w:t>
        </w:r>
      </w:ins>
      <w:ins w:id="573" w:author="Andy Kleinhesselink" w:date="2019-07-11T13:50:00Z">
        <w:r w:rsidR="00436F01">
          <w:t xml:space="preserve">species communities. </w:t>
        </w:r>
      </w:ins>
      <w:ins w:id="574" w:author="Andy Kleinhesselink" w:date="2019-07-09T16:11:00Z">
        <w:r w:rsidR="00BF0AB6">
          <w:t>HOIs by contrast</w:t>
        </w:r>
      </w:ins>
      <w:ins w:id="575" w:author="Andy Kleinhesselink" w:date="2019-07-09T16:12:00Z">
        <w:r w:rsidR="00BF0AB6">
          <w:t xml:space="preserve"> </w:t>
        </w:r>
      </w:ins>
      <w:ins w:id="576" w:author="Andy Kleinhesselink" w:date="2019-07-11T13:59:00Z">
        <w:r w:rsidR="00344A88">
          <w:t>do</w:t>
        </w:r>
      </w:ins>
      <w:ins w:id="577" w:author="Andy Kleinhesselink" w:date="2019-07-11T15:01:00Z">
        <w:r w:rsidR="00FB2274">
          <w:t>.  HOIs therefore</w:t>
        </w:r>
      </w:ins>
      <w:ins w:id="578" w:author="Andy Kleinhesselink" w:date="2019-07-11T13:59:00Z">
        <w:r w:rsidR="00344A88">
          <w:t xml:space="preserve"> </w:t>
        </w:r>
      </w:ins>
      <w:ins w:id="579" w:author="Andy Kleinhesselink" w:date="2019-07-09T16:18:00Z">
        <w:r w:rsidR="005718CC">
          <w:t>limit our ability to understand multispecies communities</w:t>
        </w:r>
      </w:ins>
      <w:ins w:id="580" w:author="Andy Kleinhesselink" w:date="2019-07-11T13:59:00Z">
        <w:r w:rsidR="00344A88">
          <w:t xml:space="preserve"> by observing only subsets of the </w:t>
        </w:r>
      </w:ins>
      <w:ins w:id="581" w:author="Andy Kleinhesselink" w:date="2019-07-11T14:00:00Z">
        <w:r w:rsidR="00344A88">
          <w:t>species in them</w:t>
        </w:r>
      </w:ins>
      <w:ins w:id="582" w:author="Andy Kleinhesselink" w:date="2019-07-09T16:18:00Z">
        <w:r w:rsidR="005718CC">
          <w:t xml:space="preserve">. </w:t>
        </w:r>
      </w:ins>
      <w:ins w:id="583" w:author="Andy Kleinhesselink" w:date="2019-07-09T16:27:00Z">
        <w:r w:rsidR="0098600D">
          <w:t xml:space="preserve"> </w:t>
        </w:r>
      </w:ins>
    </w:p>
    <w:p w14:paraId="158C8B1A" w14:textId="78832D81" w:rsidR="00344A88" w:rsidRDefault="00A6605D" w:rsidP="009D16B4">
      <w:pPr>
        <w:spacing w:after="202"/>
        <w:ind w:firstLine="0"/>
        <w:contextualSpacing/>
        <w:rPr>
          <w:ins w:id="584" w:author="Andy Kleinhesselink" w:date="2019-07-11T13:54:00Z"/>
        </w:rPr>
      </w:pPr>
      <w:ins w:id="585" w:author="Andy Kleinhesselink" w:date="2019-07-09T13:02:00Z">
        <w:r>
          <w:lastRenderedPageBreak/>
          <w:tab/>
        </w:r>
      </w:ins>
      <w:ins w:id="586" w:author="Andy Kleinhesselink" w:date="2019-07-09T13:06:00Z">
        <w:r>
          <w:t>Giv</w:t>
        </w:r>
      </w:ins>
      <w:ins w:id="587" w:author="Andy Kleinhesselink" w:date="2019-07-09T13:07:00Z">
        <w:r>
          <w:t>e</w:t>
        </w:r>
      </w:ins>
      <w:ins w:id="588" w:author="Andy Kleinhesselink" w:date="2019-07-09T13:06:00Z">
        <w:r>
          <w:t xml:space="preserve">n this objection, one might </w:t>
        </w:r>
      </w:ins>
      <w:ins w:id="589" w:author="Andy Kleinhesselink" w:date="2019-07-09T13:07:00Z">
        <w:r>
          <w:t xml:space="preserve">propose </w:t>
        </w:r>
      </w:ins>
      <w:ins w:id="590" w:author="Andy Kleinhesselink" w:date="2019-07-09T13:06:00Z">
        <w:r>
          <w:t>narrow</w:t>
        </w:r>
      </w:ins>
      <w:ins w:id="591" w:author="Andy Kleinhesselink" w:date="2019-07-09T13:07:00Z">
        <w:r>
          <w:t xml:space="preserve">ing the above </w:t>
        </w:r>
      </w:ins>
      <w:ins w:id="592" w:author="Andy Kleinhesselink" w:date="2019-07-09T13:06:00Z">
        <w:r>
          <w:t>definition</w:t>
        </w:r>
      </w:ins>
      <w:ins w:id="593" w:author="Andy Kleinhesselink" w:date="2019-07-11T15:02:00Z">
        <w:r w:rsidR="00FB2274">
          <w:t xml:space="preserve"> to include</w:t>
        </w:r>
      </w:ins>
      <w:ins w:id="594" w:author="Andy Kleinhesselink" w:date="2019-07-11T14:00:00Z">
        <w:r w:rsidR="00344A88">
          <w:t xml:space="preserve"> as HOIs </w:t>
        </w:r>
      </w:ins>
      <w:ins w:id="595" w:author="Andy Kleinhesselink" w:date="2019-07-11T15:48:00Z">
        <w:r w:rsidR="009404C2">
          <w:t xml:space="preserve">any </w:t>
        </w:r>
      </w:ins>
      <w:ins w:id="596" w:author="Andy Kleinhesselink" w:date="2019-07-11T14:00:00Z">
        <w:r w:rsidR="00344A88">
          <w:t xml:space="preserve">terms </w:t>
        </w:r>
      </w:ins>
      <w:ins w:id="597" w:author="Andy Kleinhesselink" w:date="2019-07-09T13:07:00Z">
        <w:r>
          <w:t>involv</w:t>
        </w:r>
      </w:ins>
      <w:ins w:id="598" w:author="Andy Kleinhesselink" w:date="2019-07-09T13:24:00Z">
        <w:r w:rsidR="00EC3ADB">
          <w:t>ing</w:t>
        </w:r>
      </w:ins>
      <w:ins w:id="599" w:author="Andy Kleinhesselink" w:date="2019-07-09T13:07:00Z">
        <w:r>
          <w:t xml:space="preserve"> the densit</w:t>
        </w:r>
      </w:ins>
      <w:ins w:id="600" w:author="Andy Kleinhesselink" w:date="2019-07-11T14:00:00Z">
        <w:r w:rsidR="00344A88">
          <w:t>ies</w:t>
        </w:r>
      </w:ins>
      <w:ins w:id="601" w:author="Andy Kleinhesselink" w:date="2019-07-09T13:07:00Z">
        <w:r>
          <w:t xml:space="preserve"> of more than one species</w:t>
        </w:r>
      </w:ins>
      <w:ins w:id="602" w:author="Andy Kleinhesselink" w:date="2019-07-09T13:06:00Z">
        <w:r>
          <w:t xml:space="preserve">.  </w:t>
        </w:r>
      </w:ins>
      <w:ins w:id="603" w:author="Andy Kleinhesselink" w:date="2019-07-09T13:08:00Z">
        <w:r w:rsidR="00B543C6">
          <w:t xml:space="preserve">However, </w:t>
        </w:r>
      </w:ins>
      <w:ins w:id="604" w:author="Andy Kleinhesselink" w:date="2019-07-09T13:19:00Z">
        <w:r w:rsidR="00EC3ADB">
          <w:t xml:space="preserve">one can imagine </w:t>
        </w:r>
      </w:ins>
      <w:ins w:id="605" w:author="Andy Kleinhesselink" w:date="2019-07-09T13:24:00Z">
        <w:r w:rsidR="00EC3ADB">
          <w:t>mod</w:t>
        </w:r>
      </w:ins>
      <w:ins w:id="606" w:author="Andy Kleinhesselink" w:date="2019-07-09T13:25:00Z">
        <w:r w:rsidR="00EC3ADB">
          <w:t xml:space="preserve">els </w:t>
        </w:r>
      </w:ins>
      <w:ins w:id="607" w:author="Andy Kleinhesselink" w:date="2019-07-09T13:19:00Z">
        <w:r w:rsidR="00EC3ADB">
          <w:t xml:space="preserve">involving </w:t>
        </w:r>
      </w:ins>
      <w:ins w:id="608" w:author="Andy Kleinhesselink" w:date="2019-07-11T14:01:00Z">
        <w:r w:rsidR="00344A88">
          <w:t xml:space="preserve">such terms that do not </w:t>
        </w:r>
      </w:ins>
      <w:ins w:id="609" w:author="Andy Kleinhesselink" w:date="2019-07-24T11:11:00Z">
        <w:r w:rsidR="00F42C4F">
          <w:t>have</w:t>
        </w:r>
      </w:ins>
      <w:ins w:id="610" w:author="Andy Kleinhesselink" w:date="2019-07-11T14:01:00Z">
        <w:r w:rsidR="00344A88">
          <w:t xml:space="preserve"> </w:t>
        </w:r>
      </w:ins>
      <w:ins w:id="611" w:author="Andy Kleinhesselink" w:date="2019-07-09T13:10:00Z">
        <w:r w:rsidR="00B543C6">
          <w:t>HOI</w:t>
        </w:r>
      </w:ins>
      <w:ins w:id="612" w:author="Andy Kleinhesselink" w:date="2019-07-24T11:11:00Z">
        <w:r w:rsidR="00F42C4F">
          <w:t>-like consequences for communities</w:t>
        </w:r>
      </w:ins>
      <w:ins w:id="613" w:author="Andy Kleinhesselink" w:date="2019-07-09T13:10:00Z">
        <w:r w:rsidR="00B543C6">
          <w:t>.  For instance</w:t>
        </w:r>
      </w:ins>
      <w:ins w:id="614" w:author="Andy Kleinhesselink" w:date="2019-07-09T13:19:00Z">
        <w:r w:rsidR="00EC3ADB">
          <w:t xml:space="preserve">, </w:t>
        </w:r>
      </w:ins>
      <w:ins w:id="615" w:author="Andy Kleinhesselink" w:date="2019-07-11T15:48:00Z">
        <w:r w:rsidR="009404C2">
          <w:t xml:space="preserve">the </w:t>
        </w:r>
      </w:ins>
      <w:ins w:id="616" w:author="Andy Kleinhesselink" w:date="2019-07-11T13:52:00Z">
        <w:r w:rsidR="00344A88">
          <w:t>hypothetical</w:t>
        </w:r>
      </w:ins>
      <w:ins w:id="617" w:author="Andy Kleinhesselink" w:date="2019-07-09T13:19:00Z">
        <w:r w:rsidR="00EC3ADB">
          <w:t xml:space="preserve"> model</w:t>
        </w:r>
      </w:ins>
      <w:ins w:id="618" w:author="Andy Kleinhesselink" w:date="2019-07-11T13:52:00Z">
        <w:r w:rsidR="00344A88">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344A88" w:rsidRPr="003C47E7" w14:paraId="4C7C0BD1" w14:textId="77777777" w:rsidTr="002F2AD3">
        <w:trPr>
          <w:trHeight w:val="503"/>
          <w:ins w:id="619" w:author="Andy Kleinhesselink" w:date="2019-07-11T13:54:00Z"/>
        </w:trPr>
        <w:tc>
          <w:tcPr>
            <w:tcW w:w="1260" w:type="dxa"/>
            <w:vAlign w:val="center"/>
          </w:tcPr>
          <w:p w14:paraId="44FAF1DA" w14:textId="77777777" w:rsidR="00344A88" w:rsidRPr="003C47E7" w:rsidRDefault="00344A88" w:rsidP="002F2AD3">
            <w:pPr>
              <w:spacing w:after="202"/>
              <w:ind w:firstLine="0"/>
              <w:contextualSpacing/>
              <w:jc w:val="center"/>
              <w:rPr>
                <w:ins w:id="620" w:author="Andy Kleinhesselink" w:date="2019-07-11T13:54:00Z"/>
              </w:rPr>
            </w:pPr>
          </w:p>
        </w:tc>
        <w:tc>
          <w:tcPr>
            <w:tcW w:w="6650" w:type="dxa"/>
            <w:vAlign w:val="center"/>
          </w:tcPr>
          <w:p w14:paraId="6A1D116F" w14:textId="0AA2A2E7" w:rsidR="00344A88" w:rsidRPr="00FD4990" w:rsidRDefault="00DA3A33" w:rsidP="002F2AD3">
            <w:pPr>
              <w:spacing w:after="202"/>
              <w:contextualSpacing/>
              <w:jc w:val="center"/>
              <w:rPr>
                <w:ins w:id="621" w:author="Andy Kleinhesselink" w:date="2019-07-11T13:54:00Z"/>
                <w:rFonts w:ascii="Cambria Math" w:hAnsi="Cambria Math"/>
                <w:i/>
              </w:rPr>
            </w:pPr>
            <m:oMathPara>
              <m:oMath>
                <m:f>
                  <m:fPr>
                    <m:ctrlPr>
                      <w:ins w:id="622" w:author="Andy Kleinhesselink" w:date="2019-07-11T13:54:00Z">
                        <w:rPr>
                          <w:rFonts w:ascii="Cambria Math" w:hAnsi="Cambria Math"/>
                          <w:i/>
                        </w:rPr>
                      </w:ins>
                    </m:ctrlPr>
                  </m:fPr>
                  <m:num>
                    <m:r>
                      <w:ins w:id="623" w:author="Andy Kleinhesselink" w:date="2019-07-11T13:54:00Z">
                        <w:rPr>
                          <w:rFonts w:ascii="Cambria Math" w:hAnsi="Cambria Math"/>
                        </w:rPr>
                        <m:t>1</m:t>
                      </w:ins>
                    </m:r>
                  </m:num>
                  <m:den>
                    <m:sSub>
                      <m:sSubPr>
                        <m:ctrlPr>
                          <w:ins w:id="624" w:author="Andy Kleinhesselink" w:date="2019-07-11T13:54:00Z">
                            <w:rPr>
                              <w:rFonts w:ascii="Cambria Math" w:hAnsi="Cambria Math"/>
                              <w:i/>
                            </w:rPr>
                          </w:ins>
                        </m:ctrlPr>
                      </m:sSubPr>
                      <m:e>
                        <m:r>
                          <w:ins w:id="625" w:author="Andy Kleinhesselink" w:date="2019-07-11T13:56:00Z">
                            <w:rPr>
                              <w:rFonts w:ascii="Cambria Math" w:hAnsi="Cambria Math"/>
                            </w:rPr>
                            <m:t>n</m:t>
                          </w:ins>
                        </m:r>
                      </m:e>
                      <m:sub>
                        <m:r>
                          <w:ins w:id="626" w:author="Andy Kleinhesselink" w:date="2019-07-11T13:54:00Z">
                            <w:rPr>
                              <w:rFonts w:ascii="Cambria Math" w:hAnsi="Cambria Math"/>
                            </w:rPr>
                            <m:t>i</m:t>
                          </w:ins>
                        </m:r>
                      </m:sub>
                    </m:sSub>
                  </m:den>
                </m:f>
                <m:f>
                  <m:fPr>
                    <m:ctrlPr>
                      <w:ins w:id="627" w:author="Andy Kleinhesselink" w:date="2019-07-11T13:54:00Z">
                        <w:rPr>
                          <w:rFonts w:ascii="Cambria Math" w:hAnsi="Cambria Math"/>
                          <w:i/>
                        </w:rPr>
                      </w:ins>
                    </m:ctrlPr>
                  </m:fPr>
                  <m:num>
                    <m:r>
                      <w:ins w:id="628" w:author="Andy Kleinhesselink" w:date="2019-07-11T13:54:00Z">
                        <w:rPr>
                          <w:rFonts w:ascii="Cambria Math" w:hAnsi="Cambria Math"/>
                        </w:rPr>
                        <m:t>d</m:t>
                      </w:ins>
                    </m:r>
                    <m:sSub>
                      <m:sSubPr>
                        <m:ctrlPr>
                          <w:ins w:id="629" w:author="Andy Kleinhesselink" w:date="2019-07-11T13:54:00Z">
                            <w:rPr>
                              <w:rFonts w:ascii="Cambria Math" w:hAnsi="Cambria Math"/>
                              <w:i/>
                            </w:rPr>
                          </w:ins>
                        </m:ctrlPr>
                      </m:sSubPr>
                      <m:e>
                        <m:r>
                          <w:ins w:id="630" w:author="Andy Kleinhesselink" w:date="2019-07-11T13:56:00Z">
                            <w:rPr>
                              <w:rFonts w:ascii="Cambria Math" w:hAnsi="Cambria Math"/>
                            </w:rPr>
                            <m:t>n</m:t>
                          </w:ins>
                        </m:r>
                      </m:e>
                      <m:sub>
                        <m:r>
                          <w:ins w:id="631" w:author="Andy Kleinhesselink" w:date="2019-07-11T13:54:00Z">
                            <w:rPr>
                              <w:rFonts w:ascii="Cambria Math" w:hAnsi="Cambria Math"/>
                            </w:rPr>
                            <m:t>i</m:t>
                          </w:ins>
                        </m:r>
                      </m:sub>
                    </m:sSub>
                  </m:num>
                  <m:den>
                    <m:r>
                      <w:ins w:id="632" w:author="Andy Kleinhesselink" w:date="2019-07-11T13:54:00Z">
                        <w:rPr>
                          <w:rFonts w:ascii="Cambria Math" w:hAnsi="Cambria Math"/>
                        </w:rPr>
                        <m:t>dt</m:t>
                      </w:ins>
                    </m:r>
                  </m:den>
                </m:f>
                <m:r>
                  <w:ins w:id="633" w:author="Andy Kleinhesselink" w:date="2019-07-11T13:54:00Z">
                    <w:rPr>
                      <w:rFonts w:ascii="Cambria Math" w:hAnsi="Cambria Math"/>
                    </w:rPr>
                    <m:t>=</m:t>
                  </w:ins>
                </m:r>
                <m:sSub>
                  <m:sSubPr>
                    <m:ctrlPr>
                      <w:ins w:id="634" w:author="Andy Kleinhesselink" w:date="2019-07-11T13:54:00Z">
                        <w:rPr>
                          <w:rFonts w:ascii="Cambria Math" w:hAnsi="Cambria Math"/>
                          <w:i/>
                        </w:rPr>
                      </w:ins>
                    </m:ctrlPr>
                  </m:sSubPr>
                  <m:e>
                    <m:r>
                      <w:ins w:id="635" w:author="Andy Kleinhesselink" w:date="2019-07-11T13:54:00Z">
                        <w:rPr>
                          <w:rFonts w:ascii="Cambria Math" w:hAnsi="Cambria Math"/>
                        </w:rPr>
                        <m:t>r</m:t>
                      </w:ins>
                    </m:r>
                  </m:e>
                  <m:sub>
                    <m:r>
                      <w:ins w:id="636" w:author="Andy Kleinhesselink" w:date="2019-07-11T13:54:00Z">
                        <w:rPr>
                          <w:rFonts w:ascii="Cambria Math" w:hAnsi="Cambria Math"/>
                        </w:rPr>
                        <m:t>i</m:t>
                      </w:ins>
                    </m:r>
                  </m:sub>
                </m:sSub>
                <m:nary>
                  <m:naryPr>
                    <m:chr m:val="∏"/>
                    <m:supHide m:val="1"/>
                    <m:ctrlPr>
                      <w:ins w:id="637" w:author="Andy Kleinhesselink" w:date="2019-07-12T07:28:00Z">
                        <w:rPr>
                          <w:rFonts w:ascii="Cambria Math" w:hAnsi="Cambria Math"/>
                          <w:i/>
                        </w:rPr>
                      </w:ins>
                    </m:ctrlPr>
                  </m:naryPr>
                  <m:sub>
                    <m:r>
                      <w:ins w:id="638" w:author="Andy Kleinhesselink" w:date="2019-07-12T07:28:00Z">
                        <w:rPr>
                          <w:rFonts w:ascii="Cambria Math" w:hAnsi="Cambria Math"/>
                        </w:rPr>
                        <m:t>j</m:t>
                      </w:ins>
                    </m:r>
                  </m:sub>
                  <m:sup/>
                  <m:e>
                    <m:d>
                      <m:dPr>
                        <m:ctrlPr>
                          <w:ins w:id="639" w:author="Andy Kleinhesselink" w:date="2019-07-12T07:28:00Z">
                            <w:rPr>
                              <w:rFonts w:ascii="Cambria Math" w:hAnsi="Cambria Math"/>
                              <w:i/>
                            </w:rPr>
                          </w:ins>
                        </m:ctrlPr>
                      </m:dPr>
                      <m:e>
                        <m:r>
                          <w:ins w:id="640" w:author="Andy Kleinhesselink" w:date="2019-07-12T07:28:00Z">
                            <w:rPr>
                              <w:rFonts w:ascii="Cambria Math" w:hAnsi="Cambria Math"/>
                            </w:rPr>
                            <m:t xml:space="preserve">1- </m:t>
                          </w:ins>
                        </m:r>
                        <m:sSub>
                          <m:sSubPr>
                            <m:ctrlPr>
                              <w:ins w:id="641" w:author="Andy Kleinhesselink" w:date="2019-07-12T07:28:00Z">
                                <w:rPr>
                                  <w:rFonts w:ascii="Cambria Math" w:hAnsi="Cambria Math"/>
                                  <w:i/>
                                </w:rPr>
                              </w:ins>
                            </m:ctrlPr>
                          </m:sSubPr>
                          <m:e>
                            <m:r>
                              <w:ins w:id="642" w:author="Andy Kleinhesselink" w:date="2019-07-12T07:28:00Z">
                                <w:rPr>
                                  <w:rFonts w:ascii="Cambria Math" w:hAnsi="Cambria Math"/>
                                </w:rPr>
                                <m:t>α</m:t>
                              </w:ins>
                            </m:r>
                          </m:e>
                          <m:sub>
                            <m:r>
                              <w:ins w:id="643" w:author="Andy Kleinhesselink" w:date="2019-07-12T07:28:00Z">
                                <w:rPr>
                                  <w:rFonts w:ascii="Cambria Math" w:hAnsi="Cambria Math"/>
                                </w:rPr>
                                <m:t>ij</m:t>
                              </w:ins>
                            </m:r>
                          </m:sub>
                        </m:sSub>
                        <m:sSub>
                          <m:sSubPr>
                            <m:ctrlPr>
                              <w:ins w:id="644" w:author="Andy Kleinhesselink" w:date="2019-07-12T07:28:00Z">
                                <w:rPr>
                                  <w:rFonts w:ascii="Cambria Math" w:hAnsi="Cambria Math"/>
                                  <w:i/>
                                </w:rPr>
                              </w:ins>
                            </m:ctrlPr>
                          </m:sSubPr>
                          <m:e>
                            <m:r>
                              <w:ins w:id="645" w:author="Andy Kleinhesselink" w:date="2019-07-12T07:28:00Z">
                                <w:rPr>
                                  <w:rFonts w:ascii="Cambria Math" w:hAnsi="Cambria Math"/>
                                </w:rPr>
                                <m:t>n</m:t>
                              </w:ins>
                            </m:r>
                          </m:e>
                          <m:sub>
                            <m:r>
                              <w:ins w:id="646" w:author="Andy Kleinhesselink" w:date="2019-07-12T07:28:00Z">
                                <w:rPr>
                                  <w:rFonts w:ascii="Cambria Math" w:hAnsi="Cambria Math"/>
                                </w:rPr>
                                <m:t>j</m:t>
                              </w:ins>
                            </m:r>
                          </m:sub>
                        </m:sSub>
                      </m:e>
                    </m:d>
                  </m:e>
                </m:nary>
                <m:r>
                  <w:ins w:id="647" w:author="Andy Kleinhesselink" w:date="2019-07-11T13:55:00Z">
                    <w:rPr>
                      <w:rFonts w:ascii="Cambria Math" w:hAnsi="Cambria Math"/>
                    </w:rPr>
                    <m:t>,</m:t>
                  </w:ins>
                </m:r>
              </m:oMath>
            </m:oMathPara>
          </w:p>
        </w:tc>
        <w:tc>
          <w:tcPr>
            <w:tcW w:w="730" w:type="dxa"/>
            <w:vAlign w:val="center"/>
          </w:tcPr>
          <w:p w14:paraId="7832B5F9" w14:textId="66627D60" w:rsidR="00344A88" w:rsidRPr="003C47E7" w:rsidRDefault="00344A88" w:rsidP="002F2AD3">
            <w:pPr>
              <w:spacing w:after="202"/>
              <w:ind w:firstLine="0"/>
              <w:contextualSpacing/>
              <w:jc w:val="center"/>
              <w:rPr>
                <w:ins w:id="648" w:author="Andy Kleinhesselink" w:date="2019-07-11T13:54:00Z"/>
              </w:rPr>
            </w:pPr>
            <w:ins w:id="649" w:author="Andy Kleinhesselink" w:date="2019-07-11T13:54:00Z">
              <w:r w:rsidRPr="003C47E7">
                <w:t>(</w:t>
              </w:r>
              <w:r w:rsidRPr="003C47E7">
                <w:rPr>
                  <w:noProof/>
                </w:rPr>
                <w:fldChar w:fldCharType="begin"/>
              </w:r>
              <w:r w:rsidRPr="003C47E7">
                <w:rPr>
                  <w:noProof/>
                </w:rPr>
                <w:instrText xml:space="preserve"> SEQ eq \* MERGEFORMAT </w:instrText>
              </w:r>
              <w:r w:rsidRPr="003C47E7">
                <w:rPr>
                  <w:noProof/>
                </w:rPr>
                <w:fldChar w:fldCharType="separate"/>
              </w:r>
            </w:ins>
            <w:ins w:id="650" w:author="Andy Kleinhesselink" w:date="2019-07-12T08:02:00Z">
              <w:r w:rsidR="00B91BF5">
                <w:rPr>
                  <w:noProof/>
                </w:rPr>
                <w:t>4</w:t>
              </w:r>
            </w:ins>
            <w:ins w:id="651" w:author="Andy Kleinhesselink" w:date="2019-07-11T13:54:00Z">
              <w:r w:rsidRPr="003C47E7">
                <w:rPr>
                  <w:noProof/>
                </w:rPr>
                <w:fldChar w:fldCharType="end"/>
              </w:r>
              <w:r w:rsidRPr="003C47E7">
                <w:t>)</w:t>
              </w:r>
            </w:ins>
          </w:p>
        </w:tc>
      </w:tr>
    </w:tbl>
    <w:p w14:paraId="3224056C" w14:textId="20B65FCF" w:rsidR="00344A88" w:rsidRDefault="00EC3ADB" w:rsidP="009D16B4">
      <w:pPr>
        <w:spacing w:after="202"/>
        <w:ind w:firstLine="0"/>
        <w:contextualSpacing/>
        <w:rPr>
          <w:ins w:id="652" w:author="Andy Kleinhesselink" w:date="2019-07-11T13:55:00Z"/>
        </w:rPr>
      </w:pPr>
      <w:ins w:id="653" w:author="Andy Kleinhesselink" w:date="2019-07-09T13:28:00Z">
        <w:r>
          <w:t xml:space="preserve">involves only one competition coefficient per </w:t>
        </w:r>
      </w:ins>
      <w:ins w:id="654" w:author="Andy Kleinhesselink" w:date="2019-07-11T13:55:00Z">
        <w:r w:rsidR="00344A88">
          <w:t xml:space="preserve">pair of </w:t>
        </w:r>
      </w:ins>
      <w:ins w:id="655" w:author="Andy Kleinhesselink" w:date="2019-07-09T13:29:00Z">
        <w:r w:rsidR="001320C3">
          <w:t>competitor specie</w:t>
        </w:r>
      </w:ins>
      <w:ins w:id="656" w:author="Andy Kleinhesselink" w:date="2019-07-09T17:32:00Z">
        <w:r w:rsidR="003A62BF">
          <w:t>s</w:t>
        </w:r>
      </w:ins>
      <w:ins w:id="657" w:author="Andy Kleinhesselink" w:date="2019-07-11T14:01:00Z">
        <w:r w:rsidR="00344A88">
          <w:t>, i.e. it is pairwise</w:t>
        </w:r>
      </w:ins>
      <w:ins w:id="658" w:author="Andy Kleinhesselink" w:date="2019-07-09T13:30:00Z">
        <w:r w:rsidR="001320C3">
          <w:t>.</w:t>
        </w:r>
      </w:ins>
      <w:ins w:id="659" w:author="Andy Kleinhesselink" w:date="2019-07-09T13:29:00Z">
        <w:r w:rsidR="001320C3">
          <w:t xml:space="preserve">  However, </w:t>
        </w:r>
      </w:ins>
      <w:ins w:id="660" w:author="Andy Kleinhesselink" w:date="2019-07-11T13:53:00Z">
        <w:r w:rsidR="00344A88">
          <w:t>we</w:t>
        </w:r>
      </w:ins>
      <w:ins w:id="661" w:author="Andy Kleinhesselink" w:date="2019-07-11T13:52:00Z">
        <w:r w:rsidR="00344A88">
          <w:t xml:space="preserve"> </w:t>
        </w:r>
      </w:ins>
      <w:ins w:id="662" w:author="Andy Kleinhesselink" w:date="2019-07-11T13:53:00Z">
        <w:r w:rsidR="00344A88">
          <w:t>can rewrite the model in a way that includes higher order terms</w:t>
        </w:r>
      </w:ins>
      <w:ins w:id="663" w:author="Andy Kleinhesselink" w:date="2019-07-24T11:12:00Z">
        <w:r w:rsidR="00F42C4F">
          <w:t>:</w:t>
        </w:r>
      </w:ins>
      <w:ins w:id="664" w:author="Andy Kleinhesselink" w:date="2019-07-11T13:53:00Z">
        <w:r w:rsidR="00344A88">
          <w:t xml:space="preserve"> </w:t>
        </w:r>
      </w:ins>
      <w:ins w:id="665" w:author="Andy Kleinhesselink" w:date="2019-07-09T16:20:00Z">
        <w:r w:rsidR="005718CC">
          <w:t>for example</w:t>
        </w:r>
      </w:ins>
      <w:ins w:id="666" w:author="Andy Kleinhesselink" w:date="2019-07-24T11:24:00Z">
        <w:r w:rsidR="008A4AF1">
          <w:t>,</w:t>
        </w:r>
      </w:ins>
      <w:ins w:id="667" w:author="Andy Kleinhesselink" w:date="2019-07-09T16:20:00Z">
        <w:r w:rsidR="005718CC">
          <w:t xml:space="preserve"> </w:t>
        </w:r>
      </w:ins>
      <w:ins w:id="668" w:author="Andy Kleinhesselink" w:date="2019-07-11T13:54:00Z">
        <w:r w:rsidR="00344A88">
          <w:t xml:space="preserve">for </w:t>
        </w:r>
      </w:ins>
      <w:ins w:id="669" w:author="Andy Kleinhesselink" w:date="2019-07-09T16:20:00Z">
        <w:r w:rsidR="005718CC">
          <w:t>two competitor</w:t>
        </w:r>
      </w:ins>
      <w:ins w:id="670" w:author="Andy Kleinhesselink" w:date="2019-07-11T13:54:00Z">
        <w:r w:rsidR="00344A88">
          <w:t xml:space="preserve"> species</w:t>
        </w:r>
      </w:ins>
      <w:ins w:id="671" w:author="Andy Kleinhesselink" w:date="2019-07-09T16:20:00Z">
        <w:r w:rsidR="005718CC">
          <w:t>,</w:t>
        </w:r>
      </w:ins>
      <w:ins w:id="672" w:author="Andy Kleinhesselink" w:date="2019-07-09T13:30:00Z">
        <w:r w:rsidR="001320C3">
          <w:t xml:space="preserve"> </w:t>
        </w:r>
      </w:ins>
      <w:ins w:id="673" w:author="Andy Kleinhesselink" w:date="2019-07-09T13:29:00Z">
        <w:r w:rsidR="001320C3">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344A88" w:rsidRPr="003C47E7" w14:paraId="7C1DB667" w14:textId="77777777" w:rsidTr="002F2AD3">
        <w:trPr>
          <w:trHeight w:val="503"/>
          <w:ins w:id="674" w:author="Andy Kleinhesselink" w:date="2019-07-11T13:55:00Z"/>
        </w:trPr>
        <w:tc>
          <w:tcPr>
            <w:tcW w:w="1260" w:type="dxa"/>
            <w:vAlign w:val="center"/>
          </w:tcPr>
          <w:p w14:paraId="5C918BD1" w14:textId="77777777" w:rsidR="00344A88" w:rsidRPr="003C47E7" w:rsidRDefault="00344A88" w:rsidP="002F2AD3">
            <w:pPr>
              <w:spacing w:after="202"/>
              <w:ind w:firstLine="0"/>
              <w:contextualSpacing/>
              <w:jc w:val="center"/>
              <w:rPr>
                <w:ins w:id="675" w:author="Andy Kleinhesselink" w:date="2019-07-11T13:55:00Z"/>
              </w:rPr>
            </w:pPr>
          </w:p>
        </w:tc>
        <w:tc>
          <w:tcPr>
            <w:tcW w:w="6650" w:type="dxa"/>
            <w:vAlign w:val="center"/>
          </w:tcPr>
          <w:p w14:paraId="56ADCA89" w14:textId="4F5D9332" w:rsidR="00344A88" w:rsidRPr="00FD4990" w:rsidRDefault="00DA3A33" w:rsidP="002F2AD3">
            <w:pPr>
              <w:spacing w:after="202"/>
              <w:contextualSpacing/>
              <w:jc w:val="center"/>
              <w:rPr>
                <w:ins w:id="676" w:author="Andy Kleinhesselink" w:date="2019-07-11T13:55:00Z"/>
                <w:rFonts w:ascii="Cambria Math" w:hAnsi="Cambria Math"/>
                <w:i/>
              </w:rPr>
            </w:pPr>
            <m:oMathPara>
              <m:oMath>
                <m:f>
                  <m:fPr>
                    <m:ctrlPr>
                      <w:ins w:id="677" w:author="Andy Kleinhesselink" w:date="2019-07-11T13:56:00Z">
                        <w:rPr>
                          <w:rFonts w:ascii="Cambria Math" w:hAnsi="Cambria Math"/>
                          <w:i/>
                        </w:rPr>
                      </w:ins>
                    </m:ctrlPr>
                  </m:fPr>
                  <m:num>
                    <m:r>
                      <w:ins w:id="678" w:author="Andy Kleinhesselink" w:date="2019-07-11T13:56:00Z">
                        <w:rPr>
                          <w:rFonts w:ascii="Cambria Math" w:hAnsi="Cambria Math"/>
                        </w:rPr>
                        <m:t>1</m:t>
                      </w:ins>
                    </m:r>
                  </m:num>
                  <m:den>
                    <m:sSub>
                      <m:sSubPr>
                        <m:ctrlPr>
                          <w:ins w:id="679" w:author="Andy Kleinhesselink" w:date="2019-07-11T13:56:00Z">
                            <w:rPr>
                              <w:rFonts w:ascii="Cambria Math" w:hAnsi="Cambria Math"/>
                              <w:i/>
                            </w:rPr>
                          </w:ins>
                        </m:ctrlPr>
                      </m:sSubPr>
                      <m:e>
                        <m:r>
                          <w:ins w:id="680" w:author="Andy Kleinhesselink" w:date="2019-07-11T13:57:00Z">
                            <w:rPr>
                              <w:rFonts w:ascii="Cambria Math" w:hAnsi="Cambria Math"/>
                            </w:rPr>
                            <m:t>n</m:t>
                          </w:ins>
                        </m:r>
                      </m:e>
                      <m:sub>
                        <m:r>
                          <w:ins w:id="681" w:author="Andy Kleinhesselink" w:date="2019-07-11T13:56:00Z">
                            <w:rPr>
                              <w:rFonts w:ascii="Cambria Math" w:hAnsi="Cambria Math"/>
                            </w:rPr>
                            <m:t>i</m:t>
                          </w:ins>
                        </m:r>
                      </m:sub>
                    </m:sSub>
                  </m:den>
                </m:f>
                <m:f>
                  <m:fPr>
                    <m:ctrlPr>
                      <w:ins w:id="682" w:author="Andy Kleinhesselink" w:date="2019-07-11T13:56:00Z">
                        <w:rPr>
                          <w:rFonts w:ascii="Cambria Math" w:hAnsi="Cambria Math"/>
                          <w:i/>
                        </w:rPr>
                      </w:ins>
                    </m:ctrlPr>
                  </m:fPr>
                  <m:num>
                    <m:r>
                      <w:ins w:id="683" w:author="Andy Kleinhesselink" w:date="2019-07-11T13:56:00Z">
                        <w:rPr>
                          <w:rFonts w:ascii="Cambria Math" w:hAnsi="Cambria Math"/>
                        </w:rPr>
                        <m:t>d</m:t>
                      </w:ins>
                    </m:r>
                    <m:sSub>
                      <m:sSubPr>
                        <m:ctrlPr>
                          <w:ins w:id="684" w:author="Andy Kleinhesselink" w:date="2019-07-11T13:56:00Z">
                            <w:rPr>
                              <w:rFonts w:ascii="Cambria Math" w:hAnsi="Cambria Math"/>
                              <w:i/>
                            </w:rPr>
                          </w:ins>
                        </m:ctrlPr>
                      </m:sSubPr>
                      <m:e>
                        <m:r>
                          <w:ins w:id="685" w:author="Andy Kleinhesselink" w:date="2019-07-11T13:56:00Z">
                            <w:rPr>
                              <w:rFonts w:ascii="Cambria Math" w:hAnsi="Cambria Math"/>
                            </w:rPr>
                            <m:t>n</m:t>
                          </w:ins>
                        </m:r>
                      </m:e>
                      <m:sub>
                        <m:r>
                          <w:ins w:id="686" w:author="Andy Kleinhesselink" w:date="2019-07-11T13:56:00Z">
                            <w:rPr>
                              <w:rFonts w:ascii="Cambria Math" w:hAnsi="Cambria Math"/>
                            </w:rPr>
                            <m:t>i</m:t>
                          </w:ins>
                        </m:r>
                      </m:sub>
                    </m:sSub>
                  </m:num>
                  <m:den>
                    <m:r>
                      <w:ins w:id="687" w:author="Andy Kleinhesselink" w:date="2019-07-11T13:56:00Z">
                        <w:rPr>
                          <w:rFonts w:ascii="Cambria Math" w:hAnsi="Cambria Math"/>
                        </w:rPr>
                        <m:t>dt</m:t>
                      </w:ins>
                    </m:r>
                  </m:den>
                </m:f>
                <m:r>
                  <w:ins w:id="688" w:author="Andy Kleinhesselink" w:date="2019-07-11T13:56:00Z">
                    <w:rPr>
                      <w:rFonts w:ascii="Cambria Math" w:hAnsi="Cambria Math"/>
                    </w:rPr>
                    <m:t>=</m:t>
                  </w:ins>
                </m:r>
                <m:sSub>
                  <m:sSubPr>
                    <m:ctrlPr>
                      <w:ins w:id="689" w:author="Andy Kleinhesselink" w:date="2019-07-11T13:56:00Z">
                        <w:rPr>
                          <w:rFonts w:ascii="Cambria Math" w:hAnsi="Cambria Math"/>
                          <w:i/>
                        </w:rPr>
                      </w:ins>
                    </m:ctrlPr>
                  </m:sSubPr>
                  <m:e>
                    <m:r>
                      <w:ins w:id="690" w:author="Andy Kleinhesselink" w:date="2019-07-11T13:56:00Z">
                        <w:rPr>
                          <w:rFonts w:ascii="Cambria Math" w:hAnsi="Cambria Math"/>
                        </w:rPr>
                        <m:t>r</m:t>
                      </w:ins>
                    </m:r>
                  </m:e>
                  <m:sub>
                    <m:r>
                      <w:ins w:id="691" w:author="Andy Kleinhesselink" w:date="2019-07-11T13:56:00Z">
                        <w:rPr>
                          <w:rFonts w:ascii="Cambria Math" w:hAnsi="Cambria Math"/>
                        </w:rPr>
                        <m:t>i</m:t>
                      </w:ins>
                    </m:r>
                  </m:sub>
                </m:sSub>
                <m:d>
                  <m:dPr>
                    <m:ctrlPr>
                      <w:ins w:id="692" w:author="Andy Kleinhesselink" w:date="2019-07-11T13:56:00Z">
                        <w:rPr>
                          <w:rFonts w:ascii="Cambria Math" w:hAnsi="Cambria Math"/>
                          <w:i/>
                        </w:rPr>
                      </w:ins>
                    </m:ctrlPr>
                  </m:dPr>
                  <m:e>
                    <m:r>
                      <w:ins w:id="693" w:author="Andy Kleinhesselink" w:date="2019-07-11T13:56:00Z">
                        <w:rPr>
                          <w:rFonts w:ascii="Cambria Math" w:hAnsi="Cambria Math"/>
                        </w:rPr>
                        <m:t xml:space="preserve">1- </m:t>
                      </w:ins>
                    </m:r>
                    <m:sSub>
                      <m:sSubPr>
                        <m:ctrlPr>
                          <w:ins w:id="694" w:author="Andy Kleinhesselink" w:date="2019-07-11T13:56:00Z">
                            <w:rPr>
                              <w:rFonts w:ascii="Cambria Math" w:hAnsi="Cambria Math"/>
                              <w:i/>
                            </w:rPr>
                          </w:ins>
                        </m:ctrlPr>
                      </m:sSubPr>
                      <m:e>
                        <m:r>
                          <w:ins w:id="695" w:author="Andy Kleinhesselink" w:date="2019-07-11T13:56:00Z">
                            <w:rPr>
                              <w:rFonts w:ascii="Cambria Math" w:hAnsi="Cambria Math"/>
                            </w:rPr>
                            <m:t>α</m:t>
                          </w:ins>
                        </m:r>
                      </m:e>
                      <m:sub>
                        <m:r>
                          <w:ins w:id="696" w:author="Andy Kleinhesselink" w:date="2019-07-11T13:56:00Z">
                            <w:rPr>
                              <w:rFonts w:ascii="Cambria Math" w:hAnsi="Cambria Math"/>
                            </w:rPr>
                            <m:t>i1</m:t>
                          </w:ins>
                        </m:r>
                      </m:sub>
                    </m:sSub>
                    <m:sSub>
                      <m:sSubPr>
                        <m:ctrlPr>
                          <w:ins w:id="697" w:author="Andy Kleinhesselink" w:date="2019-07-11T13:56:00Z">
                            <w:rPr>
                              <w:rFonts w:ascii="Cambria Math" w:hAnsi="Cambria Math"/>
                              <w:i/>
                            </w:rPr>
                          </w:ins>
                        </m:ctrlPr>
                      </m:sSubPr>
                      <m:e>
                        <m:r>
                          <w:ins w:id="698" w:author="Andy Kleinhesselink" w:date="2019-07-11T13:57:00Z">
                            <w:rPr>
                              <w:rFonts w:ascii="Cambria Math" w:hAnsi="Cambria Math"/>
                            </w:rPr>
                            <m:t>n</m:t>
                          </w:ins>
                        </m:r>
                      </m:e>
                      <m:sub>
                        <m:r>
                          <w:ins w:id="699" w:author="Andy Kleinhesselink" w:date="2019-07-11T13:56:00Z">
                            <w:rPr>
                              <w:rFonts w:ascii="Cambria Math" w:hAnsi="Cambria Math"/>
                            </w:rPr>
                            <m:t>1</m:t>
                          </w:ins>
                        </m:r>
                      </m:sub>
                    </m:sSub>
                    <m:r>
                      <w:ins w:id="700" w:author="Andy Kleinhesselink" w:date="2019-07-11T13:56:00Z">
                        <w:rPr>
                          <w:rFonts w:ascii="Cambria Math" w:hAnsi="Cambria Math"/>
                        </w:rPr>
                        <m:t>-</m:t>
                      </w:ins>
                    </m:r>
                    <m:sSub>
                      <m:sSubPr>
                        <m:ctrlPr>
                          <w:ins w:id="701" w:author="Andy Kleinhesselink" w:date="2019-07-11T13:56:00Z">
                            <w:rPr>
                              <w:rFonts w:ascii="Cambria Math" w:hAnsi="Cambria Math"/>
                              <w:i/>
                            </w:rPr>
                          </w:ins>
                        </m:ctrlPr>
                      </m:sSubPr>
                      <m:e>
                        <m:r>
                          <w:ins w:id="702" w:author="Andy Kleinhesselink" w:date="2019-07-11T13:56:00Z">
                            <w:rPr>
                              <w:rFonts w:ascii="Cambria Math" w:hAnsi="Cambria Math"/>
                            </w:rPr>
                            <m:t>α</m:t>
                          </w:ins>
                        </m:r>
                      </m:e>
                      <m:sub>
                        <m:r>
                          <w:ins w:id="703" w:author="Andy Kleinhesselink" w:date="2019-07-11T13:56:00Z">
                            <w:rPr>
                              <w:rFonts w:ascii="Cambria Math" w:hAnsi="Cambria Math"/>
                            </w:rPr>
                            <m:t>i2</m:t>
                          </w:ins>
                        </m:r>
                      </m:sub>
                    </m:sSub>
                    <m:sSub>
                      <m:sSubPr>
                        <m:ctrlPr>
                          <w:ins w:id="704" w:author="Andy Kleinhesselink" w:date="2019-07-11T13:56:00Z">
                            <w:rPr>
                              <w:rFonts w:ascii="Cambria Math" w:hAnsi="Cambria Math"/>
                              <w:i/>
                            </w:rPr>
                          </w:ins>
                        </m:ctrlPr>
                      </m:sSubPr>
                      <m:e>
                        <m:r>
                          <w:ins w:id="705" w:author="Andy Kleinhesselink" w:date="2019-07-11T13:57:00Z">
                            <w:rPr>
                              <w:rFonts w:ascii="Cambria Math" w:hAnsi="Cambria Math"/>
                            </w:rPr>
                            <m:t>n</m:t>
                          </w:ins>
                        </m:r>
                      </m:e>
                      <m:sub>
                        <m:r>
                          <w:ins w:id="706" w:author="Andy Kleinhesselink" w:date="2019-07-11T13:56:00Z">
                            <w:rPr>
                              <w:rFonts w:ascii="Cambria Math" w:hAnsi="Cambria Math"/>
                            </w:rPr>
                            <m:t>2</m:t>
                          </w:ins>
                        </m:r>
                      </m:sub>
                    </m:sSub>
                    <m:r>
                      <w:ins w:id="707" w:author="Andy Kleinhesselink" w:date="2019-07-11T13:56:00Z">
                        <w:rPr>
                          <w:rFonts w:ascii="Cambria Math" w:hAnsi="Cambria Math"/>
                        </w:rPr>
                        <m:t>+</m:t>
                      </w:ins>
                    </m:r>
                    <m:sSub>
                      <m:sSubPr>
                        <m:ctrlPr>
                          <w:ins w:id="708" w:author="Andy Kleinhesselink" w:date="2019-07-11T13:56:00Z">
                            <w:rPr>
                              <w:rFonts w:ascii="Cambria Math" w:hAnsi="Cambria Math"/>
                              <w:i/>
                            </w:rPr>
                          </w:ins>
                        </m:ctrlPr>
                      </m:sSubPr>
                      <m:e>
                        <m:r>
                          <w:ins w:id="709" w:author="Andy Kleinhesselink" w:date="2019-07-11T13:56:00Z">
                            <w:rPr>
                              <w:rFonts w:ascii="Cambria Math" w:hAnsi="Cambria Math"/>
                            </w:rPr>
                            <m:t>α</m:t>
                          </w:ins>
                        </m:r>
                      </m:e>
                      <m:sub>
                        <m:r>
                          <w:ins w:id="710" w:author="Andy Kleinhesselink" w:date="2019-07-11T13:56:00Z">
                            <w:rPr>
                              <w:rFonts w:ascii="Cambria Math" w:hAnsi="Cambria Math"/>
                            </w:rPr>
                            <m:t>i1</m:t>
                          </w:ins>
                        </m:r>
                      </m:sub>
                    </m:sSub>
                    <m:sSub>
                      <m:sSubPr>
                        <m:ctrlPr>
                          <w:ins w:id="711" w:author="Andy Kleinhesselink" w:date="2019-07-11T13:56:00Z">
                            <w:rPr>
                              <w:rFonts w:ascii="Cambria Math" w:hAnsi="Cambria Math"/>
                              <w:i/>
                            </w:rPr>
                          </w:ins>
                        </m:ctrlPr>
                      </m:sSubPr>
                      <m:e>
                        <m:r>
                          <w:ins w:id="712" w:author="Andy Kleinhesselink" w:date="2019-07-11T13:56:00Z">
                            <w:rPr>
                              <w:rFonts w:ascii="Cambria Math" w:hAnsi="Cambria Math"/>
                            </w:rPr>
                            <m:t>α</m:t>
                          </w:ins>
                        </m:r>
                      </m:e>
                      <m:sub>
                        <m:r>
                          <w:ins w:id="713" w:author="Andy Kleinhesselink" w:date="2019-07-11T13:56:00Z">
                            <w:rPr>
                              <w:rFonts w:ascii="Cambria Math" w:hAnsi="Cambria Math"/>
                            </w:rPr>
                            <m:t>i2</m:t>
                          </w:ins>
                        </m:r>
                      </m:sub>
                    </m:sSub>
                    <m:sSub>
                      <m:sSubPr>
                        <m:ctrlPr>
                          <w:ins w:id="714" w:author="Andy Kleinhesselink" w:date="2019-07-11T13:56:00Z">
                            <w:rPr>
                              <w:rFonts w:ascii="Cambria Math" w:hAnsi="Cambria Math"/>
                              <w:i/>
                            </w:rPr>
                          </w:ins>
                        </m:ctrlPr>
                      </m:sSubPr>
                      <m:e>
                        <m:r>
                          <w:ins w:id="715" w:author="Andy Kleinhesselink" w:date="2019-07-11T13:57:00Z">
                            <w:rPr>
                              <w:rFonts w:ascii="Cambria Math" w:hAnsi="Cambria Math"/>
                            </w:rPr>
                            <m:t>n</m:t>
                          </w:ins>
                        </m:r>
                      </m:e>
                      <m:sub>
                        <m:r>
                          <w:ins w:id="716" w:author="Andy Kleinhesselink" w:date="2019-07-11T13:56:00Z">
                            <w:rPr>
                              <w:rFonts w:ascii="Cambria Math" w:hAnsi="Cambria Math"/>
                            </w:rPr>
                            <m:t>1</m:t>
                          </w:ins>
                        </m:r>
                      </m:sub>
                    </m:sSub>
                    <m:sSub>
                      <m:sSubPr>
                        <m:ctrlPr>
                          <w:ins w:id="717" w:author="Andy Kleinhesselink" w:date="2019-07-11T13:56:00Z">
                            <w:rPr>
                              <w:rFonts w:ascii="Cambria Math" w:hAnsi="Cambria Math"/>
                              <w:i/>
                            </w:rPr>
                          </w:ins>
                        </m:ctrlPr>
                      </m:sSubPr>
                      <m:e>
                        <m:r>
                          <w:ins w:id="718" w:author="Andy Kleinhesselink" w:date="2019-07-11T13:57:00Z">
                            <w:rPr>
                              <w:rFonts w:ascii="Cambria Math" w:hAnsi="Cambria Math"/>
                            </w:rPr>
                            <m:t>n</m:t>
                          </w:ins>
                        </m:r>
                      </m:e>
                      <m:sub>
                        <m:r>
                          <w:ins w:id="719" w:author="Andy Kleinhesselink" w:date="2019-07-11T13:56:00Z">
                            <w:rPr>
                              <w:rFonts w:ascii="Cambria Math" w:hAnsi="Cambria Math"/>
                            </w:rPr>
                            <m:t>2</m:t>
                          </w:ins>
                        </m:r>
                      </m:sub>
                    </m:sSub>
                  </m:e>
                </m:d>
                <m:r>
                  <w:ins w:id="720" w:author="Andy Kleinhesselink" w:date="2019-07-11T13:57:00Z">
                    <w:rPr>
                      <w:rFonts w:ascii="Cambria Math" w:hAnsi="Cambria Math"/>
                    </w:rPr>
                    <m:t>.</m:t>
                  </w:ins>
                </m:r>
              </m:oMath>
            </m:oMathPara>
          </w:p>
        </w:tc>
        <w:tc>
          <w:tcPr>
            <w:tcW w:w="730" w:type="dxa"/>
            <w:vAlign w:val="center"/>
          </w:tcPr>
          <w:p w14:paraId="643FBC0A" w14:textId="60D9325E" w:rsidR="00344A88" w:rsidRPr="003C47E7" w:rsidRDefault="00344A88" w:rsidP="002F2AD3">
            <w:pPr>
              <w:spacing w:after="202"/>
              <w:ind w:firstLine="0"/>
              <w:contextualSpacing/>
              <w:jc w:val="center"/>
              <w:rPr>
                <w:ins w:id="721" w:author="Andy Kleinhesselink" w:date="2019-07-11T13:55:00Z"/>
              </w:rPr>
            </w:pPr>
            <w:ins w:id="722" w:author="Andy Kleinhesselink" w:date="2019-07-11T13:55:00Z">
              <w:r w:rsidRPr="003C47E7">
                <w:t>(</w:t>
              </w:r>
              <w:r w:rsidRPr="003C47E7">
                <w:rPr>
                  <w:noProof/>
                </w:rPr>
                <w:fldChar w:fldCharType="begin"/>
              </w:r>
              <w:r w:rsidRPr="003C47E7">
                <w:rPr>
                  <w:noProof/>
                </w:rPr>
                <w:instrText xml:space="preserve"> SEQ eq \* MERGEFORMAT </w:instrText>
              </w:r>
              <w:r w:rsidRPr="003C47E7">
                <w:rPr>
                  <w:noProof/>
                </w:rPr>
                <w:fldChar w:fldCharType="separate"/>
              </w:r>
            </w:ins>
            <w:ins w:id="723" w:author="Andy Kleinhesselink" w:date="2019-07-12T08:02:00Z">
              <w:r w:rsidR="00B91BF5">
                <w:rPr>
                  <w:noProof/>
                </w:rPr>
                <w:t>5</w:t>
              </w:r>
            </w:ins>
            <w:ins w:id="724" w:author="Andy Kleinhesselink" w:date="2019-07-11T13:55:00Z">
              <w:r w:rsidRPr="003C47E7">
                <w:rPr>
                  <w:noProof/>
                </w:rPr>
                <w:fldChar w:fldCharType="end"/>
              </w:r>
              <w:r w:rsidRPr="003C47E7">
                <w:t>)</w:t>
              </w:r>
            </w:ins>
          </w:p>
        </w:tc>
      </w:tr>
    </w:tbl>
    <w:p w14:paraId="0A08B432" w14:textId="68B10E1A" w:rsidR="00017674" w:rsidRDefault="00344A88" w:rsidP="009D16B4">
      <w:pPr>
        <w:spacing w:after="202"/>
        <w:ind w:firstLine="0"/>
        <w:contextualSpacing/>
        <w:rPr>
          <w:ins w:id="725" w:author="Andy Kleinhesselink" w:date="2019-07-11T14:16:00Z"/>
        </w:rPr>
      </w:pPr>
      <w:ins w:id="726" w:author="Andy Kleinhesselink" w:date="2019-07-11T13:52:00Z">
        <w:r>
          <w:t>T</w:t>
        </w:r>
      </w:ins>
      <w:ins w:id="727" w:author="Andy Kleinhesselink" w:date="2019-07-09T16:22:00Z">
        <w:r w:rsidR="005718CC">
          <w:t xml:space="preserve">his clearly looks like </w:t>
        </w:r>
      </w:ins>
      <w:ins w:id="728" w:author="Andy Kleinhesselink" w:date="2019-07-11T13:57:00Z">
        <w:r>
          <w:t>a model with</w:t>
        </w:r>
      </w:ins>
      <w:ins w:id="729" w:author="Andy Kleinhesselink" w:date="2019-07-09T16:22:00Z">
        <w:r w:rsidR="005718CC">
          <w:t xml:space="preserve"> IM—the effect of species one</w:t>
        </w:r>
      </w:ins>
      <w:ins w:id="730" w:author="Andy Kleinhesselink" w:date="2019-07-09T16:23:00Z">
        <w:r w:rsidR="005718CC">
          <w:t xml:space="preserve"> </w:t>
        </w:r>
      </w:ins>
      <w:ins w:id="731" w:author="Andy Kleinhesselink" w:date="2019-07-24T11:12:00Z">
        <w:r w:rsidR="00F42C4F">
          <w:t>appear</w:t>
        </w:r>
      </w:ins>
      <w:ins w:id="732" w:author="Andy Kleinhesselink" w:date="2019-07-31T12:47:00Z">
        <w:r w:rsidR="000F29D4">
          <w:t xml:space="preserve">s </w:t>
        </w:r>
      </w:ins>
      <w:ins w:id="733" w:author="Andy Kleinhesselink" w:date="2019-07-09T16:23:00Z">
        <w:r w:rsidR="005718CC">
          <w:t>to be</w:t>
        </w:r>
        <w:r w:rsidR="0098600D">
          <w:t xml:space="preserve"> mod</w:t>
        </w:r>
      </w:ins>
      <w:ins w:id="734" w:author="Andy Kleinhesselink" w:date="2019-07-09T16:24:00Z">
        <w:r w:rsidR="0098600D">
          <w:t>ified by the presence of species two, and vice versa</w:t>
        </w:r>
      </w:ins>
      <w:ins w:id="735" w:author="Andy Kleinhesselink" w:date="2019-07-11T14:27:00Z">
        <w:r w:rsidR="006140F6">
          <w:t>, jus</w:t>
        </w:r>
        <w:bookmarkStart w:id="736" w:name="_GoBack"/>
        <w:bookmarkEnd w:id="736"/>
        <w:r w:rsidR="006140F6">
          <w:t>t as in</w:t>
        </w:r>
      </w:ins>
      <w:ins w:id="737" w:author="Andy Kleinhesselink" w:date="2019-07-11T14:28:00Z">
        <w:r w:rsidR="006140F6">
          <w:t xml:space="preserve"> equation (2)</w:t>
        </w:r>
      </w:ins>
      <w:ins w:id="738" w:author="Andy Kleinhesselink" w:date="2019-07-09T16:24:00Z">
        <w:r w:rsidR="0098600D">
          <w:t xml:space="preserve">.  </w:t>
        </w:r>
      </w:ins>
      <w:ins w:id="739" w:author="Andy Kleinhesselink" w:date="2019-07-09T16:58:00Z">
        <w:r w:rsidR="00F04483">
          <w:t>On the other hand</w:t>
        </w:r>
      </w:ins>
      <w:ins w:id="740" w:author="Andy Kleinhesselink" w:date="2019-07-09T16:24:00Z">
        <w:r w:rsidR="0098600D">
          <w:t>, a</w:t>
        </w:r>
      </w:ins>
      <w:ins w:id="741" w:author="Andy Kleinhesselink" w:date="2019-07-09T16:06:00Z">
        <w:r w:rsidR="00E46C60">
          <w:t>ll the same parameters are present when two competitors are together a</w:t>
        </w:r>
      </w:ins>
      <w:ins w:id="742" w:author="Andy Kleinhesselink" w:date="2019-07-09T16:07:00Z">
        <w:r w:rsidR="00E46C60">
          <w:t>s when they are separate</w:t>
        </w:r>
      </w:ins>
      <w:ins w:id="743" w:author="Andy Kleinhesselink" w:date="2019-07-24T11:29:00Z">
        <w:r w:rsidR="007E74A5">
          <w:t xml:space="preserve"> which validates the pairwise approach.</w:t>
        </w:r>
      </w:ins>
      <w:ins w:id="744" w:author="Andy Kleinhesselink" w:date="2019-07-11T15:03:00Z">
        <w:r w:rsidR="00FB2274">
          <w:t xml:space="preserve"> </w:t>
        </w:r>
      </w:ins>
    </w:p>
    <w:p w14:paraId="6372D972" w14:textId="385E7E74" w:rsidR="006F198B" w:rsidRDefault="003853B6" w:rsidP="009D16B4">
      <w:pPr>
        <w:spacing w:after="202"/>
        <w:ind w:firstLine="0"/>
        <w:contextualSpacing/>
        <w:rPr>
          <w:ins w:id="745" w:author="Andy Kleinhesselink" w:date="2019-07-11T14:55:00Z"/>
        </w:rPr>
      </w:pPr>
      <w:ins w:id="746" w:author="Andy Kleinhesselink" w:date="2019-07-11T14:16:00Z">
        <w:r>
          <w:tab/>
        </w:r>
      </w:ins>
      <w:ins w:id="747" w:author="Andy Kleinhesselink" w:date="2019-07-11T14:19:00Z">
        <w:r w:rsidR="002F2AD3">
          <w:t>T</w:t>
        </w:r>
      </w:ins>
      <w:ins w:id="748" w:author="Andy Kleinhesselink" w:date="2019-07-11T14:18:00Z">
        <w:r w:rsidR="002F2AD3">
          <w:t>he</w:t>
        </w:r>
      </w:ins>
      <w:ins w:id="749" w:author="Andy Kleinhesselink" w:date="2019-07-11T14:17:00Z">
        <w:r w:rsidR="002F2AD3">
          <w:t xml:space="preserve"> above </w:t>
        </w:r>
      </w:ins>
      <w:ins w:id="750" w:author="Andy Kleinhesselink" w:date="2019-07-11T14:18:00Z">
        <w:r w:rsidR="002F2AD3">
          <w:t>example</w:t>
        </w:r>
      </w:ins>
      <w:ins w:id="751" w:author="Andy Kleinhesselink" w:date="2019-07-11T14:17:00Z">
        <w:r w:rsidR="002F2AD3">
          <w:t xml:space="preserve"> </w:t>
        </w:r>
      </w:ins>
      <w:ins w:id="752" w:author="Andy Kleinhesselink" w:date="2019-07-11T14:21:00Z">
        <w:r w:rsidR="002F2AD3">
          <w:t>show</w:t>
        </w:r>
      </w:ins>
      <w:ins w:id="753" w:author="Andy Kleinhesselink" w:date="2019-07-11T15:49:00Z">
        <w:r w:rsidR="009404C2">
          <w:t>s</w:t>
        </w:r>
      </w:ins>
      <w:ins w:id="754" w:author="Andy Kleinhesselink" w:date="2019-07-11T14:21:00Z">
        <w:r w:rsidR="002F2AD3">
          <w:t xml:space="preserve"> th</w:t>
        </w:r>
      </w:ins>
      <w:ins w:id="755" w:author="Andy Kleinhesselink" w:date="2019-07-11T15:04:00Z">
        <w:r w:rsidR="00FB2274">
          <w:t>e issue of</w:t>
        </w:r>
      </w:ins>
      <w:ins w:id="756" w:author="Andy Kleinhesselink" w:date="2019-07-11T15:03:00Z">
        <w:r w:rsidR="00FB2274">
          <w:t xml:space="preserve"> </w:t>
        </w:r>
      </w:ins>
      <w:ins w:id="757" w:author="Andy Kleinhesselink" w:date="2019-07-11T15:05:00Z">
        <w:r w:rsidR="00FB2274">
          <w:t>building a</w:t>
        </w:r>
      </w:ins>
      <w:ins w:id="758" w:author="Andy Kleinhesselink" w:date="2019-07-11T15:50:00Z">
        <w:r w:rsidR="009404C2">
          <w:t xml:space="preserve"> general definition that is true to the </w:t>
        </w:r>
      </w:ins>
      <w:ins w:id="759" w:author="Andy Kleinhesselink" w:date="2019-07-12T15:53:00Z">
        <w:r w:rsidR="008D374A">
          <w:t>functional consequences</w:t>
        </w:r>
      </w:ins>
      <w:ins w:id="760" w:author="Andy Kleinhesselink" w:date="2019-07-11T15:50:00Z">
        <w:r w:rsidR="009404C2">
          <w:t xml:space="preserve"> of HOIs but that does not implicate </w:t>
        </w:r>
      </w:ins>
      <w:ins w:id="761" w:author="Andy Kleinhesselink" w:date="2019-07-11T15:05:00Z">
        <w:r w:rsidR="00FB2274">
          <w:t xml:space="preserve">all </w:t>
        </w:r>
      </w:ins>
      <w:ins w:id="762" w:author="Andy Kleinhesselink" w:date="2019-07-11T14:18:00Z">
        <w:r w:rsidR="002F2AD3">
          <w:t>non-linear response</w:t>
        </w:r>
      </w:ins>
      <w:ins w:id="763" w:author="Andy Kleinhesselink" w:date="2019-07-11T15:05:00Z">
        <w:r w:rsidR="00FB2274">
          <w:t>s</w:t>
        </w:r>
      </w:ins>
      <w:ins w:id="764" w:author="Andy Kleinhesselink" w:date="2019-07-11T14:18:00Z">
        <w:r w:rsidR="002F2AD3">
          <w:t xml:space="preserve"> to competition</w:t>
        </w:r>
      </w:ins>
      <w:ins w:id="765" w:author="Andy Kleinhesselink" w:date="2019-07-11T15:50:00Z">
        <w:r w:rsidR="009404C2">
          <w:t xml:space="preserve"> as HOIs</w:t>
        </w:r>
      </w:ins>
      <w:ins w:id="766" w:author="Andy Kleinhesselink" w:date="2019-07-11T14:18:00Z">
        <w:r w:rsidR="002F2AD3">
          <w:t>.</w:t>
        </w:r>
      </w:ins>
      <w:ins w:id="767" w:author="Andy Kleinhesselink" w:date="2019-07-11T14:22:00Z">
        <w:r w:rsidR="002F2AD3">
          <w:t xml:space="preserve"> </w:t>
        </w:r>
      </w:ins>
      <w:ins w:id="768" w:author="Andy Kleinhesselink" w:date="2019-07-11T14:20:00Z">
        <w:r w:rsidR="002F2AD3">
          <w:t xml:space="preserve">Adler and Morris (1994) </w:t>
        </w:r>
      </w:ins>
      <w:ins w:id="769" w:author="Andy Kleinhesselink" w:date="2019-07-11T14:29:00Z">
        <w:r w:rsidR="006140F6">
          <w:t xml:space="preserve">argued </w:t>
        </w:r>
      </w:ins>
      <w:ins w:id="770" w:author="Andy Kleinhesselink" w:date="2019-07-11T14:25:00Z">
        <w:r w:rsidR="002F2AD3">
          <w:t xml:space="preserve">that </w:t>
        </w:r>
      </w:ins>
      <w:ins w:id="771" w:author="Andy Kleinhesselink" w:date="2019-07-11T15:51:00Z">
        <w:r w:rsidR="009404C2">
          <w:t xml:space="preserve">a </w:t>
        </w:r>
      </w:ins>
      <w:ins w:id="772" w:author="Andy Kleinhesselink" w:date="2019-07-11T14:25:00Z">
        <w:r w:rsidR="002F2AD3">
          <w:t>non-</w:t>
        </w:r>
      </w:ins>
      <w:ins w:id="773" w:author="Andy Kleinhesselink" w:date="2019-07-11T15:05:00Z">
        <w:r w:rsidR="00FB2274">
          <w:t>linear</w:t>
        </w:r>
      </w:ins>
      <w:ins w:id="774" w:author="Andy Kleinhesselink" w:date="2019-07-11T14:25:00Z">
        <w:r w:rsidR="002F2AD3">
          <w:t xml:space="preserve"> </w:t>
        </w:r>
      </w:ins>
      <w:ins w:id="775" w:author="Andy Kleinhesselink" w:date="2019-07-11T15:05:00Z">
        <w:r w:rsidR="00FB2274">
          <w:t>respon</w:t>
        </w:r>
      </w:ins>
      <w:ins w:id="776" w:author="Andy Kleinhesselink" w:date="2019-07-11T15:51:00Z">
        <w:r w:rsidR="009404C2">
          <w:t>se</w:t>
        </w:r>
      </w:ins>
      <w:ins w:id="777" w:author="Andy Kleinhesselink" w:date="2019-07-11T15:06:00Z">
        <w:r w:rsidR="00FB2274">
          <w:t xml:space="preserve"> </w:t>
        </w:r>
      </w:ins>
      <w:ins w:id="778" w:author="Andy Kleinhesselink" w:date="2019-07-11T15:51:00Z">
        <w:r w:rsidR="009404C2">
          <w:t xml:space="preserve">to </w:t>
        </w:r>
      </w:ins>
      <w:ins w:id="779" w:author="Andy Kleinhesselink" w:date="2019-07-11T15:06:00Z">
        <w:r w:rsidR="00FB2274">
          <w:t xml:space="preserve">competition </w:t>
        </w:r>
      </w:ins>
      <w:ins w:id="780" w:author="Andy Kleinhesselink" w:date="2019-07-11T14:31:00Z">
        <w:r w:rsidR="006140F6">
          <w:t>is</w:t>
        </w:r>
      </w:ins>
      <w:ins w:id="781" w:author="Andy Kleinhesselink" w:date="2019-07-11T14:25:00Z">
        <w:r w:rsidR="002F2AD3">
          <w:t xml:space="preserve"> not necessarily the same thing as an IM or an HOI. They proposed a definition for</w:t>
        </w:r>
      </w:ins>
      <w:ins w:id="782" w:author="Andy Kleinhesselink" w:date="2019-07-24T11:14:00Z">
        <w:r w:rsidR="00F42C4F">
          <w:t xml:space="preserve"> </w:t>
        </w:r>
      </w:ins>
      <w:ins w:id="783" w:author="Andy Kleinhesselink" w:date="2019-07-11T14:27:00Z">
        <w:r w:rsidR="002F2AD3">
          <w:t>HOIs</w:t>
        </w:r>
      </w:ins>
      <w:ins w:id="784" w:author="Andy Kleinhesselink" w:date="2019-07-11T14:25:00Z">
        <w:r w:rsidR="002F2AD3">
          <w:t xml:space="preserve"> aimed at this problem</w:t>
        </w:r>
      </w:ins>
      <w:ins w:id="785" w:author="Andy Kleinhesselink" w:date="2019-07-11T14:26:00Z">
        <w:r w:rsidR="002F2AD3">
          <w:t xml:space="preserve">.  </w:t>
        </w:r>
      </w:ins>
      <w:ins w:id="786" w:author="Andy Kleinhesselink" w:date="2019-07-11T14:33:00Z">
        <w:r w:rsidR="006140F6">
          <w:t>With reference to our general model in equation (1), the</w:t>
        </w:r>
      </w:ins>
      <w:ins w:id="787" w:author="Andy Kleinhesselink" w:date="2019-07-11T15:06:00Z">
        <w:r w:rsidR="00FB2274">
          <w:t xml:space="preserve">ir definition involves </w:t>
        </w:r>
      </w:ins>
      <w:ins w:id="788" w:author="Andy Kleinhesselink" w:date="2019-07-11T14:31:00Z">
        <w:r w:rsidR="006140F6">
          <w:t>taking the partial derivative</w:t>
        </w:r>
      </w:ins>
      <w:ins w:id="789" w:author="Andy Kleinhesselink" w:date="2019-07-11T14:50:00Z">
        <w:r w:rsidR="006F198B">
          <w:t xml:space="preserve"> </w:t>
        </w:r>
      </w:ins>
      <w:ins w:id="790" w:author="Andy Kleinhesselink" w:date="2019-07-11T14:31:00Z">
        <w:r w:rsidR="006140F6">
          <w:t xml:space="preserve">of </w:t>
        </w:r>
      </w:ins>
      <w:ins w:id="791" w:author="Andy Kleinhesselink" w:date="2019-07-11T14:47:00Z">
        <w:r w:rsidR="006140F6">
          <w:t xml:space="preserve">the function </w:t>
        </w:r>
      </w:ins>
      <m:oMath>
        <m:sSub>
          <m:sSubPr>
            <m:ctrlPr>
              <w:ins w:id="792" w:author="Andy Kleinhesselink" w:date="2019-07-11T16:18:00Z">
                <w:rPr>
                  <w:rFonts w:ascii="Cambria Math" w:hAnsi="Cambria Math"/>
                  <w:i/>
                </w:rPr>
              </w:ins>
            </m:ctrlPr>
          </m:sSubPr>
          <m:e>
            <m:r>
              <w:ins w:id="793" w:author="Andy Kleinhesselink" w:date="2019-07-11T16:18:00Z">
                <w:rPr>
                  <w:rFonts w:ascii="Cambria Math" w:hAnsi="Cambria Math"/>
                </w:rPr>
                <m:t>F</m:t>
              </w:ins>
            </m:r>
          </m:e>
          <m:sub>
            <m:r>
              <w:ins w:id="794" w:author="Andy Kleinhesselink" w:date="2019-07-11T16:18:00Z">
                <w:rPr>
                  <w:rFonts w:ascii="Cambria Math" w:hAnsi="Cambria Math"/>
                </w:rPr>
                <m:t>i</m:t>
              </w:ins>
            </m:r>
          </m:sub>
        </m:sSub>
      </m:oMath>
      <w:ins w:id="795" w:author="Andy Kleinhesselink" w:date="2019-07-11T16:18:00Z">
        <w:r w:rsidR="00910146">
          <w:t xml:space="preserve"> </w:t>
        </w:r>
      </w:ins>
      <w:ins w:id="796" w:author="Andy Kleinhesselink" w:date="2019-07-11T14:32:00Z">
        <w:r w:rsidR="006140F6">
          <w:t>with respect to the density of each competitor</w:t>
        </w:r>
      </w:ins>
      <w:ins w:id="797" w:author="Andy Kleinhesselink" w:date="2019-07-11T14:49:00Z">
        <w:r w:rsidR="006F198B">
          <w:t>,</w:t>
        </w:r>
      </w:ins>
      <w:ins w:id="798" w:author="Andy Kleinhesselink" w:date="2019-07-11T14:33:00Z">
        <w:r w:rsidR="006140F6">
          <w:t xml:space="preserve"> </w:t>
        </w:r>
      </w:ins>
      <m:oMath>
        <m:f>
          <m:fPr>
            <m:ctrlPr>
              <w:ins w:id="799" w:author="Andy Kleinhesselink" w:date="2019-07-11T14:49:00Z">
                <w:rPr>
                  <w:rFonts w:ascii="Cambria Math" w:hAnsi="Cambria Math"/>
                  <w:i/>
                </w:rPr>
              </w:ins>
            </m:ctrlPr>
          </m:fPr>
          <m:num>
            <m:r>
              <w:ins w:id="800" w:author="Andy Kleinhesselink" w:date="2019-07-11T14:49:00Z">
                <w:rPr>
                  <w:rFonts w:ascii="Cambria Math" w:hAnsi="Cambria Math"/>
                </w:rPr>
                <m:t>∂</m:t>
              </w:ins>
            </m:r>
            <m:sSub>
              <m:sSubPr>
                <m:ctrlPr>
                  <w:ins w:id="801" w:author="Andy Kleinhesselink" w:date="2019-07-11T16:18:00Z">
                    <w:rPr>
                      <w:rFonts w:ascii="Cambria Math" w:hAnsi="Cambria Math"/>
                      <w:i/>
                    </w:rPr>
                  </w:ins>
                </m:ctrlPr>
              </m:sSubPr>
              <m:e>
                <m:r>
                  <w:ins w:id="802" w:author="Andy Kleinhesselink" w:date="2019-07-11T16:18:00Z">
                    <w:rPr>
                      <w:rFonts w:ascii="Cambria Math" w:hAnsi="Cambria Math"/>
                    </w:rPr>
                    <m:t>F</m:t>
                  </w:ins>
                </m:r>
              </m:e>
              <m:sub>
                <m:r>
                  <w:ins w:id="803" w:author="Andy Kleinhesselink" w:date="2019-07-11T16:18:00Z">
                    <w:rPr>
                      <w:rFonts w:ascii="Cambria Math" w:hAnsi="Cambria Math"/>
                    </w:rPr>
                    <m:t>i</m:t>
                  </w:ins>
                </m:r>
              </m:sub>
            </m:sSub>
          </m:num>
          <m:den>
            <m:r>
              <w:ins w:id="804" w:author="Andy Kleinhesselink" w:date="2019-07-11T14:49:00Z">
                <w:rPr>
                  <w:rFonts w:ascii="Cambria Math" w:hAnsi="Cambria Math"/>
                </w:rPr>
                <m:t>∂</m:t>
              </w:ins>
            </m:r>
            <m:sSub>
              <m:sSubPr>
                <m:ctrlPr>
                  <w:ins w:id="805" w:author="Andy Kleinhesselink" w:date="2019-07-11T14:49:00Z">
                    <w:rPr>
                      <w:rFonts w:ascii="Cambria Math" w:hAnsi="Cambria Math"/>
                      <w:i/>
                    </w:rPr>
                  </w:ins>
                </m:ctrlPr>
              </m:sSubPr>
              <m:e>
                <m:r>
                  <w:ins w:id="806" w:author="Andy Kleinhesselink" w:date="2019-07-11T14:49:00Z">
                    <w:rPr>
                      <w:rFonts w:ascii="Cambria Math" w:hAnsi="Cambria Math"/>
                    </w:rPr>
                    <m:t>n</m:t>
                  </w:ins>
                </m:r>
              </m:e>
              <m:sub>
                <m:r>
                  <w:ins w:id="807" w:author="Andy Kleinhesselink" w:date="2019-07-11T14:49:00Z">
                    <w:rPr>
                      <w:rFonts w:ascii="Cambria Math" w:hAnsi="Cambria Math"/>
                    </w:rPr>
                    <m:t>j</m:t>
                  </w:ins>
                </m:r>
              </m:sub>
            </m:sSub>
          </m:den>
        </m:f>
      </m:oMath>
      <w:ins w:id="808" w:author="Andy Kleinhesselink" w:date="2019-07-11T14:49:00Z">
        <w:r w:rsidR="006F198B">
          <w:t xml:space="preserve">. </w:t>
        </w:r>
      </w:ins>
      <w:ins w:id="809" w:author="Andy Kleinhesselink" w:date="2019-07-11T14:50:00Z">
        <w:r w:rsidR="006F198B">
          <w:t xml:space="preserve"> Th</w:t>
        </w:r>
      </w:ins>
      <w:ins w:id="810" w:author="Andy Kleinhesselink" w:date="2019-07-24T11:29:00Z">
        <w:r w:rsidR="007E74A5">
          <w:t>ese</w:t>
        </w:r>
      </w:ins>
      <w:ins w:id="811" w:author="Andy Kleinhesselink" w:date="2019-07-11T14:50:00Z">
        <w:r w:rsidR="006F198B">
          <w:t xml:space="preserve"> partial derivative</w:t>
        </w:r>
      </w:ins>
      <w:ins w:id="812" w:author="Andy Kleinhesselink" w:date="2019-07-24T11:30:00Z">
        <w:r w:rsidR="007E74A5">
          <w:t>s</w:t>
        </w:r>
      </w:ins>
      <w:ins w:id="813" w:author="Andy Kleinhesselink" w:date="2019-07-11T14:50:00Z">
        <w:r w:rsidR="006F198B">
          <w:t xml:space="preserve"> </w:t>
        </w:r>
      </w:ins>
      <w:ins w:id="814" w:author="Andy Kleinhesselink" w:date="2019-07-11T15:51:00Z">
        <w:r w:rsidR="009404C2">
          <w:t>isolate</w:t>
        </w:r>
      </w:ins>
      <w:ins w:id="815" w:author="Andy Kleinhesselink" w:date="2019-07-11T14:50:00Z">
        <w:r w:rsidR="006F198B">
          <w:t xml:space="preserve"> the effect</w:t>
        </w:r>
      </w:ins>
      <w:ins w:id="816" w:author="Andy Kleinhesselink" w:date="2019-07-24T11:30:00Z">
        <w:r w:rsidR="007E74A5">
          <w:t>s</w:t>
        </w:r>
      </w:ins>
      <w:ins w:id="817" w:author="Andy Kleinhesselink" w:date="2019-07-11T14:50:00Z">
        <w:r w:rsidR="006F198B">
          <w:t xml:space="preserve"> </w:t>
        </w:r>
        <w:r w:rsidR="006F198B">
          <w:lastRenderedPageBreak/>
          <w:t xml:space="preserve">of </w:t>
        </w:r>
      </w:ins>
      <w:ins w:id="818" w:author="Andy Kleinhesselink" w:date="2019-07-24T11:30:00Z">
        <w:r w:rsidR="007E74A5">
          <w:t>each</w:t>
        </w:r>
      </w:ins>
      <w:ins w:id="819" w:author="Andy Kleinhesselink" w:date="2019-07-11T14:50:00Z">
        <w:r w:rsidR="006F198B">
          <w:t xml:space="preserve"> </w:t>
        </w:r>
      </w:ins>
      <w:ins w:id="820" w:author="Andy Kleinhesselink" w:date="2019-07-11T14:51:00Z">
        <w:r w:rsidR="006F198B">
          <w:t xml:space="preserve">competitor </w:t>
        </w:r>
      </w:ins>
      <w:ins w:id="821" w:author="Andy Kleinhesselink" w:date="2019-07-11T15:30:00Z">
        <w:r w:rsidR="004501B4">
          <w:t xml:space="preserve">species </w:t>
        </w:r>
      </w:ins>
      <w:ins w:id="822" w:author="Andy Kleinhesselink" w:date="2019-07-11T14:51:00Z">
        <w:r w:rsidR="006F198B">
          <w:t>on the focal species</w:t>
        </w:r>
      </w:ins>
      <w:ins w:id="823" w:author="Andy Kleinhesselink" w:date="2019-07-24T11:30:00Z">
        <w:r w:rsidR="007E74A5">
          <w:t xml:space="preserve">.  It would be intuitive to expect </w:t>
        </w:r>
      </w:ins>
      <w:ins w:id="824" w:author="Andy Kleinhesselink" w:date="2019-07-11T16:18:00Z">
        <w:r w:rsidR="00910146">
          <w:t>that</w:t>
        </w:r>
      </w:ins>
      <w:ins w:id="825" w:author="Andy Kleinhesselink" w:date="2019-07-11T15:30:00Z">
        <w:r w:rsidR="004501B4">
          <w:t xml:space="preserve"> HOIs </w:t>
        </w:r>
      </w:ins>
      <w:ins w:id="826" w:author="Andy Kleinhesselink" w:date="2019-07-11T15:31:00Z">
        <w:r w:rsidR="004501B4">
          <w:t xml:space="preserve">occur when such </w:t>
        </w:r>
      </w:ins>
      <w:ins w:id="827" w:author="Andy Kleinhesselink" w:date="2019-07-24T11:30:00Z">
        <w:r w:rsidR="007E74A5">
          <w:t xml:space="preserve">a </w:t>
        </w:r>
      </w:ins>
      <w:ins w:id="828" w:author="Andy Kleinhesselink" w:date="2019-07-11T14:52:00Z">
        <w:r w:rsidR="006F198B">
          <w:t xml:space="preserve">partial derivative </w:t>
        </w:r>
      </w:ins>
      <w:ins w:id="829" w:author="Andy Kleinhesselink" w:date="2019-07-11T15:31:00Z">
        <w:r w:rsidR="004501B4">
          <w:t>is a function of more than one</w:t>
        </w:r>
      </w:ins>
      <w:ins w:id="830" w:author="Andy Kleinhesselink" w:date="2019-07-11T14:52:00Z">
        <w:r w:rsidR="006F198B">
          <w:t xml:space="preserve"> competitor </w:t>
        </w:r>
      </w:ins>
      <w:ins w:id="831" w:author="Andy Kleinhesselink" w:date="2019-07-11T15:51:00Z">
        <w:r w:rsidR="009404C2">
          <w:t>species</w:t>
        </w:r>
      </w:ins>
      <w:ins w:id="832" w:author="Andy Kleinhesselink" w:date="2019-07-11T14:52:00Z">
        <w:r w:rsidR="006F198B">
          <w:t xml:space="preserve">.  </w:t>
        </w:r>
      </w:ins>
      <w:ins w:id="833" w:author="Andy Kleinhesselink" w:date="2019-07-11T16:19:00Z">
        <w:r w:rsidR="00910146">
          <w:t xml:space="preserve">However, </w:t>
        </w:r>
      </w:ins>
      <w:ins w:id="834" w:author="Andy Kleinhesselink" w:date="2019-07-11T14:53:00Z">
        <w:r w:rsidR="006F198B">
          <w:t xml:space="preserve">Adler and Morris </w:t>
        </w:r>
      </w:ins>
      <w:ins w:id="835" w:author="Andy Kleinhesselink" w:date="2019-07-11T16:19:00Z">
        <w:r w:rsidR="00910146">
          <w:t>showed</w:t>
        </w:r>
      </w:ins>
      <w:ins w:id="836" w:author="Andy Kleinhesselink" w:date="2019-07-11T15:25:00Z">
        <w:r w:rsidR="004501B4">
          <w:t xml:space="preserve"> </w:t>
        </w:r>
      </w:ins>
      <w:ins w:id="837" w:author="Andy Kleinhesselink" w:date="2019-07-11T14:53:00Z">
        <w:r w:rsidR="006F198B">
          <w:t>th</w:t>
        </w:r>
      </w:ins>
      <w:ins w:id="838" w:author="Andy Kleinhesselink" w:date="2019-07-11T15:32:00Z">
        <w:r w:rsidR="004501B4">
          <w:t xml:space="preserve">at this definition would </w:t>
        </w:r>
      </w:ins>
      <w:ins w:id="839" w:author="Andy Kleinhesselink" w:date="2019-07-11T15:52:00Z">
        <w:r w:rsidR="009404C2">
          <w:t>lead to</w:t>
        </w:r>
      </w:ins>
      <w:ins w:id="840" w:author="Andy Kleinhesselink" w:date="2019-07-11T15:32:00Z">
        <w:r w:rsidR="004501B4">
          <w:t xml:space="preserve"> HOIs </w:t>
        </w:r>
      </w:ins>
      <w:ins w:id="841" w:author="Andy Kleinhesselink" w:date="2019-07-11T15:52:00Z">
        <w:r w:rsidR="009404C2">
          <w:t xml:space="preserve">being present </w:t>
        </w:r>
      </w:ins>
      <w:ins w:id="842" w:author="Andy Kleinhesselink" w:date="2019-07-11T15:32:00Z">
        <w:r w:rsidR="004501B4">
          <w:t xml:space="preserve">in </w:t>
        </w:r>
      </w:ins>
      <w:ins w:id="843" w:author="Andy Kleinhesselink" w:date="2019-07-11T15:07:00Z">
        <w:r w:rsidR="00FB2274">
          <w:t xml:space="preserve">standard </w:t>
        </w:r>
      </w:ins>
      <w:ins w:id="844" w:author="Andy Kleinhesselink" w:date="2019-07-11T15:25:00Z">
        <w:r w:rsidR="004501B4">
          <w:t xml:space="preserve">multispecies </w:t>
        </w:r>
      </w:ins>
      <w:ins w:id="845" w:author="Andy Kleinhesselink" w:date="2019-07-11T15:07:00Z">
        <w:r w:rsidR="00FB2274">
          <w:t>competition</w:t>
        </w:r>
      </w:ins>
      <w:ins w:id="846" w:author="Andy Kleinhesselink" w:date="2019-07-11T14:53:00Z">
        <w:r w:rsidR="006F198B">
          <w:t xml:space="preserve"> models</w:t>
        </w:r>
      </w:ins>
      <w:ins w:id="847" w:author="Andy Kleinhesselink" w:date="2019-07-11T14:54:00Z">
        <w:r w:rsidR="006F198B">
          <w:t>.  For instance,</w:t>
        </w:r>
      </w:ins>
      <w:ins w:id="848" w:author="Andy Kleinhesselink" w:date="2019-07-11T16:19:00Z">
        <w:r w:rsidR="00910146">
          <w:t xml:space="preserve"> </w:t>
        </w:r>
      </w:ins>
      <w:ins w:id="849" w:author="Andy Kleinhesselink" w:date="2019-07-24T11:32:00Z">
        <w:r w:rsidR="007E74A5">
          <w:t xml:space="preserve">consider a discrete time model for competition and population growth, such as the multispecies </w:t>
        </w:r>
        <w:proofErr w:type="spellStart"/>
        <w:r w:rsidR="007E74A5">
          <w:t>Beverton</w:t>
        </w:r>
        <w:proofErr w:type="spellEnd"/>
        <w:r w:rsidR="007E74A5">
          <w:t>-Holt model</w:t>
        </w:r>
      </w:ins>
      <w:ins w:id="850" w:author="Andy Kleinhesselink" w:date="2019-07-24T11:33:00Z">
        <w:r w:rsidR="007E74A5">
          <w:t xml:space="preserve">: </w:t>
        </w:r>
      </w:ins>
      <w:ins w:id="851" w:author="Andy Kleinhesselink" w:date="2019-07-24T11:32:00Z">
        <w:r w:rsidR="007E74A5">
          <w:t xml:space="preserve"> </w:t>
        </w:r>
      </w:ins>
      <w:ins w:id="852" w:author="Andy Kleinhesselink" w:date="2019-07-11T14:55:00Z">
        <w:r w:rsidR="006F198B">
          <w:t xml:space="preserve"> </w:t>
        </w:r>
      </w:ins>
      <w:ins w:id="853" w:author="Andy Kleinhesselink" w:date="2019-07-11T14:52:00Z">
        <w:r w:rsidR="006F198B">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6F198B" w:rsidRPr="003C47E7" w14:paraId="264DFAE6" w14:textId="77777777" w:rsidTr="006F198B">
        <w:trPr>
          <w:trHeight w:val="503"/>
          <w:ins w:id="854" w:author="Andy Kleinhesselink" w:date="2019-07-11T14:55:00Z"/>
        </w:trPr>
        <w:tc>
          <w:tcPr>
            <w:tcW w:w="918" w:type="dxa"/>
            <w:vAlign w:val="center"/>
          </w:tcPr>
          <w:p w14:paraId="480CC501" w14:textId="77777777" w:rsidR="006F198B" w:rsidRPr="003C47E7" w:rsidRDefault="006F198B" w:rsidP="006F198B">
            <w:pPr>
              <w:spacing w:after="202"/>
              <w:ind w:firstLine="0"/>
              <w:contextualSpacing/>
              <w:jc w:val="center"/>
              <w:rPr>
                <w:ins w:id="855" w:author="Andy Kleinhesselink" w:date="2019-07-11T14:55:00Z"/>
              </w:rPr>
            </w:pPr>
          </w:p>
        </w:tc>
        <w:tc>
          <w:tcPr>
            <w:tcW w:w="7200" w:type="dxa"/>
            <w:vAlign w:val="center"/>
          </w:tcPr>
          <w:p w14:paraId="2CEE81FE" w14:textId="1B95C57F" w:rsidR="006F198B" w:rsidRPr="003C47E7" w:rsidRDefault="00DA3A33" w:rsidP="006F198B">
            <w:pPr>
              <w:spacing w:after="202"/>
              <w:contextualSpacing/>
              <w:jc w:val="center"/>
              <w:rPr>
                <w:ins w:id="856" w:author="Andy Kleinhesselink" w:date="2019-07-11T14:55:00Z"/>
              </w:rPr>
            </w:pPr>
            <m:oMathPara>
              <m:oMath>
                <m:f>
                  <m:fPr>
                    <m:ctrlPr>
                      <w:ins w:id="857" w:author="Andy Kleinhesselink" w:date="2019-07-11T15:08:00Z">
                        <w:rPr>
                          <w:rFonts w:ascii="Cambria Math" w:hAnsi="Cambria Math"/>
                          <w:i/>
                        </w:rPr>
                      </w:ins>
                    </m:ctrlPr>
                  </m:fPr>
                  <m:num>
                    <m:sSub>
                      <m:sSubPr>
                        <m:ctrlPr>
                          <w:ins w:id="858" w:author="Andy Kleinhesselink" w:date="2019-07-11T15:08:00Z">
                            <w:rPr>
                              <w:rFonts w:ascii="Cambria Math" w:hAnsi="Cambria Math"/>
                              <w:i/>
                            </w:rPr>
                          </w:ins>
                        </m:ctrlPr>
                      </m:sSubPr>
                      <m:e>
                        <m:r>
                          <w:ins w:id="859" w:author="Andy Kleinhesselink" w:date="2019-07-11T15:08:00Z">
                            <w:rPr>
                              <w:rFonts w:ascii="Cambria Math" w:hAnsi="Cambria Math"/>
                            </w:rPr>
                            <m:t>n</m:t>
                          </w:ins>
                        </m:r>
                      </m:e>
                      <m:sub>
                        <m:r>
                          <w:ins w:id="860" w:author="Andy Kleinhesselink" w:date="2019-07-11T15:08:00Z">
                            <w:rPr>
                              <w:rFonts w:ascii="Cambria Math" w:hAnsi="Cambria Math"/>
                            </w:rPr>
                            <m:t>i</m:t>
                          </w:ins>
                        </m:r>
                      </m:sub>
                    </m:sSub>
                    <m:d>
                      <m:dPr>
                        <m:ctrlPr>
                          <w:ins w:id="861" w:author="Andy Kleinhesselink" w:date="2019-07-11T15:08:00Z">
                            <w:rPr>
                              <w:rFonts w:ascii="Cambria Math" w:hAnsi="Cambria Math"/>
                              <w:i/>
                            </w:rPr>
                          </w:ins>
                        </m:ctrlPr>
                      </m:dPr>
                      <m:e>
                        <m:r>
                          <w:ins w:id="862" w:author="Andy Kleinhesselink" w:date="2019-07-11T15:08:00Z">
                            <w:rPr>
                              <w:rFonts w:ascii="Cambria Math" w:hAnsi="Cambria Math"/>
                            </w:rPr>
                            <m:t>t+1</m:t>
                          </w:ins>
                        </m:r>
                      </m:e>
                    </m:d>
                  </m:num>
                  <m:den>
                    <m:sSub>
                      <m:sSubPr>
                        <m:ctrlPr>
                          <w:ins w:id="863" w:author="Andy Kleinhesselink" w:date="2019-07-11T15:07:00Z">
                            <w:rPr>
                              <w:rFonts w:ascii="Cambria Math" w:hAnsi="Cambria Math"/>
                              <w:i/>
                            </w:rPr>
                          </w:ins>
                        </m:ctrlPr>
                      </m:sSubPr>
                      <m:e>
                        <m:r>
                          <w:ins w:id="864" w:author="Andy Kleinhesselink" w:date="2019-07-11T15:07:00Z">
                            <w:rPr>
                              <w:rFonts w:ascii="Cambria Math" w:hAnsi="Cambria Math"/>
                            </w:rPr>
                            <m:t>n</m:t>
                          </w:ins>
                        </m:r>
                      </m:e>
                      <m:sub>
                        <m:r>
                          <w:ins w:id="865" w:author="Andy Kleinhesselink" w:date="2019-07-11T15:07:00Z">
                            <w:rPr>
                              <w:rFonts w:ascii="Cambria Math" w:hAnsi="Cambria Math"/>
                            </w:rPr>
                            <m:t>i</m:t>
                          </w:ins>
                        </m:r>
                      </m:sub>
                    </m:sSub>
                    <m:d>
                      <m:dPr>
                        <m:ctrlPr>
                          <w:ins w:id="866" w:author="Andy Kleinhesselink" w:date="2019-07-11T15:08:00Z">
                            <w:rPr>
                              <w:rFonts w:ascii="Cambria Math" w:hAnsi="Cambria Math"/>
                              <w:i/>
                            </w:rPr>
                          </w:ins>
                        </m:ctrlPr>
                      </m:dPr>
                      <m:e>
                        <m:r>
                          <w:ins w:id="867" w:author="Andy Kleinhesselink" w:date="2019-07-11T15:08:00Z">
                            <w:rPr>
                              <w:rFonts w:ascii="Cambria Math" w:hAnsi="Cambria Math"/>
                            </w:rPr>
                            <m:t>t</m:t>
                          </w:ins>
                        </m:r>
                      </m:e>
                    </m:d>
                  </m:den>
                </m:f>
                <m:r>
                  <w:ins w:id="868" w:author="Andy Kleinhesselink" w:date="2019-07-11T15:10:00Z">
                    <w:rPr>
                      <w:rFonts w:ascii="Cambria Math" w:hAnsi="Cambria Math"/>
                    </w:rPr>
                    <m:t>=</m:t>
                  </w:ins>
                </m:r>
                <m:sSub>
                  <m:sSubPr>
                    <m:ctrlPr>
                      <w:ins w:id="869" w:author="Andy Kleinhesselink" w:date="2019-07-11T15:10:00Z">
                        <w:rPr>
                          <w:rFonts w:ascii="Cambria Math" w:hAnsi="Cambria Math"/>
                          <w:i/>
                        </w:rPr>
                      </w:ins>
                    </m:ctrlPr>
                  </m:sSubPr>
                  <m:e>
                    <m:r>
                      <w:ins w:id="870" w:author="Andy Kleinhesselink" w:date="2019-07-11T16:19:00Z">
                        <w:rPr>
                          <w:rFonts w:ascii="Cambria Math" w:hAnsi="Cambria Math"/>
                        </w:rPr>
                        <m:t>F</m:t>
                      </w:ins>
                    </m:r>
                  </m:e>
                  <m:sub>
                    <m:r>
                      <w:ins w:id="871" w:author="Andy Kleinhesselink" w:date="2019-07-11T15:10:00Z">
                        <w:rPr>
                          <w:rFonts w:ascii="Cambria Math" w:hAnsi="Cambria Math"/>
                        </w:rPr>
                        <m:t>i</m:t>
                      </w:ins>
                    </m:r>
                  </m:sub>
                </m:sSub>
                <m:d>
                  <m:dPr>
                    <m:ctrlPr>
                      <w:ins w:id="872" w:author="Andy Kleinhesselink" w:date="2019-07-11T15:10:00Z">
                        <w:rPr>
                          <w:rFonts w:ascii="Cambria Math" w:hAnsi="Cambria Math"/>
                          <w:i/>
                        </w:rPr>
                      </w:ins>
                    </m:ctrlPr>
                  </m:dPr>
                  <m:e>
                    <m:r>
                      <w:ins w:id="873" w:author="Andy Kleinhesselink" w:date="2019-07-11T15:39:00Z">
                        <m:rPr>
                          <m:sty m:val="b"/>
                        </m:rPr>
                        <w:rPr>
                          <w:rFonts w:ascii="Cambria Math" w:hAnsi="Cambria Math"/>
                        </w:rPr>
                        <m:t>n</m:t>
                      </w:ins>
                    </m:r>
                  </m:e>
                </m:d>
                <m:r>
                  <w:ins w:id="874" w:author="Andy Kleinhesselink" w:date="2019-07-11T14:55:00Z">
                    <w:rPr>
                      <w:rFonts w:ascii="Cambria Math" w:hAnsi="Cambria Math"/>
                    </w:rPr>
                    <m:t>=</m:t>
                  </w:ins>
                </m:r>
                <m:sSub>
                  <m:sSubPr>
                    <m:ctrlPr>
                      <w:ins w:id="875" w:author="Andy Kleinhesselink" w:date="2019-07-11T15:08:00Z">
                        <w:rPr>
                          <w:rFonts w:ascii="Cambria Math" w:hAnsi="Cambria Math"/>
                          <w:i/>
                        </w:rPr>
                      </w:ins>
                    </m:ctrlPr>
                  </m:sSubPr>
                  <m:e>
                    <m:r>
                      <w:ins w:id="876" w:author="Andy Kleinhesselink" w:date="2019-07-11T14:56:00Z">
                        <w:rPr>
                          <w:rFonts w:ascii="Cambria Math" w:hAnsi="Cambria Math"/>
                        </w:rPr>
                        <m:t>λ</m:t>
                      </w:ins>
                    </m:r>
                  </m:e>
                  <m:sub>
                    <m:r>
                      <w:ins w:id="877" w:author="Andy Kleinhesselink" w:date="2019-07-11T15:08:00Z">
                        <w:rPr>
                          <w:rFonts w:ascii="Cambria Math" w:hAnsi="Cambria Math"/>
                        </w:rPr>
                        <m:t>i</m:t>
                      </w:ins>
                    </m:r>
                  </m:sub>
                </m:sSub>
                <m:sSup>
                  <m:sSupPr>
                    <m:ctrlPr>
                      <w:ins w:id="878" w:author="Andy Kleinhesselink" w:date="2019-07-11T14:56:00Z">
                        <w:rPr>
                          <w:rFonts w:ascii="Cambria Math" w:hAnsi="Cambria Math"/>
                          <w:i/>
                        </w:rPr>
                      </w:ins>
                    </m:ctrlPr>
                  </m:sSupPr>
                  <m:e>
                    <m:d>
                      <m:dPr>
                        <m:ctrlPr>
                          <w:ins w:id="879" w:author="Andy Kleinhesselink" w:date="2019-07-11T14:56:00Z">
                            <w:rPr>
                              <w:rFonts w:ascii="Cambria Math" w:hAnsi="Cambria Math"/>
                              <w:i/>
                            </w:rPr>
                          </w:ins>
                        </m:ctrlPr>
                      </m:dPr>
                      <m:e>
                        <m:r>
                          <w:ins w:id="880" w:author="Andy Kleinhesselink" w:date="2019-07-11T14:56:00Z">
                            <w:rPr>
                              <w:rFonts w:ascii="Cambria Math" w:hAnsi="Cambria Math"/>
                            </w:rPr>
                            <m:t xml:space="preserve">1+ </m:t>
                          </w:ins>
                        </m:r>
                        <m:nary>
                          <m:naryPr>
                            <m:chr m:val="∑"/>
                            <m:supHide m:val="1"/>
                            <m:ctrlPr>
                              <w:ins w:id="881" w:author="Andy Kleinhesselink" w:date="2019-07-11T15:21:00Z">
                                <w:rPr>
                                  <w:rFonts w:ascii="Cambria Math" w:hAnsi="Cambria Math"/>
                                  <w:i/>
                                </w:rPr>
                              </w:ins>
                            </m:ctrlPr>
                          </m:naryPr>
                          <m:sub>
                            <m:r>
                              <w:ins w:id="882" w:author="Andy Kleinhesselink" w:date="2019-07-11T15:21:00Z">
                                <w:rPr>
                                  <w:rFonts w:ascii="Cambria Math" w:hAnsi="Cambria Math"/>
                                </w:rPr>
                                <m:t>i</m:t>
                              </w:ins>
                            </m:r>
                          </m:sub>
                          <m:sup/>
                          <m:e>
                            <m:sSub>
                              <m:sSubPr>
                                <m:ctrlPr>
                                  <w:ins w:id="883" w:author="Andy Kleinhesselink" w:date="2019-07-11T15:21:00Z">
                                    <w:rPr>
                                      <w:rFonts w:ascii="Cambria Math" w:hAnsi="Cambria Math"/>
                                      <w:i/>
                                    </w:rPr>
                                  </w:ins>
                                </m:ctrlPr>
                              </m:sSubPr>
                              <m:e>
                                <m:r>
                                  <w:ins w:id="884" w:author="Andy Kleinhesselink" w:date="2019-07-11T15:21:00Z">
                                    <w:rPr>
                                      <w:rFonts w:ascii="Cambria Math" w:hAnsi="Cambria Math"/>
                                    </w:rPr>
                                    <m:t>α</m:t>
                                  </w:ins>
                                </m:r>
                              </m:e>
                              <m:sub>
                                <m:r>
                                  <w:ins w:id="885" w:author="Andy Kleinhesselink" w:date="2019-07-11T15:21:00Z">
                                    <w:rPr>
                                      <w:rFonts w:ascii="Cambria Math" w:hAnsi="Cambria Math"/>
                                    </w:rPr>
                                    <m:t>ij</m:t>
                                  </w:ins>
                                </m:r>
                              </m:sub>
                            </m:sSub>
                            <m:sSub>
                              <m:sSubPr>
                                <m:ctrlPr>
                                  <w:ins w:id="886" w:author="Andy Kleinhesselink" w:date="2019-07-11T15:21:00Z">
                                    <w:rPr>
                                      <w:rFonts w:ascii="Cambria Math" w:hAnsi="Cambria Math"/>
                                      <w:i/>
                                    </w:rPr>
                                  </w:ins>
                                </m:ctrlPr>
                              </m:sSubPr>
                              <m:e>
                                <m:r>
                                  <w:ins w:id="887" w:author="Andy Kleinhesselink" w:date="2019-07-11T15:21:00Z">
                                    <w:rPr>
                                      <w:rFonts w:ascii="Cambria Math" w:hAnsi="Cambria Math"/>
                                    </w:rPr>
                                    <m:t>n</m:t>
                                  </w:ins>
                                </m:r>
                              </m:e>
                              <m:sub>
                                <m:r>
                                  <w:ins w:id="888" w:author="Andy Kleinhesselink" w:date="2019-07-11T15:21:00Z">
                                    <w:rPr>
                                      <w:rFonts w:ascii="Cambria Math" w:hAnsi="Cambria Math"/>
                                    </w:rPr>
                                    <m:t>j</m:t>
                                  </w:ins>
                                </m:r>
                              </m:sub>
                            </m:sSub>
                          </m:e>
                        </m:nary>
                      </m:e>
                    </m:d>
                  </m:e>
                  <m:sup>
                    <m:r>
                      <w:ins w:id="889" w:author="Andy Kleinhesselink" w:date="2019-07-11T14:56:00Z">
                        <w:rPr>
                          <w:rFonts w:ascii="Cambria Math" w:hAnsi="Cambria Math"/>
                        </w:rPr>
                        <m:t>-1</m:t>
                      </w:ins>
                    </m:r>
                  </m:sup>
                </m:sSup>
                <m:r>
                  <w:ins w:id="890" w:author="Andy Kleinhesselink" w:date="2019-07-24T11:33:00Z">
                    <w:rPr>
                      <w:rFonts w:ascii="Cambria Math" w:hAnsi="Cambria Math"/>
                    </w:rPr>
                    <m:t>.</m:t>
                  </w:ins>
                </m:r>
                <m:r>
                  <w:del w:id="891" w:author="Andy Kleinhesselink" w:date="2019-07-12T07:30:00Z">
                    <m:rPr>
                      <m:sty m:val="p"/>
                    </m:rPr>
                    <w:br/>
                  </w:del>
                </m:r>
              </m:oMath>
              <m:oMath>
                <m:r>
                  <w:del w:id="892" w:author="Andy Kleinhesselink" w:date="2019-07-12T07:28:00Z">
                    <m:rPr>
                      <m:sty m:val="p"/>
                    </m:rPr>
                    <w:br/>
                  </w:del>
                </m:r>
              </m:oMath>
            </m:oMathPara>
          </w:p>
        </w:tc>
        <w:tc>
          <w:tcPr>
            <w:tcW w:w="738" w:type="dxa"/>
            <w:vAlign w:val="center"/>
          </w:tcPr>
          <w:p w14:paraId="54FDC3D1" w14:textId="28C7AF7A" w:rsidR="006F198B" w:rsidRPr="003C47E7" w:rsidRDefault="006F198B" w:rsidP="006F198B">
            <w:pPr>
              <w:spacing w:after="202"/>
              <w:ind w:firstLine="0"/>
              <w:contextualSpacing/>
              <w:jc w:val="center"/>
              <w:rPr>
                <w:ins w:id="893" w:author="Andy Kleinhesselink" w:date="2019-07-11T14:55:00Z"/>
              </w:rPr>
            </w:pPr>
            <w:ins w:id="894" w:author="Andy Kleinhesselink" w:date="2019-07-11T14:55:00Z">
              <w:r w:rsidRPr="003C47E7">
                <w:t>(</w:t>
              </w:r>
              <w:r w:rsidRPr="003C47E7">
                <w:rPr>
                  <w:noProof/>
                </w:rPr>
                <w:fldChar w:fldCharType="begin"/>
              </w:r>
              <w:r w:rsidRPr="003C47E7">
                <w:rPr>
                  <w:noProof/>
                </w:rPr>
                <w:instrText xml:space="preserve"> SEQ eq \* MERGEFORMAT </w:instrText>
              </w:r>
              <w:r w:rsidRPr="003C47E7">
                <w:rPr>
                  <w:noProof/>
                </w:rPr>
                <w:fldChar w:fldCharType="separate"/>
              </w:r>
            </w:ins>
            <w:ins w:id="895" w:author="Andy Kleinhesselink" w:date="2019-07-12T08:02:00Z">
              <w:r w:rsidR="00B91BF5">
                <w:rPr>
                  <w:noProof/>
                </w:rPr>
                <w:t>6</w:t>
              </w:r>
            </w:ins>
            <w:ins w:id="896" w:author="Andy Kleinhesselink" w:date="2019-07-11T14:55:00Z">
              <w:r w:rsidRPr="003C47E7">
                <w:rPr>
                  <w:noProof/>
                </w:rPr>
                <w:fldChar w:fldCharType="end"/>
              </w:r>
              <w:r w:rsidRPr="003C47E7">
                <w:t>)</w:t>
              </w:r>
            </w:ins>
          </w:p>
        </w:tc>
      </w:tr>
    </w:tbl>
    <w:p w14:paraId="6731C565" w14:textId="2BC97AB6" w:rsidR="004C715D" w:rsidRDefault="007E74A5" w:rsidP="00096EF1">
      <w:pPr>
        <w:spacing w:after="202"/>
        <w:ind w:firstLine="0"/>
        <w:contextualSpacing/>
        <w:rPr>
          <w:ins w:id="897" w:author="Andy Kleinhesselink" w:date="2019-07-14T08:29:00Z"/>
        </w:rPr>
      </w:pPr>
      <w:ins w:id="898" w:author="Andy Kleinhesselink" w:date="2019-07-24T11:33:00Z">
        <w:r>
          <w:t xml:space="preserve">This model </w:t>
        </w:r>
      </w:ins>
      <w:ins w:id="899" w:author="Andy Kleinhesselink" w:date="2019-07-11T14:56:00Z">
        <w:r w:rsidR="006F198B">
          <w:t xml:space="preserve">has the </w:t>
        </w:r>
      </w:ins>
      <w:ins w:id="900" w:author="Andy Kleinhesselink" w:date="2019-07-11T15:10:00Z">
        <w:r w:rsidR="00C65130">
          <w:t xml:space="preserve">partial derivative </w:t>
        </w:r>
      </w:ins>
      <m:oMath>
        <m:f>
          <m:fPr>
            <m:ctrlPr>
              <w:ins w:id="901" w:author="Andy Kleinhesselink" w:date="2019-07-11T15:12:00Z">
                <w:rPr>
                  <w:rFonts w:ascii="Cambria Math" w:hAnsi="Cambria Math"/>
                  <w:i/>
                </w:rPr>
              </w:ins>
            </m:ctrlPr>
          </m:fPr>
          <m:num>
            <m:r>
              <w:ins w:id="902" w:author="Andy Kleinhesselink" w:date="2019-07-11T15:12:00Z">
                <w:rPr>
                  <w:rFonts w:ascii="Cambria Math" w:hAnsi="Cambria Math"/>
                </w:rPr>
                <m:t>∂</m:t>
              </w:ins>
            </m:r>
            <m:sSub>
              <m:sSubPr>
                <m:ctrlPr>
                  <w:ins w:id="903" w:author="Andy Kleinhesselink" w:date="2019-07-11T15:12:00Z">
                    <w:rPr>
                      <w:rFonts w:ascii="Cambria Math" w:hAnsi="Cambria Math"/>
                      <w:i/>
                    </w:rPr>
                  </w:ins>
                </m:ctrlPr>
              </m:sSubPr>
              <m:e>
                <m:r>
                  <w:ins w:id="904" w:author="Andy Kleinhesselink" w:date="2019-07-11T16:19:00Z">
                    <w:rPr>
                      <w:rFonts w:ascii="Cambria Math" w:hAnsi="Cambria Math"/>
                    </w:rPr>
                    <m:t>F</m:t>
                  </w:ins>
                </m:r>
              </m:e>
              <m:sub>
                <m:r>
                  <w:ins w:id="905" w:author="Andy Kleinhesselink" w:date="2019-07-11T15:12:00Z">
                    <w:rPr>
                      <w:rFonts w:ascii="Cambria Math" w:hAnsi="Cambria Math"/>
                    </w:rPr>
                    <m:t>i</m:t>
                  </w:ins>
                </m:r>
              </m:sub>
            </m:sSub>
          </m:num>
          <m:den>
            <m:r>
              <w:ins w:id="906" w:author="Andy Kleinhesselink" w:date="2019-07-11T15:12:00Z">
                <w:rPr>
                  <w:rFonts w:ascii="Cambria Math" w:hAnsi="Cambria Math"/>
                </w:rPr>
                <m:t>∂</m:t>
              </w:ins>
            </m:r>
            <m:sSub>
              <m:sSubPr>
                <m:ctrlPr>
                  <w:ins w:id="907" w:author="Andy Kleinhesselink" w:date="2019-07-11T15:12:00Z">
                    <w:rPr>
                      <w:rFonts w:ascii="Cambria Math" w:hAnsi="Cambria Math"/>
                      <w:i/>
                    </w:rPr>
                  </w:ins>
                </m:ctrlPr>
              </m:sSubPr>
              <m:e>
                <m:r>
                  <w:ins w:id="908" w:author="Andy Kleinhesselink" w:date="2019-07-11T15:12:00Z">
                    <w:rPr>
                      <w:rFonts w:ascii="Cambria Math" w:hAnsi="Cambria Math"/>
                    </w:rPr>
                    <m:t>n</m:t>
                  </w:ins>
                </m:r>
              </m:e>
              <m:sub>
                <m:r>
                  <w:ins w:id="909" w:author="Andy Kleinhesselink" w:date="2019-07-11T15:21:00Z">
                    <w:rPr>
                      <w:rFonts w:ascii="Cambria Math" w:hAnsi="Cambria Math"/>
                    </w:rPr>
                    <m:t>j</m:t>
                  </w:ins>
                </m:r>
              </m:sub>
            </m:sSub>
          </m:den>
        </m:f>
        <m:r>
          <w:ins w:id="910" w:author="Andy Kleinhesselink" w:date="2019-07-11T15:12:00Z">
            <w:rPr>
              <w:rFonts w:ascii="Cambria Math" w:hAnsi="Cambria Math"/>
            </w:rPr>
            <m:t>=</m:t>
          </w:ins>
        </m:r>
        <m:sSub>
          <m:sSubPr>
            <m:ctrlPr>
              <w:ins w:id="911" w:author="Andy Kleinhesselink" w:date="2019-07-11T15:17:00Z">
                <w:rPr>
                  <w:rFonts w:ascii="Cambria Math" w:hAnsi="Cambria Math"/>
                  <w:i/>
                </w:rPr>
              </w:ins>
            </m:ctrlPr>
          </m:sSubPr>
          <m:e>
            <m:sSub>
              <m:sSubPr>
                <m:ctrlPr>
                  <w:ins w:id="912" w:author="Andy Kleinhesselink" w:date="2019-07-11T15:18:00Z">
                    <w:rPr>
                      <w:rFonts w:ascii="Cambria Math" w:hAnsi="Cambria Math"/>
                      <w:i/>
                    </w:rPr>
                  </w:ins>
                </m:ctrlPr>
              </m:sSubPr>
              <m:e>
                <m:r>
                  <w:ins w:id="913" w:author="Andy Kleinhesselink" w:date="2019-07-11T15:18:00Z">
                    <w:rPr>
                      <w:rFonts w:ascii="Cambria Math" w:hAnsi="Cambria Math"/>
                    </w:rPr>
                    <m:t>-α</m:t>
                  </w:ins>
                </m:r>
              </m:e>
              <m:sub>
                <m:r>
                  <w:ins w:id="914" w:author="Andy Kleinhesselink" w:date="2019-07-11T15:18:00Z">
                    <w:rPr>
                      <w:rFonts w:ascii="Cambria Math" w:hAnsi="Cambria Math"/>
                    </w:rPr>
                    <m:t>i</m:t>
                  </w:ins>
                </m:r>
                <m:r>
                  <w:ins w:id="915" w:author="Andy Kleinhesselink" w:date="2019-07-11T15:21:00Z">
                    <w:rPr>
                      <w:rFonts w:ascii="Cambria Math" w:hAnsi="Cambria Math"/>
                    </w:rPr>
                    <m:t>j</m:t>
                  </w:ins>
                </m:r>
              </m:sub>
            </m:sSub>
            <m:r>
              <w:ins w:id="916" w:author="Andy Kleinhesselink" w:date="2019-07-11T15:17:00Z">
                <w:rPr>
                  <w:rFonts w:ascii="Cambria Math" w:hAnsi="Cambria Math"/>
                </w:rPr>
                <m:t>λ</m:t>
              </w:ins>
            </m:r>
          </m:e>
          <m:sub>
            <m:r>
              <w:ins w:id="917" w:author="Andy Kleinhesselink" w:date="2019-07-11T15:17:00Z">
                <w:rPr>
                  <w:rFonts w:ascii="Cambria Math" w:hAnsi="Cambria Math"/>
                </w:rPr>
                <m:t>i</m:t>
              </w:ins>
            </m:r>
          </m:sub>
        </m:sSub>
        <m:sSup>
          <m:sSupPr>
            <m:ctrlPr>
              <w:ins w:id="918" w:author="Andy Kleinhesselink" w:date="2019-07-11T15:19:00Z">
                <w:rPr>
                  <w:rFonts w:ascii="Cambria Math" w:hAnsi="Cambria Math"/>
                  <w:i/>
                </w:rPr>
              </w:ins>
            </m:ctrlPr>
          </m:sSupPr>
          <m:e>
            <m:d>
              <m:dPr>
                <m:ctrlPr>
                  <w:ins w:id="919" w:author="Andy Kleinhesselink" w:date="2019-07-11T15:18:00Z">
                    <w:rPr>
                      <w:rFonts w:ascii="Cambria Math" w:hAnsi="Cambria Math"/>
                      <w:i/>
                    </w:rPr>
                  </w:ins>
                </m:ctrlPr>
              </m:dPr>
              <m:e>
                <m:r>
                  <w:ins w:id="920" w:author="Andy Kleinhesselink" w:date="2019-07-11T15:18:00Z">
                    <w:rPr>
                      <w:rFonts w:ascii="Cambria Math" w:hAnsi="Cambria Math"/>
                    </w:rPr>
                    <m:t>1+</m:t>
                  </w:ins>
                </m:r>
                <m:nary>
                  <m:naryPr>
                    <m:chr m:val="∑"/>
                    <m:supHide m:val="1"/>
                    <m:ctrlPr>
                      <w:ins w:id="921" w:author="Andy Kleinhesselink" w:date="2019-07-11T15:21:00Z">
                        <w:rPr>
                          <w:rFonts w:ascii="Cambria Math" w:hAnsi="Cambria Math"/>
                          <w:i/>
                        </w:rPr>
                      </w:ins>
                    </m:ctrlPr>
                  </m:naryPr>
                  <m:sub>
                    <m:r>
                      <w:ins w:id="922" w:author="Andy Kleinhesselink" w:date="2019-07-11T15:21:00Z">
                        <w:rPr>
                          <w:rFonts w:ascii="Cambria Math" w:hAnsi="Cambria Math"/>
                        </w:rPr>
                        <m:t>i</m:t>
                      </w:ins>
                    </m:r>
                  </m:sub>
                  <m:sup/>
                  <m:e>
                    <m:sSub>
                      <m:sSubPr>
                        <m:ctrlPr>
                          <w:ins w:id="923" w:author="Andy Kleinhesselink" w:date="2019-07-11T15:21:00Z">
                            <w:rPr>
                              <w:rFonts w:ascii="Cambria Math" w:hAnsi="Cambria Math"/>
                              <w:i/>
                            </w:rPr>
                          </w:ins>
                        </m:ctrlPr>
                      </m:sSubPr>
                      <m:e>
                        <m:r>
                          <w:ins w:id="924" w:author="Andy Kleinhesselink" w:date="2019-07-11T15:21:00Z">
                            <w:rPr>
                              <w:rFonts w:ascii="Cambria Math" w:hAnsi="Cambria Math"/>
                            </w:rPr>
                            <m:t>α</m:t>
                          </w:ins>
                        </m:r>
                      </m:e>
                      <m:sub>
                        <m:r>
                          <w:ins w:id="925" w:author="Andy Kleinhesselink" w:date="2019-07-11T15:21:00Z">
                            <w:rPr>
                              <w:rFonts w:ascii="Cambria Math" w:hAnsi="Cambria Math"/>
                            </w:rPr>
                            <m:t>ij</m:t>
                          </w:ins>
                        </m:r>
                      </m:sub>
                    </m:sSub>
                    <m:sSub>
                      <m:sSubPr>
                        <m:ctrlPr>
                          <w:ins w:id="926" w:author="Andy Kleinhesselink" w:date="2019-07-11T15:21:00Z">
                            <w:rPr>
                              <w:rFonts w:ascii="Cambria Math" w:hAnsi="Cambria Math"/>
                              <w:i/>
                            </w:rPr>
                          </w:ins>
                        </m:ctrlPr>
                      </m:sSubPr>
                      <m:e>
                        <m:r>
                          <w:ins w:id="927" w:author="Andy Kleinhesselink" w:date="2019-07-11T15:21:00Z">
                            <w:rPr>
                              <w:rFonts w:ascii="Cambria Math" w:hAnsi="Cambria Math"/>
                            </w:rPr>
                            <m:t>n</m:t>
                          </w:ins>
                        </m:r>
                      </m:e>
                      <m:sub>
                        <m:r>
                          <w:ins w:id="928" w:author="Andy Kleinhesselink" w:date="2019-07-11T15:21:00Z">
                            <w:rPr>
                              <w:rFonts w:ascii="Cambria Math" w:hAnsi="Cambria Math"/>
                            </w:rPr>
                            <m:t>j</m:t>
                          </w:ins>
                        </m:r>
                      </m:sub>
                    </m:sSub>
                  </m:e>
                </m:nary>
              </m:e>
            </m:d>
          </m:e>
          <m:sup>
            <m:r>
              <w:ins w:id="929" w:author="Andy Kleinhesselink" w:date="2019-07-11T15:19:00Z">
                <w:rPr>
                  <w:rFonts w:ascii="Cambria Math" w:hAnsi="Cambria Math"/>
                </w:rPr>
                <m:t>-2</m:t>
              </w:ins>
            </m:r>
          </m:sup>
        </m:sSup>
      </m:oMath>
      <w:ins w:id="930" w:author="Andy Kleinhesselink" w:date="2019-07-11T16:20:00Z">
        <w:r w:rsidR="00910146">
          <w:t xml:space="preserve">. </w:t>
        </w:r>
      </w:ins>
      <w:ins w:id="931" w:author="Andy Kleinhesselink" w:date="2019-07-11T15:26:00Z">
        <w:r w:rsidR="004501B4">
          <w:t xml:space="preserve"> </w:t>
        </w:r>
      </w:ins>
      <w:ins w:id="932" w:author="Andy Kleinhesselink" w:date="2019-07-11T16:20:00Z">
        <w:r w:rsidR="00910146">
          <w:t>T</w:t>
        </w:r>
      </w:ins>
      <w:ins w:id="933" w:author="Andy Kleinhesselink" w:date="2019-07-11T15:33:00Z">
        <w:r w:rsidR="00366BB6">
          <w:t>hus</w:t>
        </w:r>
      </w:ins>
      <w:ins w:id="934" w:author="Andy Kleinhesselink" w:date="2019-07-12T07:14:00Z">
        <w:r w:rsidR="007A755C">
          <w:t xml:space="preserve">, </w:t>
        </w:r>
      </w:ins>
      <w:ins w:id="935" w:author="Andy Kleinhesselink" w:date="2019-07-11T15:33:00Z">
        <w:r w:rsidR="00366BB6">
          <w:t xml:space="preserve">the effect of the competitor </w:t>
        </w:r>
        <w:r w:rsidR="00366BB6" w:rsidRPr="00366BB6">
          <w:rPr>
            <w:i/>
            <w:rPrChange w:id="936" w:author="Andy Kleinhesselink" w:date="2019-07-11T15:34:00Z">
              <w:rPr/>
            </w:rPrChange>
          </w:rPr>
          <w:t>j</w:t>
        </w:r>
        <w:r w:rsidR="00366BB6">
          <w:t xml:space="preserve"> on the focal species</w:t>
        </w:r>
      </w:ins>
      <w:ins w:id="937" w:author="Andy Kleinhesselink" w:date="2019-07-12T07:14:00Z">
        <w:r w:rsidR="007A755C">
          <w:t xml:space="preserve"> </w:t>
        </w:r>
      </w:ins>
      <w:ins w:id="938" w:author="Andy Kleinhesselink" w:date="2019-07-11T15:33:00Z">
        <w:r w:rsidR="00366BB6">
          <w:t>depends on all other competitors in the community!</w:t>
        </w:r>
      </w:ins>
      <w:ins w:id="939" w:author="Andy Kleinhesselink" w:date="2019-07-11T15:23:00Z">
        <w:r w:rsidR="004501B4">
          <w:t xml:space="preserve"> </w:t>
        </w:r>
      </w:ins>
    </w:p>
    <w:p w14:paraId="48A2F289" w14:textId="0F27F491" w:rsidR="006140F6" w:rsidRDefault="007E74A5">
      <w:pPr>
        <w:spacing w:after="202"/>
        <w:contextualSpacing/>
        <w:rPr>
          <w:ins w:id="940" w:author="Andy Kleinhesselink" w:date="2019-07-11T14:31:00Z"/>
        </w:rPr>
        <w:pPrChange w:id="941" w:author="Andy Kleinhesselink" w:date="2019-07-24T11:34:00Z">
          <w:pPr>
            <w:spacing w:after="202"/>
            <w:ind w:firstLine="0"/>
            <w:contextualSpacing/>
          </w:pPr>
        </w:pPrChange>
      </w:pPr>
      <w:proofErr w:type="gramStart"/>
      <w:ins w:id="942" w:author="Andy Kleinhesselink" w:date="2019-07-24T11:33:00Z">
        <w:r>
          <w:t>Again</w:t>
        </w:r>
        <w:proofErr w:type="gramEnd"/>
        <w:r>
          <w:t xml:space="preserve"> this may appear to be an </w:t>
        </w:r>
      </w:ins>
      <w:ins w:id="943" w:author="Andy Kleinhesselink" w:date="2019-07-11T15:23:00Z">
        <w:r w:rsidR="004501B4">
          <w:t xml:space="preserve">HOI, but as </w:t>
        </w:r>
      </w:ins>
      <w:ins w:id="944" w:author="Andy Kleinhesselink" w:date="2019-07-24T11:34:00Z">
        <w:r>
          <w:t xml:space="preserve">in </w:t>
        </w:r>
      </w:ins>
      <w:ins w:id="945" w:author="Andy Kleinhesselink" w:date="2019-07-11T15:23:00Z">
        <w:r w:rsidR="004501B4">
          <w:t xml:space="preserve">the </w:t>
        </w:r>
      </w:ins>
      <w:ins w:id="946" w:author="Andy Kleinhesselink" w:date="2019-07-24T11:34:00Z">
        <w:r>
          <w:t>simple LV model</w:t>
        </w:r>
      </w:ins>
      <w:ins w:id="947" w:author="Andy Kleinhesselink" w:date="2019-07-11T15:23:00Z">
        <w:r w:rsidR="004501B4">
          <w:t>, the behavior of the multispecies syste</w:t>
        </w:r>
      </w:ins>
      <w:ins w:id="948" w:author="Andy Kleinhesselink" w:date="2019-07-11T15:24:00Z">
        <w:r w:rsidR="004501B4">
          <w:t xml:space="preserve">m </w:t>
        </w:r>
      </w:ins>
      <w:ins w:id="949" w:author="Andy Kleinhesselink" w:date="2019-07-11T15:53:00Z">
        <w:r w:rsidR="009404C2">
          <w:t>can be understood</w:t>
        </w:r>
      </w:ins>
      <w:ins w:id="950" w:author="Andy Kleinhesselink" w:date="2019-07-11T15:24:00Z">
        <w:r w:rsidR="004501B4">
          <w:t xml:space="preserve"> </w:t>
        </w:r>
      </w:ins>
      <w:ins w:id="951" w:author="Andy Kleinhesselink" w:date="2019-07-11T15:52:00Z">
        <w:r w:rsidR="009404C2">
          <w:t>entirely b</w:t>
        </w:r>
      </w:ins>
      <w:ins w:id="952" w:author="Andy Kleinhesselink" w:date="2019-07-11T15:53:00Z">
        <w:r w:rsidR="009404C2">
          <w:t>y</w:t>
        </w:r>
      </w:ins>
      <w:ins w:id="953" w:author="Andy Kleinhesselink" w:date="2019-07-11T15:34:00Z">
        <w:r w:rsidR="00366BB6">
          <w:t xml:space="preserve"> </w:t>
        </w:r>
      </w:ins>
      <w:ins w:id="954" w:author="Andy Kleinhesselink" w:date="2019-07-11T15:24:00Z">
        <w:r w:rsidR="004501B4">
          <w:t xml:space="preserve">pairwise interactions.  In order to exclude such models from </w:t>
        </w:r>
      </w:ins>
      <w:ins w:id="955" w:author="Andy Kleinhesselink" w:date="2019-07-12T13:28:00Z">
        <w:r w:rsidR="0071324C">
          <w:t>including</w:t>
        </w:r>
      </w:ins>
      <w:ins w:id="956" w:author="Andy Kleinhesselink" w:date="2019-07-11T15:24:00Z">
        <w:r w:rsidR="004501B4">
          <w:t xml:space="preserve"> HOIs, Adler and Morris proposed </w:t>
        </w:r>
      </w:ins>
      <w:ins w:id="957" w:author="Andy Kleinhesselink" w:date="2019-07-11T15:37:00Z">
        <w:r w:rsidR="00366BB6">
          <w:t>expressing</w:t>
        </w:r>
      </w:ins>
      <w:ins w:id="958" w:author="Andy Kleinhesselink" w:date="2019-07-11T15:34:00Z">
        <w:r w:rsidR="00366BB6">
          <w:t xml:space="preserve"> </w:t>
        </w:r>
      </w:ins>
      <w:ins w:id="959" w:author="Andy Kleinhesselink" w:date="2019-07-11T15:36:00Z">
        <w:r w:rsidR="00366BB6">
          <w:t xml:space="preserve">the partial derivative </w:t>
        </w:r>
      </w:ins>
      <w:ins w:id="960" w:author="Andy Kleinhesselink" w:date="2019-07-11T15:37:00Z">
        <w:r w:rsidR="00366BB6">
          <w:t xml:space="preserve">as a function of the original </w:t>
        </w:r>
      </w:ins>
      <w:ins w:id="961" w:author="Andy Kleinhesselink" w:date="2019-07-11T15:53:00Z">
        <w:r w:rsidR="009404C2">
          <w:t>population growth rate</w:t>
        </w:r>
      </w:ins>
      <w:ins w:id="962" w:author="Andy Kleinhesselink" w:date="2019-07-11T16:21:00Z">
        <w:r w:rsidR="00910146">
          <w:t>,</w:t>
        </w:r>
      </w:ins>
      <w:ins w:id="963" w:author="Andy Kleinhesselink" w:date="2019-07-11T15:53:00Z">
        <w:r w:rsidR="009404C2">
          <w:t xml:space="preserve"> </w:t>
        </w:r>
      </w:ins>
      <w:ins w:id="964" w:author="Andy Kleinhesselink" w:date="2019-07-11T16:21:00Z">
        <w:r w:rsidR="00910146">
          <w:rPr>
            <w:i/>
          </w:rPr>
          <w:t>F</w:t>
        </w:r>
      </w:ins>
      <w:ins w:id="965" w:author="Andy Kleinhesselink" w:date="2019-07-11T15:53:00Z">
        <w:r w:rsidR="009404C2" w:rsidRPr="009404C2">
          <w:rPr>
            <w:i/>
            <w:vertAlign w:val="subscript"/>
            <w:rPrChange w:id="966" w:author="Andy Kleinhesselink" w:date="2019-07-11T15:54:00Z">
              <w:rPr/>
            </w:rPrChange>
          </w:rPr>
          <w:t>i</w:t>
        </w:r>
      </w:ins>
      <w:ins w:id="967" w:author="Andy Kleinhesselink" w:date="2019-07-11T15:37:00Z">
        <w:r w:rsidR="00366BB6">
          <w:t xml:space="preserve">. </w:t>
        </w:r>
      </w:ins>
      <w:ins w:id="968" w:author="Andy Kleinhesselink" w:date="2019-07-12T13:31:00Z">
        <w:r w:rsidR="0071324C">
          <w:t>O</w:t>
        </w:r>
      </w:ins>
      <w:ins w:id="969" w:author="Andy Kleinhesselink" w:date="2019-07-12T13:30:00Z">
        <w:r w:rsidR="0071324C">
          <w:t>nce the partial d</w:t>
        </w:r>
      </w:ins>
      <w:ins w:id="970" w:author="Andy Kleinhesselink" w:date="2019-07-12T13:31:00Z">
        <w:r w:rsidR="0071324C">
          <w:t>erivative was expressed this way</w:t>
        </w:r>
      </w:ins>
      <w:ins w:id="971" w:author="Andy Kleinhesselink" w:date="2019-07-12T13:33:00Z">
        <w:r w:rsidR="0071324C">
          <w:t>,</w:t>
        </w:r>
      </w:ins>
      <w:ins w:id="972" w:author="Andy Kleinhesselink" w:date="2019-07-12T13:31:00Z">
        <w:r w:rsidR="0071324C">
          <w:t xml:space="preserve"> </w:t>
        </w:r>
      </w:ins>
      <w:ins w:id="973" w:author="Andy Kleinhesselink" w:date="2019-07-12T13:34:00Z">
        <w:r w:rsidR="0071324C">
          <w:t xml:space="preserve">if </w:t>
        </w:r>
      </w:ins>
      <w:ins w:id="974" w:author="Andy Kleinhesselink" w:date="2019-07-24T11:36:00Z">
        <w:r>
          <w:t xml:space="preserve">any other competitors densities appeared outside of </w:t>
        </w:r>
      </w:ins>
      <w:ins w:id="975" w:author="Andy Kleinhesselink" w:date="2019-07-24T11:37:00Z">
        <w:r>
          <w:rPr>
            <w:i/>
          </w:rPr>
          <w:t>F</w:t>
        </w:r>
        <w:r w:rsidRPr="00DF43A1">
          <w:rPr>
            <w:i/>
            <w:vertAlign w:val="subscript"/>
          </w:rPr>
          <w:t>i</w:t>
        </w:r>
        <w:r>
          <w:t xml:space="preserve">, then there were HOIs </w:t>
        </w:r>
      </w:ins>
      <w:ins w:id="976" w:author="Andy Kleinhesselink" w:date="2019-07-12T14:11:00Z">
        <w:r w:rsidR="00364612">
          <w:t>(</w:t>
        </w:r>
      </w:ins>
      <w:ins w:id="977" w:author="Andy Kleinhesselink" w:date="2019-07-24T11:37:00Z">
        <w:r>
          <w:t>we</w:t>
        </w:r>
      </w:ins>
      <w:ins w:id="978" w:author="Andy Kleinhesselink" w:date="2019-07-12T14:13:00Z">
        <w:r w:rsidR="00B30296">
          <w:t xml:space="preserve"> have </w:t>
        </w:r>
      </w:ins>
      <w:ins w:id="979" w:author="Andy Kleinhesselink" w:date="2019-07-24T11:37:00Z">
        <w:r>
          <w:t>simplified the</w:t>
        </w:r>
      </w:ins>
      <w:ins w:id="980" w:author="Andy Kleinhesselink" w:date="2019-07-12T14:13:00Z">
        <w:r w:rsidR="00B30296">
          <w:t xml:space="preserve"> Adler</w:t>
        </w:r>
      </w:ins>
      <w:ins w:id="981" w:author="Andy Kleinhesselink" w:date="2019-07-12T14:11:00Z">
        <w:r w:rsidR="00364612">
          <w:t xml:space="preserve"> and Morris</w:t>
        </w:r>
      </w:ins>
      <w:ins w:id="982" w:author="Andy Kleinhesselink" w:date="2019-07-12T14:13:00Z">
        <w:r w:rsidR="00B30296">
          <w:t xml:space="preserve">’s definition slightly for </w:t>
        </w:r>
      </w:ins>
      <w:ins w:id="983" w:author="Andy Kleinhesselink" w:date="2019-07-24T11:37:00Z">
        <w:r>
          <w:t>the sake of this</w:t>
        </w:r>
      </w:ins>
      <w:ins w:id="984" w:author="Andy Kleinhesselink" w:date="2019-07-12T14:13:00Z">
        <w:r w:rsidR="00B30296">
          <w:t xml:space="preserve"> </w:t>
        </w:r>
      </w:ins>
      <w:ins w:id="985" w:author="Andy Kleinhesselink" w:date="2019-07-12T14:14:00Z">
        <w:r w:rsidR="00B30296">
          <w:t>discussion)</w:t>
        </w:r>
      </w:ins>
      <w:ins w:id="986" w:author="Andy Kleinhesselink" w:date="2019-07-12T14:13:00Z">
        <w:r w:rsidR="00B30296">
          <w:t xml:space="preserve">. </w:t>
        </w:r>
      </w:ins>
      <w:ins w:id="987" w:author="Andy Kleinhesselink" w:date="2019-07-11T15:38:00Z">
        <w:r w:rsidR="00366BB6">
          <w:t xml:space="preserve">In the case </w:t>
        </w:r>
      </w:ins>
      <w:ins w:id="988" w:author="Andy Kleinhesselink" w:date="2019-07-12T14:14:00Z">
        <w:r w:rsidR="00B30296">
          <w:t xml:space="preserve">of the </w:t>
        </w:r>
        <w:proofErr w:type="spellStart"/>
        <w:r w:rsidR="00B30296">
          <w:t>Beverton</w:t>
        </w:r>
        <w:proofErr w:type="spellEnd"/>
        <w:r w:rsidR="00B30296">
          <w:t>-Holt model</w:t>
        </w:r>
      </w:ins>
      <w:ins w:id="989" w:author="Andy Kleinhesselink" w:date="2019-07-11T15:38:00Z">
        <w:r w:rsidR="00366BB6">
          <w:t xml:space="preserve">, the partial derivative can be expressed as </w:t>
        </w:r>
      </w:ins>
      <m:oMath>
        <m:f>
          <m:fPr>
            <m:ctrlPr>
              <w:ins w:id="990" w:author="Andy Kleinhesselink" w:date="2019-07-11T15:39:00Z">
                <w:rPr>
                  <w:rFonts w:ascii="Cambria Math" w:hAnsi="Cambria Math"/>
                  <w:i/>
                </w:rPr>
              </w:ins>
            </m:ctrlPr>
          </m:fPr>
          <m:num>
            <m:r>
              <w:ins w:id="991" w:author="Andy Kleinhesselink" w:date="2019-07-11T15:39:00Z">
                <w:rPr>
                  <w:rFonts w:ascii="Cambria Math" w:hAnsi="Cambria Math"/>
                </w:rPr>
                <m:t>∂</m:t>
              </w:ins>
            </m:r>
            <m:sSub>
              <m:sSubPr>
                <m:ctrlPr>
                  <w:ins w:id="992" w:author="Andy Kleinhesselink" w:date="2019-07-11T15:39:00Z">
                    <w:rPr>
                      <w:rFonts w:ascii="Cambria Math" w:hAnsi="Cambria Math"/>
                      <w:i/>
                    </w:rPr>
                  </w:ins>
                </m:ctrlPr>
              </m:sSubPr>
              <m:e>
                <m:r>
                  <w:ins w:id="993" w:author="Andy Kleinhesselink" w:date="2019-07-11T15:39:00Z">
                    <w:rPr>
                      <w:rFonts w:ascii="Cambria Math" w:hAnsi="Cambria Math"/>
                    </w:rPr>
                    <m:t>f</m:t>
                  </w:ins>
                </m:r>
              </m:e>
              <m:sub>
                <m:r>
                  <w:ins w:id="994" w:author="Andy Kleinhesselink" w:date="2019-07-11T15:39:00Z">
                    <w:rPr>
                      <w:rFonts w:ascii="Cambria Math" w:hAnsi="Cambria Math"/>
                    </w:rPr>
                    <m:t>i</m:t>
                  </w:ins>
                </m:r>
              </m:sub>
            </m:sSub>
          </m:num>
          <m:den>
            <m:r>
              <w:ins w:id="995" w:author="Andy Kleinhesselink" w:date="2019-07-11T15:39:00Z">
                <w:rPr>
                  <w:rFonts w:ascii="Cambria Math" w:hAnsi="Cambria Math"/>
                </w:rPr>
                <m:t>∂</m:t>
              </w:ins>
            </m:r>
            <m:sSub>
              <m:sSubPr>
                <m:ctrlPr>
                  <w:ins w:id="996" w:author="Andy Kleinhesselink" w:date="2019-07-11T15:39:00Z">
                    <w:rPr>
                      <w:rFonts w:ascii="Cambria Math" w:hAnsi="Cambria Math"/>
                      <w:i/>
                    </w:rPr>
                  </w:ins>
                </m:ctrlPr>
              </m:sSubPr>
              <m:e>
                <m:r>
                  <w:ins w:id="997" w:author="Andy Kleinhesselink" w:date="2019-07-11T15:39:00Z">
                    <w:rPr>
                      <w:rFonts w:ascii="Cambria Math" w:hAnsi="Cambria Math"/>
                    </w:rPr>
                    <m:t>n</m:t>
                  </w:ins>
                </m:r>
              </m:e>
              <m:sub>
                <m:r>
                  <w:ins w:id="998" w:author="Andy Kleinhesselink" w:date="2019-07-11T15:39:00Z">
                    <w:rPr>
                      <w:rFonts w:ascii="Cambria Math" w:hAnsi="Cambria Math"/>
                    </w:rPr>
                    <m:t>j</m:t>
                  </w:ins>
                </m:r>
              </m:sub>
            </m:sSub>
          </m:den>
        </m:f>
        <m:r>
          <w:ins w:id="999" w:author="Andy Kleinhesselink" w:date="2019-07-11T15:39:00Z">
            <w:rPr>
              <w:rFonts w:ascii="Cambria Math" w:hAnsi="Cambria Math"/>
            </w:rPr>
            <m:t>=-</m:t>
          </w:ins>
        </m:r>
        <m:f>
          <m:fPr>
            <m:ctrlPr>
              <w:ins w:id="1000" w:author="Andy Kleinhesselink" w:date="2019-07-12T13:26:00Z">
                <w:rPr>
                  <w:rFonts w:ascii="Cambria Math" w:hAnsi="Cambria Math"/>
                  <w:i/>
                </w:rPr>
              </w:ins>
            </m:ctrlPr>
          </m:fPr>
          <m:num>
            <m:sSub>
              <m:sSubPr>
                <m:ctrlPr>
                  <w:ins w:id="1001" w:author="Andy Kleinhesselink" w:date="2019-07-11T15:39:00Z">
                    <w:rPr>
                      <w:rFonts w:ascii="Cambria Math" w:hAnsi="Cambria Math"/>
                      <w:i/>
                    </w:rPr>
                  </w:ins>
                </m:ctrlPr>
              </m:sSubPr>
              <m:e>
                <m:r>
                  <w:ins w:id="1002" w:author="Andy Kleinhesselink" w:date="2019-07-11T15:39:00Z">
                    <w:rPr>
                      <w:rFonts w:ascii="Cambria Math" w:hAnsi="Cambria Math"/>
                    </w:rPr>
                    <m:t>α</m:t>
                  </w:ins>
                </m:r>
              </m:e>
              <m:sub>
                <m:r>
                  <w:ins w:id="1003" w:author="Andy Kleinhesselink" w:date="2019-07-11T15:39:00Z">
                    <w:rPr>
                      <w:rFonts w:ascii="Cambria Math" w:hAnsi="Cambria Math"/>
                    </w:rPr>
                    <m:t>ij</m:t>
                  </w:ins>
                </m:r>
              </m:sub>
            </m:sSub>
          </m:num>
          <m:den>
            <m:sSub>
              <m:sSubPr>
                <m:ctrlPr>
                  <w:ins w:id="1004" w:author="Andy Kleinhesselink" w:date="2019-07-12T13:26:00Z">
                    <w:rPr>
                      <w:rFonts w:ascii="Cambria Math" w:hAnsi="Cambria Math"/>
                      <w:i/>
                    </w:rPr>
                  </w:ins>
                </m:ctrlPr>
              </m:sSubPr>
              <m:e>
                <m:r>
                  <w:ins w:id="1005" w:author="Andy Kleinhesselink" w:date="2019-07-12T13:26:00Z">
                    <w:rPr>
                      <w:rFonts w:ascii="Cambria Math" w:hAnsi="Cambria Math"/>
                    </w:rPr>
                    <m:t>λ</m:t>
                  </w:ins>
                </m:r>
              </m:e>
              <m:sub>
                <m:r>
                  <w:ins w:id="1006" w:author="Andy Kleinhesselink" w:date="2019-07-12T13:26:00Z">
                    <w:rPr>
                      <w:rFonts w:ascii="Cambria Math" w:hAnsi="Cambria Math"/>
                    </w:rPr>
                    <m:t>i</m:t>
                  </w:ins>
                </m:r>
              </m:sub>
            </m:sSub>
          </m:den>
        </m:f>
        <m:sSub>
          <m:sSubPr>
            <m:ctrlPr>
              <w:ins w:id="1007" w:author="Andy Kleinhesselink" w:date="2019-07-12T13:25:00Z">
                <w:rPr>
                  <w:rFonts w:ascii="Cambria Math" w:hAnsi="Cambria Math"/>
                  <w:i/>
                </w:rPr>
              </w:ins>
            </m:ctrlPr>
          </m:sSubPr>
          <m:e>
            <m:r>
              <w:ins w:id="1008" w:author="Andy Kleinhesselink" w:date="2019-07-12T13:25:00Z">
                <w:rPr>
                  <w:rFonts w:ascii="Cambria Math" w:hAnsi="Cambria Math"/>
                </w:rPr>
                <m:t>F</m:t>
              </w:ins>
            </m:r>
          </m:e>
          <m:sub>
            <m:r>
              <w:ins w:id="1009" w:author="Andy Kleinhesselink" w:date="2019-07-12T13:25:00Z">
                <w:rPr>
                  <w:rFonts w:ascii="Cambria Math" w:hAnsi="Cambria Math"/>
                </w:rPr>
                <m:t>i</m:t>
              </w:ins>
            </m:r>
          </m:sub>
        </m:sSub>
        <m:sSup>
          <m:sSupPr>
            <m:ctrlPr>
              <w:ins w:id="1010" w:author="Andy Kleinhesselink" w:date="2019-07-12T13:26:00Z">
                <w:rPr>
                  <w:rFonts w:ascii="Cambria Math" w:hAnsi="Cambria Math"/>
                  <w:i/>
                </w:rPr>
              </w:ins>
            </m:ctrlPr>
          </m:sSupPr>
          <m:e>
            <m:d>
              <m:dPr>
                <m:ctrlPr>
                  <w:ins w:id="1011" w:author="Andy Kleinhesselink" w:date="2019-07-12T13:25:00Z">
                    <w:rPr>
                      <w:rFonts w:ascii="Cambria Math" w:hAnsi="Cambria Math"/>
                      <w:i/>
                    </w:rPr>
                  </w:ins>
                </m:ctrlPr>
              </m:dPr>
              <m:e>
                <m:r>
                  <w:ins w:id="1012" w:author="Andy Kleinhesselink" w:date="2019-07-12T13:25:00Z">
                    <m:rPr>
                      <m:sty m:val="b"/>
                    </m:rPr>
                    <w:rPr>
                      <w:rFonts w:ascii="Cambria Math" w:hAnsi="Cambria Math"/>
                    </w:rPr>
                    <m:t>n</m:t>
                  </w:ins>
                </m:r>
              </m:e>
            </m:d>
          </m:e>
          <m:sup>
            <m:r>
              <w:ins w:id="1013" w:author="Andy Kleinhesselink" w:date="2019-07-12T13:26:00Z">
                <w:rPr>
                  <w:rFonts w:ascii="Cambria Math" w:hAnsi="Cambria Math"/>
                </w:rPr>
                <m:t>2</m:t>
              </w:ins>
            </m:r>
          </m:sup>
        </m:sSup>
      </m:oMath>
      <w:ins w:id="1014" w:author="Andy Kleinhesselink" w:date="2019-07-12T13:25:00Z">
        <w:r w:rsidR="00614D03">
          <w:t xml:space="preserve"> </w:t>
        </w:r>
      </w:ins>
      <w:ins w:id="1015" w:author="Andy Kleinhesselink" w:date="2019-07-11T15:55:00Z">
        <w:r w:rsidR="003A3E53">
          <w:t xml:space="preserve">, so there are no HOIs.  </w:t>
        </w:r>
      </w:ins>
      <w:ins w:id="1016" w:author="Andy Kleinhesselink" w:date="2019-07-11T15:42:00Z">
        <w:r w:rsidR="00366BB6">
          <w:t>While this definition achieve</w:t>
        </w:r>
      </w:ins>
      <w:ins w:id="1017" w:author="Andy Kleinhesselink" w:date="2019-07-11T15:43:00Z">
        <w:r w:rsidR="00366BB6">
          <w:t xml:space="preserve">s </w:t>
        </w:r>
      </w:ins>
      <w:ins w:id="1018" w:author="Andy Kleinhesselink" w:date="2019-07-11T15:42:00Z">
        <w:r w:rsidR="00366BB6">
          <w:t>a</w:t>
        </w:r>
      </w:ins>
      <w:ins w:id="1019" w:author="Andy Kleinhesselink" w:date="2019-07-11T15:43:00Z">
        <w:r w:rsidR="00366BB6">
          <w:t xml:space="preserve"> practical goal, </w:t>
        </w:r>
      </w:ins>
      <w:ins w:id="1020" w:author="Andy Kleinhesselink" w:date="2019-07-24T11:38:00Z">
        <w:r>
          <w:t xml:space="preserve">the </w:t>
        </w:r>
        <w:r w:rsidR="00ED2953">
          <w:t>underlying logic behind</w:t>
        </w:r>
      </w:ins>
      <w:ins w:id="1021" w:author="Andy Kleinhesselink" w:date="2019-07-24T11:39:00Z">
        <w:r w:rsidR="00ED2953">
          <w:t xml:space="preserve"> it is not clear, in particular why</w:t>
        </w:r>
      </w:ins>
      <w:ins w:id="1022" w:author="Andy Kleinhesselink" w:date="2019-07-24T11:38:00Z">
        <w:r>
          <w:t xml:space="preserve"> </w:t>
        </w:r>
      </w:ins>
      <w:ins w:id="1023" w:author="Andy Kleinhesselink" w:date="2019-07-11T16:16:00Z">
        <w:r w:rsidR="00910146">
          <w:rPr>
            <w:i/>
          </w:rPr>
          <w:t>F</w:t>
        </w:r>
      </w:ins>
      <w:ins w:id="1024" w:author="Andy Kleinhesselink" w:date="2019-07-11T15:43:00Z">
        <w:r w:rsidR="00366BB6" w:rsidRPr="00366BB6">
          <w:rPr>
            <w:i/>
            <w:vertAlign w:val="subscript"/>
            <w:rPrChange w:id="1025" w:author="Andy Kleinhesselink" w:date="2019-07-11T15:44:00Z">
              <w:rPr/>
            </w:rPrChange>
          </w:rPr>
          <w:t>i</w:t>
        </w:r>
        <w:r w:rsidR="00366BB6">
          <w:t xml:space="preserve"> </w:t>
        </w:r>
      </w:ins>
      <w:ins w:id="1026" w:author="Andy Kleinhesselink" w:date="2019-07-12T14:15:00Z">
        <w:r w:rsidR="00B30296">
          <w:t>is</w:t>
        </w:r>
      </w:ins>
      <w:ins w:id="1027" w:author="Andy Kleinhesselink" w:date="2019-07-11T15:43:00Z">
        <w:r w:rsidR="00366BB6">
          <w:t xml:space="preserve"> </w:t>
        </w:r>
      </w:ins>
      <w:ins w:id="1028" w:author="Andy Kleinhesselink" w:date="2019-07-11T16:21:00Z">
        <w:r w:rsidR="00910146">
          <w:t>allowed</w:t>
        </w:r>
      </w:ins>
      <w:ins w:id="1029" w:author="Andy Kleinhesselink" w:date="2019-07-11T15:43:00Z">
        <w:r w:rsidR="00366BB6">
          <w:t xml:space="preserve"> in the</w:t>
        </w:r>
      </w:ins>
      <w:ins w:id="1030" w:author="Andy Kleinhesselink" w:date="2019-07-11T15:44:00Z">
        <w:r w:rsidR="00366BB6">
          <w:t xml:space="preserve"> expression for the partial derivative</w:t>
        </w:r>
      </w:ins>
      <w:ins w:id="1031" w:author="Andy Kleinhesselink" w:date="2019-07-11T16:02:00Z">
        <w:r w:rsidR="003A3E53">
          <w:t xml:space="preserve">.  Their paper also </w:t>
        </w:r>
        <w:r w:rsidR="003A3E53">
          <w:lastRenderedPageBreak/>
          <w:t>dealt with HOIs in</w:t>
        </w:r>
      </w:ins>
      <w:ins w:id="1032" w:author="Andy Kleinhesselink" w:date="2019-07-11T16:05:00Z">
        <w:r w:rsidR="00F046AB">
          <w:t xml:space="preserve"> the context of</w:t>
        </w:r>
      </w:ins>
      <w:ins w:id="1033" w:author="Andy Kleinhesselink" w:date="2019-07-11T16:02:00Z">
        <w:r w:rsidR="003A3E53">
          <w:t xml:space="preserve"> </w:t>
        </w:r>
      </w:ins>
      <w:ins w:id="1034" w:author="Andy Kleinhesselink" w:date="2019-07-24T11:39:00Z">
        <w:r w:rsidR="00ED2953">
          <w:t xml:space="preserve">models with both </w:t>
        </w:r>
      </w:ins>
      <w:ins w:id="1035" w:author="Andy Kleinhesselink" w:date="2019-07-11T16:05:00Z">
        <w:r w:rsidR="00F046AB">
          <w:t>trophic and competitive interactions</w:t>
        </w:r>
      </w:ins>
      <w:ins w:id="1036" w:author="Andy Kleinhesselink" w:date="2019-07-11T16:07:00Z">
        <w:r w:rsidR="00D538B5">
          <w:t xml:space="preserve"> further</w:t>
        </w:r>
      </w:ins>
      <w:ins w:id="1037" w:author="Andy Kleinhesselink" w:date="2019-07-24T11:39:00Z">
        <w:r w:rsidR="00ED2953">
          <w:t xml:space="preserve"> </w:t>
        </w:r>
      </w:ins>
      <w:ins w:id="1038" w:author="Andy Kleinhesselink" w:date="2019-07-11T16:07:00Z">
        <w:r w:rsidR="00D538B5">
          <w:t xml:space="preserve">complicating </w:t>
        </w:r>
      </w:ins>
      <w:ins w:id="1039" w:author="Andy Kleinhesselink" w:date="2019-07-12T15:55:00Z">
        <w:r w:rsidR="008D374A">
          <w:t>their criteria</w:t>
        </w:r>
      </w:ins>
      <w:ins w:id="1040" w:author="Andy Kleinhesselink" w:date="2019-07-11T16:03:00Z">
        <w:r w:rsidR="003A3E53">
          <w:t xml:space="preserve">. </w:t>
        </w:r>
      </w:ins>
      <w:ins w:id="1041" w:author="Andy Kleinhesselink" w:date="2019-07-11T16:22:00Z">
        <w:r w:rsidR="00910146">
          <w:t xml:space="preserve">In the following section, we build on their insight and propose a </w:t>
        </w:r>
      </w:ins>
      <w:ins w:id="1042" w:author="Andy Kleinhesselink" w:date="2019-07-12T14:15:00Z">
        <w:r w:rsidR="00B30296">
          <w:t>simpler</w:t>
        </w:r>
      </w:ins>
      <w:ins w:id="1043" w:author="Andy Kleinhesselink" w:date="2019-07-11T16:22:00Z">
        <w:r w:rsidR="00910146">
          <w:t xml:space="preserve"> definition of HOIs for </w:t>
        </w:r>
      </w:ins>
      <w:ins w:id="1044" w:author="Andy Kleinhesselink" w:date="2019-07-11T16:23:00Z">
        <w:r w:rsidR="00910146">
          <w:t>competitive systems</w:t>
        </w:r>
      </w:ins>
      <w:ins w:id="1045" w:author="Andy Kleinhesselink" w:date="2019-07-11T16:04:00Z">
        <w:r w:rsidR="003A3E53">
          <w:t xml:space="preserve">.  </w:t>
        </w:r>
      </w:ins>
    </w:p>
    <w:p w14:paraId="59663792" w14:textId="35F03C0A" w:rsidR="004F77EB" w:rsidRPr="003C47E7" w:rsidDel="00F046AB" w:rsidRDefault="009D2FA0" w:rsidP="009D16B4">
      <w:pPr>
        <w:spacing w:after="202"/>
        <w:ind w:firstLine="0"/>
        <w:contextualSpacing/>
        <w:rPr>
          <w:del w:id="1046" w:author="Andy Kleinhesselink" w:date="2019-07-11T16:05:00Z"/>
        </w:rPr>
      </w:pPr>
      <w:del w:id="1047" w:author="Andy Kleinhesselink" w:date="2019-07-09T13:01:00Z">
        <w:r w:rsidRPr="003C47E7" w:rsidDel="009D16B4">
          <w:delText xml:space="preserve">interaction modification between species produces emergent properties in multispecies communities that </w:delText>
        </w:r>
        <w:r w:rsidR="005E28EE" w:rsidRPr="003C47E7" w:rsidDel="009D16B4">
          <w:delText>can</w:delText>
        </w:r>
        <w:r w:rsidRPr="003C47E7" w:rsidDel="009D16B4">
          <w:delText xml:space="preserve">not </w:delText>
        </w:r>
        <w:r w:rsidR="005E28EE" w:rsidRPr="003C47E7" w:rsidDel="009D16B4">
          <w:delText xml:space="preserve">be </w:delText>
        </w:r>
        <w:r w:rsidRPr="003C47E7" w:rsidDel="009D16B4">
          <w:delText>predicted by single species</w:delText>
        </w:r>
        <w:r w:rsidR="0080023B" w:rsidDel="009D16B4">
          <w:delText xml:space="preserve"> effects</w:delText>
        </w:r>
        <w:r w:rsidRPr="003C47E7" w:rsidDel="009D16B4">
          <w:delText>—</w:delText>
        </w:r>
        <w:r w:rsidR="005E28EE" w:rsidRPr="003C47E7" w:rsidDel="009D16B4">
          <w:delText xml:space="preserve">non-linear density dependence does not necessarily </w:delText>
        </w:r>
        <w:r w:rsidR="0080023B" w:rsidDel="009D16B4">
          <w:delText>lead to such emergence</w:delText>
        </w:r>
        <w:r w:rsidR="005E28EE" w:rsidRPr="003C47E7" w:rsidDel="009D16B4">
          <w:delText>.  T</w:delText>
        </w:r>
        <w:r w:rsidRPr="003C47E7" w:rsidDel="009D16B4">
          <w:delText xml:space="preserve">his </w:delText>
        </w:r>
        <w:r w:rsidR="005E28EE" w:rsidRPr="003C47E7" w:rsidDel="009D16B4">
          <w:delText xml:space="preserve">distinction </w:delText>
        </w:r>
        <w:r w:rsidRPr="003C47E7" w:rsidDel="009D16B4">
          <w:delText>gets to the heart of why we care about HOIs.</w:delText>
        </w:r>
      </w:del>
      <w:del w:id="1048" w:author="Andy Kleinhesselink" w:date="2019-07-11T16:05:00Z">
        <w:r w:rsidRPr="003C47E7" w:rsidDel="00F046AB">
          <w:delText xml:space="preserve"> </w:delText>
        </w:r>
      </w:del>
    </w:p>
    <w:p w14:paraId="7D063E8D" w14:textId="0EA7F378" w:rsidR="00A27B10" w:rsidRPr="003C47E7" w:rsidRDefault="00D351FB" w:rsidP="00A27B10">
      <w:pPr>
        <w:pStyle w:val="Heading2"/>
      </w:pPr>
      <w:del w:id="1049" w:author="Andy Kleinhesselink" w:date="2019-07-11T16:08:00Z">
        <w:r w:rsidRPr="003C47E7" w:rsidDel="00D538B5">
          <w:delText>Visualizing</w:delText>
        </w:r>
        <w:r w:rsidR="00A27B10" w:rsidRPr="003C47E7" w:rsidDel="00D538B5">
          <w:delText xml:space="preserve"> </w:delText>
        </w:r>
        <w:r w:rsidRPr="003C47E7" w:rsidDel="00D538B5">
          <w:delText>multispecies competition</w:delText>
        </w:r>
      </w:del>
      <w:ins w:id="1050" w:author="Andy Kleinhesselink" w:date="2019-07-11T16:08:00Z">
        <w:r w:rsidR="00D538B5">
          <w:t>A general definition of HOIs</w:t>
        </w:r>
      </w:ins>
      <w:r w:rsidR="00A27B10" w:rsidRPr="003C47E7">
        <w:t xml:space="preserve">  </w:t>
      </w:r>
    </w:p>
    <w:p w14:paraId="4C4E5B01" w14:textId="7DD1EEC0" w:rsidR="00F36DE4" w:rsidRDefault="00F56AB8" w:rsidP="00096EF1">
      <w:pPr>
        <w:spacing w:before="240" w:after="202"/>
        <w:contextualSpacing/>
        <w:rPr>
          <w:ins w:id="1051" w:author="Andy Kleinhesselink" w:date="2019-07-11T16:15:00Z"/>
        </w:rPr>
      </w:pPr>
      <w:ins w:id="1052" w:author="Andy Kleinhesselink" w:date="2019-07-11T16:48:00Z">
        <w:r>
          <w:t xml:space="preserve">We </w:t>
        </w:r>
      </w:ins>
      <w:ins w:id="1053" w:author="Andy Kleinhesselink" w:date="2019-07-12T06:21:00Z">
        <w:r w:rsidR="004A6994">
          <w:t>propose</w:t>
        </w:r>
      </w:ins>
      <w:ins w:id="1054" w:author="Andy Kleinhesselink" w:date="2019-07-11T16:48:00Z">
        <w:r>
          <w:t xml:space="preserve"> </w:t>
        </w:r>
      </w:ins>
      <w:ins w:id="1055" w:author="Andy Kleinhesselink" w:date="2019-07-12T06:24:00Z">
        <w:r w:rsidR="004A6994">
          <w:t>th</w:t>
        </w:r>
      </w:ins>
      <w:ins w:id="1056" w:author="Andy Kleinhesselink" w:date="2019-07-12T06:25:00Z">
        <w:r w:rsidR="004A6994">
          <w:t>at competition models that can be expressed in the following general form</w:t>
        </w:r>
      </w:ins>
      <w:ins w:id="1057" w:author="Andy Kleinhesselink" w:date="2019-07-12T06:26:00Z">
        <w:r w:rsidR="004A6994">
          <w:t xml:space="preserve"> do not contain HOIs,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58" w:author="Andy Kleinhesselink" w:date="2019-07-12T07:22: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10"/>
        <w:gridCol w:w="5300"/>
        <w:gridCol w:w="730"/>
        <w:tblGridChange w:id="1059">
          <w:tblGrid>
            <w:gridCol w:w="895"/>
            <w:gridCol w:w="7015"/>
            <w:gridCol w:w="730"/>
          </w:tblGrid>
        </w:tblGridChange>
      </w:tblGrid>
      <w:tr w:rsidR="004A6994" w:rsidRPr="003C47E7" w14:paraId="7ADFBEE9" w14:textId="77777777" w:rsidTr="007A755C">
        <w:trPr>
          <w:trHeight w:val="503"/>
          <w:ins w:id="1060" w:author="Andy Kleinhesselink" w:date="2019-07-11T16:23:00Z"/>
          <w:trPrChange w:id="1061" w:author="Andy Kleinhesselink" w:date="2019-07-12T07:22:00Z">
            <w:trPr>
              <w:trHeight w:val="503"/>
            </w:trPr>
          </w:trPrChange>
        </w:trPr>
        <w:tc>
          <w:tcPr>
            <w:tcW w:w="2610" w:type="dxa"/>
            <w:vAlign w:val="center"/>
            <w:tcPrChange w:id="1062" w:author="Andy Kleinhesselink" w:date="2019-07-12T07:22:00Z">
              <w:tcPr>
                <w:tcW w:w="918" w:type="dxa"/>
                <w:vAlign w:val="center"/>
              </w:tcPr>
            </w:tcPrChange>
          </w:tcPr>
          <w:p w14:paraId="653895B2" w14:textId="4F8560DA" w:rsidR="00910146" w:rsidRPr="003C47E7" w:rsidRDefault="00C334AE" w:rsidP="005A7C11">
            <w:pPr>
              <w:spacing w:after="202"/>
              <w:ind w:firstLine="0"/>
              <w:contextualSpacing/>
              <w:jc w:val="center"/>
              <w:rPr>
                <w:ins w:id="1063" w:author="Andy Kleinhesselink" w:date="2019-07-11T16:23:00Z"/>
              </w:rPr>
            </w:pPr>
            <w:ins w:id="1064" w:author="Andy Kleinhesselink" w:date="2019-07-12T15:27:00Z">
              <w:r>
                <w:t>No</w:t>
              </w:r>
            </w:ins>
            <w:ins w:id="1065" w:author="Andy Kleinhesselink" w:date="2019-07-12T06:42:00Z">
              <w:r w:rsidR="00F31DAE">
                <w:t xml:space="preserve"> HOIs</w:t>
              </w:r>
            </w:ins>
          </w:p>
        </w:tc>
        <w:tc>
          <w:tcPr>
            <w:tcW w:w="5300" w:type="dxa"/>
            <w:vAlign w:val="center"/>
            <w:tcPrChange w:id="1066" w:author="Andy Kleinhesselink" w:date="2019-07-12T07:22:00Z">
              <w:tcPr>
                <w:tcW w:w="7200" w:type="dxa"/>
                <w:vAlign w:val="center"/>
              </w:tcPr>
            </w:tcPrChange>
          </w:tcPr>
          <w:p w14:paraId="46D3CBFE" w14:textId="699AA5BA" w:rsidR="00910146" w:rsidRPr="003C47E7" w:rsidRDefault="00DA3A33" w:rsidP="005A7C11">
            <w:pPr>
              <w:spacing w:after="202"/>
              <w:contextualSpacing/>
              <w:jc w:val="center"/>
              <w:rPr>
                <w:ins w:id="1067" w:author="Andy Kleinhesselink" w:date="2019-07-11T16:23:00Z"/>
              </w:rPr>
            </w:pPr>
            <m:oMathPara>
              <m:oMath>
                <m:sSub>
                  <m:sSubPr>
                    <m:ctrlPr>
                      <w:ins w:id="1068" w:author="Andy Kleinhesselink" w:date="2019-07-11T16:25:00Z">
                        <w:rPr>
                          <w:rFonts w:ascii="Cambria Math" w:hAnsi="Cambria Math"/>
                          <w:i/>
                        </w:rPr>
                      </w:ins>
                    </m:ctrlPr>
                  </m:sSubPr>
                  <m:e>
                    <m:r>
                      <w:ins w:id="1069" w:author="Andy Kleinhesselink" w:date="2019-07-12T06:48:00Z">
                        <w:rPr>
                          <w:rFonts w:ascii="Cambria Math" w:hAnsi="Cambria Math"/>
                        </w:rPr>
                        <m:t>l</m:t>
                      </w:ins>
                    </m:r>
                  </m:e>
                  <m:sub>
                    <m:r>
                      <w:ins w:id="1070" w:author="Andy Kleinhesselink" w:date="2019-07-11T16:25:00Z">
                        <w:rPr>
                          <w:rFonts w:ascii="Cambria Math" w:hAnsi="Cambria Math"/>
                        </w:rPr>
                        <m:t>i</m:t>
                      </w:ins>
                    </m:r>
                  </m:sub>
                </m:sSub>
                <m:d>
                  <m:dPr>
                    <m:ctrlPr>
                      <w:ins w:id="1071" w:author="Andy Kleinhesselink" w:date="2019-07-11T16:24:00Z">
                        <w:rPr>
                          <w:rFonts w:ascii="Cambria Math" w:hAnsi="Cambria Math"/>
                          <w:i/>
                        </w:rPr>
                      </w:ins>
                    </m:ctrlPr>
                  </m:dPr>
                  <m:e>
                    <m:sSub>
                      <m:sSubPr>
                        <m:ctrlPr>
                          <w:ins w:id="1072" w:author="Andy Kleinhesselink" w:date="2019-07-14T08:32:00Z">
                            <w:rPr>
                              <w:rFonts w:ascii="Cambria Math" w:hAnsi="Cambria Math"/>
                              <w:i/>
                            </w:rPr>
                          </w:ins>
                        </m:ctrlPr>
                      </m:sSubPr>
                      <m:e>
                        <m:r>
                          <w:ins w:id="1073" w:author="Andy Kleinhesselink" w:date="2019-07-14T08:30:00Z">
                            <w:rPr>
                              <w:rFonts w:ascii="Cambria Math" w:hAnsi="Cambria Math"/>
                            </w:rPr>
                            <m:t>F</m:t>
                          </w:ins>
                        </m:r>
                      </m:e>
                      <m:sub>
                        <m:r>
                          <w:ins w:id="1074" w:author="Andy Kleinhesselink" w:date="2019-07-14T08:32:00Z">
                            <w:rPr>
                              <w:rFonts w:ascii="Cambria Math" w:hAnsi="Cambria Math"/>
                            </w:rPr>
                            <m:t>i</m:t>
                          </w:ins>
                        </m:r>
                      </m:sub>
                    </m:sSub>
                    <m:r>
                      <w:ins w:id="1075" w:author="Andy Kleinhesselink" w:date="2019-07-14T08:30:00Z">
                        <w:rPr>
                          <w:rFonts w:ascii="Cambria Math" w:hAnsi="Cambria Math"/>
                        </w:rPr>
                        <m:t>(</m:t>
                      </w:ins>
                    </m:r>
                    <m:r>
                      <w:ins w:id="1076" w:author="Andy Kleinhesselink" w:date="2019-07-14T08:30:00Z">
                        <m:rPr>
                          <m:sty m:val="b"/>
                        </m:rPr>
                        <w:rPr>
                          <w:rFonts w:ascii="Cambria Math" w:hAnsi="Cambria Math"/>
                        </w:rPr>
                        <m:t>n</m:t>
                      </w:ins>
                    </m:r>
                    <m:r>
                      <w:ins w:id="1077" w:author="Andy Kleinhesselink" w:date="2019-07-14T08:30:00Z">
                        <w:rPr>
                          <w:rFonts w:ascii="Cambria Math" w:hAnsi="Cambria Math"/>
                        </w:rPr>
                        <m:t>)</m:t>
                      </w:ins>
                    </m:r>
                  </m:e>
                </m:d>
                <m:r>
                  <w:ins w:id="1078" w:author="Andy Kleinhesselink" w:date="2019-07-11T16:23:00Z">
                    <w:rPr>
                      <w:rFonts w:ascii="Cambria Math" w:hAnsi="Cambria Math"/>
                    </w:rPr>
                    <m:t>=</m:t>
                  </w:ins>
                </m:r>
                <m:nary>
                  <m:naryPr>
                    <m:chr m:val="∑"/>
                    <m:ctrlPr>
                      <w:ins w:id="1079" w:author="Andy Kleinhesselink" w:date="2019-07-12T06:27:00Z">
                        <w:rPr>
                          <w:rFonts w:ascii="Cambria Math" w:hAnsi="Cambria Math"/>
                          <w:i/>
                        </w:rPr>
                      </w:ins>
                    </m:ctrlPr>
                  </m:naryPr>
                  <m:sub>
                    <m:r>
                      <w:ins w:id="1080" w:author="Andy Kleinhesselink" w:date="2019-07-12T06:27:00Z">
                        <w:rPr>
                          <w:rFonts w:ascii="Cambria Math" w:hAnsi="Cambria Math"/>
                        </w:rPr>
                        <m:t>j</m:t>
                      </w:ins>
                    </m:r>
                  </m:sub>
                  <m:sup>
                    <m:r>
                      <w:ins w:id="1081" w:author="Andy Kleinhesselink" w:date="2019-07-12T06:27:00Z">
                        <w:rPr>
                          <w:rFonts w:ascii="Cambria Math" w:hAnsi="Cambria Math"/>
                        </w:rPr>
                        <m:t>m</m:t>
                      </w:ins>
                    </m:r>
                  </m:sup>
                  <m:e>
                    <m:sSub>
                      <m:sSubPr>
                        <m:ctrlPr>
                          <w:ins w:id="1082" w:author="Andy Kleinhesselink" w:date="2019-07-12T06:27:00Z">
                            <w:rPr>
                              <w:rFonts w:ascii="Cambria Math" w:hAnsi="Cambria Math"/>
                              <w:i/>
                            </w:rPr>
                          </w:ins>
                        </m:ctrlPr>
                      </m:sSubPr>
                      <m:e>
                        <m:r>
                          <w:ins w:id="1083" w:author="Andy Kleinhesselink" w:date="2019-07-12T06:27:00Z">
                            <w:rPr>
                              <w:rFonts w:ascii="Cambria Math" w:hAnsi="Cambria Math"/>
                            </w:rPr>
                            <m:t>g</m:t>
                          </w:ins>
                        </m:r>
                      </m:e>
                      <m:sub>
                        <m:r>
                          <w:ins w:id="1084" w:author="Andy Kleinhesselink" w:date="2019-07-12T06:27:00Z">
                            <w:rPr>
                              <w:rFonts w:ascii="Cambria Math" w:hAnsi="Cambria Math"/>
                            </w:rPr>
                            <m:t>ij</m:t>
                          </w:ins>
                        </m:r>
                      </m:sub>
                    </m:sSub>
                    <m:r>
                      <w:ins w:id="1085" w:author="Andy Kleinhesselink" w:date="2019-07-12T06:27:00Z">
                        <w:rPr>
                          <w:rFonts w:ascii="Cambria Math" w:hAnsi="Cambria Math"/>
                        </w:rPr>
                        <m:t>(</m:t>
                      </w:ins>
                    </m:r>
                    <m:sSub>
                      <m:sSubPr>
                        <m:ctrlPr>
                          <w:ins w:id="1086" w:author="Andy Kleinhesselink" w:date="2019-07-12T06:27:00Z">
                            <w:rPr>
                              <w:rFonts w:ascii="Cambria Math" w:hAnsi="Cambria Math"/>
                              <w:i/>
                            </w:rPr>
                          </w:ins>
                        </m:ctrlPr>
                      </m:sSubPr>
                      <m:e>
                        <m:r>
                          <w:ins w:id="1087" w:author="Andy Kleinhesselink" w:date="2019-07-12T06:27:00Z">
                            <w:rPr>
                              <w:rFonts w:ascii="Cambria Math" w:hAnsi="Cambria Math"/>
                            </w:rPr>
                            <m:t>n</m:t>
                          </w:ins>
                        </m:r>
                      </m:e>
                      <m:sub>
                        <m:r>
                          <w:ins w:id="1088" w:author="Andy Kleinhesselink" w:date="2019-07-12T06:27:00Z">
                            <w:rPr>
                              <w:rFonts w:ascii="Cambria Math" w:hAnsi="Cambria Math"/>
                            </w:rPr>
                            <m:t>j</m:t>
                          </w:ins>
                        </m:r>
                      </m:sub>
                    </m:sSub>
                    <m:r>
                      <w:ins w:id="1089" w:author="Andy Kleinhesselink" w:date="2019-07-12T06:27:00Z">
                        <w:rPr>
                          <w:rFonts w:ascii="Cambria Math" w:hAnsi="Cambria Math"/>
                        </w:rPr>
                        <m:t>)</m:t>
                      </w:ins>
                    </m:r>
                  </m:e>
                </m:nary>
              </m:oMath>
            </m:oMathPara>
          </w:p>
        </w:tc>
        <w:tc>
          <w:tcPr>
            <w:tcW w:w="730" w:type="dxa"/>
            <w:vAlign w:val="center"/>
            <w:tcPrChange w:id="1090" w:author="Andy Kleinhesselink" w:date="2019-07-12T07:22:00Z">
              <w:tcPr>
                <w:tcW w:w="738" w:type="dxa"/>
                <w:vAlign w:val="center"/>
              </w:tcPr>
            </w:tcPrChange>
          </w:tcPr>
          <w:p w14:paraId="4645B28E" w14:textId="13789974" w:rsidR="00910146" w:rsidRPr="003C47E7" w:rsidRDefault="00910146" w:rsidP="005A7C11">
            <w:pPr>
              <w:spacing w:after="202"/>
              <w:ind w:firstLine="0"/>
              <w:contextualSpacing/>
              <w:jc w:val="center"/>
              <w:rPr>
                <w:ins w:id="1091" w:author="Andy Kleinhesselink" w:date="2019-07-11T16:23:00Z"/>
              </w:rPr>
            </w:pPr>
            <w:ins w:id="1092" w:author="Andy Kleinhesselink" w:date="2019-07-11T16:23:00Z">
              <w:r w:rsidRPr="003C47E7">
                <w:t>(</w:t>
              </w:r>
              <w:r w:rsidRPr="003C47E7">
                <w:rPr>
                  <w:noProof/>
                </w:rPr>
                <w:fldChar w:fldCharType="begin"/>
              </w:r>
              <w:r w:rsidRPr="003C47E7">
                <w:rPr>
                  <w:noProof/>
                </w:rPr>
                <w:instrText xml:space="preserve"> SEQ eq \* MERGEFORMAT </w:instrText>
              </w:r>
              <w:r w:rsidRPr="003C47E7">
                <w:rPr>
                  <w:noProof/>
                </w:rPr>
                <w:fldChar w:fldCharType="separate"/>
              </w:r>
            </w:ins>
            <w:ins w:id="1093" w:author="Andy Kleinhesselink" w:date="2019-07-12T08:02:00Z">
              <w:r w:rsidR="00B91BF5">
                <w:rPr>
                  <w:noProof/>
                </w:rPr>
                <w:t>7</w:t>
              </w:r>
            </w:ins>
            <w:ins w:id="1094" w:author="Andy Kleinhesselink" w:date="2019-07-11T16:23:00Z">
              <w:r w:rsidRPr="003C47E7">
                <w:rPr>
                  <w:noProof/>
                </w:rPr>
                <w:fldChar w:fldCharType="end"/>
              </w:r>
              <w:r w:rsidRPr="003C47E7">
                <w:t>)</w:t>
              </w:r>
            </w:ins>
          </w:p>
        </w:tc>
      </w:tr>
    </w:tbl>
    <w:p w14:paraId="5D1A5D95" w14:textId="232D4434" w:rsidR="00F31DAE" w:rsidRDefault="007A755C" w:rsidP="004A6994">
      <w:pPr>
        <w:spacing w:before="240" w:after="202"/>
        <w:ind w:firstLine="0"/>
        <w:contextualSpacing/>
        <w:rPr>
          <w:ins w:id="1095" w:author="Andy Kleinhesselink" w:date="2019-07-12T06:42:00Z"/>
        </w:rPr>
      </w:pPr>
      <w:ins w:id="1096" w:author="Andy Kleinhesselink" w:date="2019-07-12T07:20:00Z">
        <w:r>
          <w:t>where</w:t>
        </w:r>
      </w:ins>
      <w:ins w:id="1097" w:author="Andy Kleinhesselink" w:date="2019-07-12T06:31:00Z">
        <w:r w:rsidR="005A7C11">
          <w:t xml:space="preserve">, </w:t>
        </w:r>
      </w:ins>
      <w:ins w:id="1098" w:author="Andy Kleinhesselink" w:date="2019-07-12T06:48:00Z">
        <w:r w:rsidR="00F31DAE">
          <w:rPr>
            <w:i/>
          </w:rPr>
          <w:t>l</w:t>
        </w:r>
      </w:ins>
      <w:ins w:id="1099" w:author="Andy Kleinhesselink" w:date="2019-07-12T06:36:00Z">
        <w:r w:rsidR="005A7C11" w:rsidRPr="005A7C11">
          <w:rPr>
            <w:i/>
            <w:vertAlign w:val="subscript"/>
            <w:rPrChange w:id="1100" w:author="Andy Kleinhesselink" w:date="2019-07-12T06:36:00Z">
              <w:rPr/>
            </w:rPrChange>
          </w:rPr>
          <w:t>i</w:t>
        </w:r>
      </w:ins>
      <w:ins w:id="1101" w:author="Andy Kleinhesselink" w:date="2019-07-12T06:31:00Z">
        <w:r w:rsidR="005A7C11">
          <w:t xml:space="preserve">, </w:t>
        </w:r>
      </w:ins>
      <w:ins w:id="1102" w:author="Andy Kleinhesselink" w:date="2019-07-12T07:21:00Z">
        <w:r>
          <w:t xml:space="preserve">is a function that </w:t>
        </w:r>
      </w:ins>
      <w:ins w:id="1103" w:author="Andy Kleinhesselink" w:date="2019-07-12T06:35:00Z">
        <w:r w:rsidR="005A7C11">
          <w:t>transform</w:t>
        </w:r>
      </w:ins>
      <w:ins w:id="1104" w:author="Andy Kleinhesselink" w:date="2019-07-12T07:21:00Z">
        <w:r>
          <w:t>s</w:t>
        </w:r>
      </w:ins>
      <w:ins w:id="1105" w:author="Andy Kleinhesselink" w:date="2019-07-12T06:35:00Z">
        <w:r w:rsidR="005A7C11">
          <w:t xml:space="preserve"> the </w:t>
        </w:r>
      </w:ins>
      <w:ins w:id="1106" w:author="Andy Kleinhesselink" w:date="2019-07-12T06:34:00Z">
        <w:r w:rsidR="005A7C11">
          <w:t xml:space="preserve">RHS of equation (1) </w:t>
        </w:r>
      </w:ins>
      <w:ins w:id="1107" w:author="Andy Kleinhesselink" w:date="2019-07-12T06:35:00Z">
        <w:r w:rsidR="005A7C11">
          <w:t xml:space="preserve">into </w:t>
        </w:r>
      </w:ins>
      <w:ins w:id="1108" w:author="Andy Kleinhesselink" w:date="2019-07-12T06:29:00Z">
        <w:r w:rsidR="004A6994">
          <w:t xml:space="preserve">the sum of </w:t>
        </w:r>
      </w:ins>
      <w:ins w:id="1109" w:author="Andy Kleinhesselink" w:date="2019-07-12T06:35:00Z">
        <w:r w:rsidR="005A7C11" w:rsidRPr="005A7C11">
          <w:rPr>
            <w:i/>
            <w:rPrChange w:id="1110" w:author="Andy Kleinhesselink" w:date="2019-07-12T06:35:00Z">
              <w:rPr/>
            </w:rPrChange>
          </w:rPr>
          <w:t>m</w:t>
        </w:r>
        <w:r w:rsidR="005A7C11">
          <w:t xml:space="preserve"> </w:t>
        </w:r>
      </w:ins>
      <w:ins w:id="1111" w:author="Andy Kleinhesselink" w:date="2019-07-12T06:30:00Z">
        <w:r w:rsidR="004A6994">
          <w:t>separate functions</w:t>
        </w:r>
      </w:ins>
      <w:ins w:id="1112" w:author="Andy Kleinhesselink" w:date="2019-07-12T06:35:00Z">
        <w:r w:rsidR="005A7C11">
          <w:t xml:space="preserve">, </w:t>
        </w:r>
        <w:proofErr w:type="spellStart"/>
        <w:r w:rsidR="005A7C11" w:rsidRPr="005A7C11">
          <w:rPr>
            <w:i/>
            <w:rPrChange w:id="1113" w:author="Andy Kleinhesselink" w:date="2019-07-12T06:35:00Z">
              <w:rPr/>
            </w:rPrChange>
          </w:rPr>
          <w:t>g</w:t>
        </w:r>
        <w:r w:rsidR="005A7C11" w:rsidRPr="005A7C11">
          <w:rPr>
            <w:i/>
            <w:vertAlign w:val="subscript"/>
            <w:rPrChange w:id="1114" w:author="Andy Kleinhesselink" w:date="2019-07-12T06:35:00Z">
              <w:rPr/>
            </w:rPrChange>
          </w:rPr>
          <w:t>ij</w:t>
        </w:r>
        <w:proofErr w:type="spellEnd"/>
        <w:r w:rsidR="005A7C11">
          <w:t>,</w:t>
        </w:r>
      </w:ins>
      <w:ins w:id="1115" w:author="Andy Kleinhesselink" w:date="2019-07-12T06:30:00Z">
        <w:r w:rsidR="004A6994">
          <w:t xml:space="preserve"> each </w:t>
        </w:r>
      </w:ins>
      <w:ins w:id="1116" w:author="Andy Kleinhesselink" w:date="2019-07-12T14:16:00Z">
        <w:r w:rsidR="00B30296">
          <w:t xml:space="preserve">one being </w:t>
        </w:r>
      </w:ins>
      <w:ins w:id="1117" w:author="Andy Kleinhesselink" w:date="2019-07-14T08:30:00Z">
        <w:r w:rsidR="004C715D">
          <w:t>dependent on</w:t>
        </w:r>
      </w:ins>
      <w:ins w:id="1118" w:author="Andy Kleinhesselink" w:date="2019-07-14T08:31:00Z">
        <w:r w:rsidR="004C715D">
          <w:t xml:space="preserve"> the density of only</w:t>
        </w:r>
      </w:ins>
      <w:ins w:id="1119" w:author="Andy Kleinhesselink" w:date="2019-07-12T06:48:00Z">
        <w:r w:rsidR="00F31DAE">
          <w:t xml:space="preserve"> </w:t>
        </w:r>
      </w:ins>
      <w:ins w:id="1120" w:author="Andy Kleinhesselink" w:date="2019-07-14T08:31:00Z">
        <w:r w:rsidR="004C715D">
          <w:t xml:space="preserve">a </w:t>
        </w:r>
      </w:ins>
      <w:ins w:id="1121" w:author="Andy Kleinhesselink" w:date="2019-07-12T06:48:00Z">
        <w:r w:rsidR="00F31DAE">
          <w:t xml:space="preserve">single </w:t>
        </w:r>
      </w:ins>
      <w:ins w:id="1122" w:author="Andy Kleinhesselink" w:date="2019-07-12T06:30:00Z">
        <w:r w:rsidR="004A6994">
          <w:t>competitor species</w:t>
        </w:r>
      </w:ins>
      <w:ins w:id="1123" w:author="Andy Kleinhesselink" w:date="2019-07-12T06:35:00Z">
        <w:r w:rsidR="005A7C11">
          <w:t>’</w:t>
        </w:r>
      </w:ins>
      <w:ins w:id="1124" w:author="Andy Kleinhesselink" w:date="2019-07-12T06:30:00Z">
        <w:r w:rsidR="004A6994">
          <w:t xml:space="preserve">.  </w:t>
        </w:r>
      </w:ins>
      <w:ins w:id="1125" w:author="Andy Kleinhesselink" w:date="2019-07-12T06:40:00Z">
        <w:r w:rsidR="005A7C11">
          <w:t xml:space="preserve">By </w:t>
        </w:r>
      </w:ins>
      <w:ins w:id="1126" w:author="Andy Kleinhesselink" w:date="2019-07-12T06:41:00Z">
        <w:r w:rsidR="005A7C11">
          <w:t>contrast, models with HOIs</w:t>
        </w:r>
      </w:ins>
      <w:ins w:id="1127" w:author="Andy Kleinhesselink" w:date="2019-07-12T14:16:00Z">
        <w:r w:rsidR="00B30296">
          <w:t>, require</w:t>
        </w:r>
      </w:ins>
      <w:ins w:id="1128" w:author="Andy Kleinhesselink" w:date="2019-07-12T06:55:00Z">
        <w:r w:rsidR="004766E7">
          <w:t xml:space="preserve"> additional terms on the </w:t>
        </w:r>
      </w:ins>
      <w:ins w:id="1129" w:author="Andy Kleinhesselink" w:date="2019-07-12T06:49:00Z">
        <w:r w:rsidR="00F31DAE">
          <w:t xml:space="preserve">RHS </w:t>
        </w:r>
      </w:ins>
      <w:ins w:id="1130" w:author="Andy Kleinhesselink" w:date="2019-07-12T06:55:00Z">
        <w:r w:rsidR="004766E7">
          <w:t xml:space="preserve">which </w:t>
        </w:r>
      </w:ins>
      <w:ins w:id="1131" w:author="Andy Kleinhesselink" w:date="2019-07-12T07:30:00Z">
        <w:r w:rsidR="00816731">
          <w:t xml:space="preserve">are </w:t>
        </w:r>
      </w:ins>
      <w:ins w:id="1132" w:author="Andy Kleinhesselink" w:date="2019-07-12T06:55:00Z">
        <w:r w:rsidR="004766E7">
          <w:t>function</w:t>
        </w:r>
      </w:ins>
      <w:ins w:id="1133" w:author="Andy Kleinhesselink" w:date="2019-07-12T06:58:00Z">
        <w:r w:rsidR="004766E7">
          <w:t>s</w:t>
        </w:r>
      </w:ins>
      <w:ins w:id="1134" w:author="Andy Kleinhesselink" w:date="2019-07-12T06:55:00Z">
        <w:r w:rsidR="004766E7">
          <w:t xml:space="preserve"> </w:t>
        </w:r>
      </w:ins>
      <w:ins w:id="1135" w:author="Andy Kleinhesselink" w:date="2019-07-12T06:56:00Z">
        <w:r w:rsidR="004766E7">
          <w:t xml:space="preserve">of </w:t>
        </w:r>
      </w:ins>
      <w:ins w:id="1136" w:author="Andy Kleinhesselink" w:date="2019-07-12T07:31:00Z">
        <w:r w:rsidR="00816731">
          <w:t>more than one competitor’s density</w:t>
        </w:r>
      </w:ins>
      <w:ins w:id="1137" w:author="Andy Kleinhesselink" w:date="2019-07-12T06:56:00Z">
        <w:r w:rsidR="004766E7">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38" w:author="Andy Kleinhesselink" w:date="2019-07-12T07:22: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10"/>
        <w:gridCol w:w="5300"/>
        <w:gridCol w:w="730"/>
        <w:tblGridChange w:id="1139">
          <w:tblGrid>
            <w:gridCol w:w="3150"/>
            <w:gridCol w:w="4760"/>
            <w:gridCol w:w="730"/>
          </w:tblGrid>
        </w:tblGridChange>
      </w:tblGrid>
      <w:tr w:rsidR="00F31DAE" w:rsidRPr="003C47E7" w14:paraId="24D973D4" w14:textId="77777777" w:rsidTr="007A755C">
        <w:trPr>
          <w:trHeight w:val="503"/>
          <w:ins w:id="1140" w:author="Andy Kleinhesselink" w:date="2019-07-12T06:42:00Z"/>
          <w:trPrChange w:id="1141" w:author="Andy Kleinhesselink" w:date="2019-07-12T07:22:00Z">
            <w:trPr>
              <w:trHeight w:val="503"/>
            </w:trPr>
          </w:trPrChange>
        </w:trPr>
        <w:tc>
          <w:tcPr>
            <w:tcW w:w="2610" w:type="dxa"/>
            <w:vAlign w:val="center"/>
            <w:tcPrChange w:id="1142" w:author="Andy Kleinhesselink" w:date="2019-07-12T07:22:00Z">
              <w:tcPr>
                <w:tcW w:w="3150" w:type="dxa"/>
                <w:vAlign w:val="center"/>
              </w:tcPr>
            </w:tcPrChange>
          </w:tcPr>
          <w:p w14:paraId="0511B996" w14:textId="1808DF96" w:rsidR="00F31DAE" w:rsidRPr="003C47E7" w:rsidRDefault="00C334AE" w:rsidP="007A755C">
            <w:pPr>
              <w:spacing w:after="202"/>
              <w:ind w:firstLine="0"/>
              <w:contextualSpacing/>
              <w:jc w:val="center"/>
              <w:rPr>
                <w:ins w:id="1143" w:author="Andy Kleinhesselink" w:date="2019-07-12T06:42:00Z"/>
              </w:rPr>
            </w:pPr>
            <w:ins w:id="1144" w:author="Andy Kleinhesselink" w:date="2019-07-12T15:27:00Z">
              <w:r>
                <w:t>With</w:t>
              </w:r>
            </w:ins>
            <w:ins w:id="1145" w:author="Andy Kleinhesselink" w:date="2019-07-12T06:42:00Z">
              <w:r w:rsidR="00F31DAE">
                <w:t xml:space="preserve"> HOIs</w:t>
              </w:r>
            </w:ins>
          </w:p>
        </w:tc>
        <w:tc>
          <w:tcPr>
            <w:tcW w:w="5300" w:type="dxa"/>
            <w:vAlign w:val="center"/>
            <w:tcPrChange w:id="1146" w:author="Andy Kleinhesselink" w:date="2019-07-12T07:22:00Z">
              <w:tcPr>
                <w:tcW w:w="4760" w:type="dxa"/>
                <w:vAlign w:val="center"/>
              </w:tcPr>
            </w:tcPrChange>
          </w:tcPr>
          <w:p w14:paraId="1409530C" w14:textId="1584099F" w:rsidR="00F31DAE" w:rsidRPr="003C47E7" w:rsidRDefault="00DA3A33" w:rsidP="007A755C">
            <w:pPr>
              <w:spacing w:after="202"/>
              <w:contextualSpacing/>
              <w:jc w:val="center"/>
              <w:rPr>
                <w:ins w:id="1147" w:author="Andy Kleinhesselink" w:date="2019-07-12T06:42:00Z"/>
              </w:rPr>
            </w:pPr>
            <m:oMathPara>
              <m:oMath>
                <m:sSub>
                  <m:sSubPr>
                    <m:ctrlPr>
                      <w:ins w:id="1148" w:author="Andy Kleinhesselink" w:date="2019-07-12T06:42:00Z">
                        <w:rPr>
                          <w:rFonts w:ascii="Cambria Math" w:hAnsi="Cambria Math"/>
                          <w:i/>
                        </w:rPr>
                      </w:ins>
                    </m:ctrlPr>
                  </m:sSubPr>
                  <m:e>
                    <m:r>
                      <w:ins w:id="1149" w:author="Andy Kleinhesselink" w:date="2019-07-12T06:49:00Z">
                        <w:rPr>
                          <w:rFonts w:ascii="Cambria Math" w:hAnsi="Cambria Math"/>
                        </w:rPr>
                        <m:t>l</m:t>
                      </w:ins>
                    </m:r>
                  </m:e>
                  <m:sub>
                    <m:r>
                      <w:ins w:id="1150" w:author="Andy Kleinhesselink" w:date="2019-07-12T06:42:00Z">
                        <w:rPr>
                          <w:rFonts w:ascii="Cambria Math" w:hAnsi="Cambria Math"/>
                        </w:rPr>
                        <m:t>i</m:t>
                      </w:ins>
                    </m:r>
                  </m:sub>
                </m:sSub>
                <m:d>
                  <m:dPr>
                    <m:ctrlPr>
                      <w:ins w:id="1151" w:author="Andy Kleinhesselink" w:date="2019-07-12T06:42:00Z">
                        <w:rPr>
                          <w:rFonts w:ascii="Cambria Math" w:hAnsi="Cambria Math"/>
                          <w:i/>
                        </w:rPr>
                      </w:ins>
                    </m:ctrlPr>
                  </m:dPr>
                  <m:e>
                    <m:sSub>
                      <m:sSubPr>
                        <m:ctrlPr>
                          <w:ins w:id="1152" w:author="Andy Kleinhesselink" w:date="2019-07-14T08:32:00Z">
                            <w:rPr>
                              <w:rFonts w:ascii="Cambria Math" w:hAnsi="Cambria Math"/>
                              <w:i/>
                            </w:rPr>
                          </w:ins>
                        </m:ctrlPr>
                      </m:sSubPr>
                      <m:e>
                        <m:r>
                          <w:ins w:id="1153" w:author="Andy Kleinhesselink" w:date="2019-07-14T08:32:00Z">
                            <w:rPr>
                              <w:rFonts w:ascii="Cambria Math" w:hAnsi="Cambria Math"/>
                            </w:rPr>
                            <m:t>F</m:t>
                          </w:ins>
                        </m:r>
                      </m:e>
                      <m:sub>
                        <m:r>
                          <w:ins w:id="1154" w:author="Andy Kleinhesselink" w:date="2019-07-14T08:32:00Z">
                            <w:rPr>
                              <w:rFonts w:ascii="Cambria Math" w:hAnsi="Cambria Math"/>
                            </w:rPr>
                            <m:t>i</m:t>
                          </w:ins>
                        </m:r>
                      </m:sub>
                    </m:sSub>
                    <m:r>
                      <w:ins w:id="1155" w:author="Andy Kleinhesselink" w:date="2019-07-14T08:32:00Z">
                        <w:rPr>
                          <w:rFonts w:ascii="Cambria Math" w:hAnsi="Cambria Math"/>
                        </w:rPr>
                        <m:t>(</m:t>
                      </w:ins>
                    </m:r>
                    <m:r>
                      <w:ins w:id="1156" w:author="Andy Kleinhesselink" w:date="2019-07-14T08:32:00Z">
                        <m:rPr>
                          <m:sty m:val="b"/>
                        </m:rPr>
                        <w:rPr>
                          <w:rFonts w:ascii="Cambria Math" w:hAnsi="Cambria Math"/>
                        </w:rPr>
                        <m:t>n</m:t>
                      </w:ins>
                    </m:r>
                    <m:r>
                      <w:ins w:id="1157" w:author="Andy Kleinhesselink" w:date="2019-07-14T08:32:00Z">
                        <w:rPr>
                          <w:rFonts w:ascii="Cambria Math" w:hAnsi="Cambria Math"/>
                        </w:rPr>
                        <m:t>)</m:t>
                      </w:ins>
                    </m:r>
                  </m:e>
                </m:d>
                <m:r>
                  <w:ins w:id="1158" w:author="Andy Kleinhesselink" w:date="2019-07-12T06:42:00Z">
                    <w:rPr>
                      <w:rFonts w:ascii="Cambria Math" w:hAnsi="Cambria Math"/>
                    </w:rPr>
                    <m:t>=</m:t>
                  </w:ins>
                </m:r>
                <m:nary>
                  <m:naryPr>
                    <m:chr m:val="∑"/>
                    <m:ctrlPr>
                      <w:ins w:id="1159" w:author="Andy Kleinhesselink" w:date="2019-07-12T06:42:00Z">
                        <w:rPr>
                          <w:rFonts w:ascii="Cambria Math" w:hAnsi="Cambria Math"/>
                          <w:i/>
                        </w:rPr>
                      </w:ins>
                    </m:ctrlPr>
                  </m:naryPr>
                  <m:sub>
                    <m:r>
                      <w:ins w:id="1160" w:author="Andy Kleinhesselink" w:date="2019-07-12T06:42:00Z">
                        <w:rPr>
                          <w:rFonts w:ascii="Cambria Math" w:hAnsi="Cambria Math"/>
                        </w:rPr>
                        <m:t>j</m:t>
                      </w:ins>
                    </m:r>
                  </m:sub>
                  <m:sup>
                    <m:r>
                      <w:ins w:id="1161" w:author="Andy Kleinhesselink" w:date="2019-07-12T06:42:00Z">
                        <w:rPr>
                          <w:rFonts w:ascii="Cambria Math" w:hAnsi="Cambria Math"/>
                        </w:rPr>
                        <m:t>m</m:t>
                      </w:ins>
                    </m:r>
                  </m:sup>
                  <m:e>
                    <m:sSub>
                      <m:sSubPr>
                        <m:ctrlPr>
                          <w:ins w:id="1162" w:author="Andy Kleinhesselink" w:date="2019-07-12T06:42:00Z">
                            <w:rPr>
                              <w:rFonts w:ascii="Cambria Math" w:hAnsi="Cambria Math"/>
                              <w:i/>
                            </w:rPr>
                          </w:ins>
                        </m:ctrlPr>
                      </m:sSubPr>
                      <m:e>
                        <m:r>
                          <w:ins w:id="1163" w:author="Andy Kleinhesselink" w:date="2019-07-12T06:42:00Z">
                            <w:rPr>
                              <w:rFonts w:ascii="Cambria Math" w:hAnsi="Cambria Math"/>
                            </w:rPr>
                            <m:t>g</m:t>
                          </w:ins>
                        </m:r>
                      </m:e>
                      <m:sub>
                        <m:r>
                          <w:ins w:id="1164" w:author="Andy Kleinhesselink" w:date="2019-07-12T06:42:00Z">
                            <w:rPr>
                              <w:rFonts w:ascii="Cambria Math" w:hAnsi="Cambria Math"/>
                            </w:rPr>
                            <m:t>ij</m:t>
                          </w:ins>
                        </m:r>
                      </m:sub>
                    </m:sSub>
                    <m:r>
                      <w:ins w:id="1165" w:author="Andy Kleinhesselink" w:date="2019-07-12T06:42:00Z">
                        <w:rPr>
                          <w:rFonts w:ascii="Cambria Math" w:hAnsi="Cambria Math"/>
                        </w:rPr>
                        <m:t>(</m:t>
                      </w:ins>
                    </m:r>
                    <m:sSub>
                      <m:sSubPr>
                        <m:ctrlPr>
                          <w:ins w:id="1166" w:author="Andy Kleinhesselink" w:date="2019-07-12T06:42:00Z">
                            <w:rPr>
                              <w:rFonts w:ascii="Cambria Math" w:hAnsi="Cambria Math"/>
                              <w:i/>
                            </w:rPr>
                          </w:ins>
                        </m:ctrlPr>
                      </m:sSubPr>
                      <m:e>
                        <m:r>
                          <w:ins w:id="1167" w:author="Andy Kleinhesselink" w:date="2019-07-12T06:42:00Z">
                            <w:rPr>
                              <w:rFonts w:ascii="Cambria Math" w:hAnsi="Cambria Math"/>
                            </w:rPr>
                            <m:t>n</m:t>
                          </w:ins>
                        </m:r>
                      </m:e>
                      <m:sub>
                        <m:r>
                          <w:ins w:id="1168" w:author="Andy Kleinhesselink" w:date="2019-07-12T06:42:00Z">
                            <w:rPr>
                              <w:rFonts w:ascii="Cambria Math" w:hAnsi="Cambria Math"/>
                            </w:rPr>
                            <m:t>j</m:t>
                          </w:ins>
                        </m:r>
                      </m:sub>
                    </m:sSub>
                    <m:r>
                      <w:ins w:id="1169" w:author="Andy Kleinhesselink" w:date="2019-07-12T06:42:00Z">
                        <w:rPr>
                          <w:rFonts w:ascii="Cambria Math" w:hAnsi="Cambria Math"/>
                        </w:rPr>
                        <m:t>)</m:t>
                      </w:ins>
                    </m:r>
                  </m:e>
                </m:nary>
                <m:r>
                  <w:ins w:id="1170" w:author="Andy Kleinhesselink" w:date="2019-07-12T06:43:00Z">
                    <w:rPr>
                      <w:rFonts w:ascii="Cambria Math" w:hAnsi="Cambria Math"/>
                    </w:rPr>
                    <m:t>+</m:t>
                  </w:ins>
                </m:r>
                <m:sSub>
                  <m:sSubPr>
                    <m:ctrlPr>
                      <w:ins w:id="1171" w:author="Andy Kleinhesselink" w:date="2019-07-12T06:57:00Z">
                        <w:rPr>
                          <w:rFonts w:ascii="Cambria Math" w:hAnsi="Cambria Math"/>
                          <w:i/>
                        </w:rPr>
                      </w:ins>
                    </m:ctrlPr>
                  </m:sSubPr>
                  <m:e>
                    <m:r>
                      <w:ins w:id="1172" w:author="Andy Kleinhesselink" w:date="2019-07-12T06:58:00Z">
                        <w:rPr>
                          <w:rFonts w:ascii="Cambria Math" w:hAnsi="Cambria Math"/>
                        </w:rPr>
                        <m:t>H</m:t>
                      </w:ins>
                    </m:r>
                  </m:e>
                  <m:sub>
                    <m:r>
                      <w:ins w:id="1173" w:author="Andy Kleinhesselink" w:date="2019-07-12T06:57:00Z">
                        <w:rPr>
                          <w:rFonts w:ascii="Cambria Math" w:hAnsi="Cambria Math"/>
                        </w:rPr>
                        <m:t>i</m:t>
                      </w:ins>
                    </m:r>
                  </m:sub>
                </m:sSub>
                <m:d>
                  <m:dPr>
                    <m:ctrlPr>
                      <w:ins w:id="1174" w:author="Andy Kleinhesselink" w:date="2019-07-12T06:56:00Z">
                        <w:rPr>
                          <w:rFonts w:ascii="Cambria Math" w:hAnsi="Cambria Math"/>
                          <w:i/>
                        </w:rPr>
                      </w:ins>
                    </m:ctrlPr>
                  </m:dPr>
                  <m:e>
                    <m:sSub>
                      <m:sSubPr>
                        <m:ctrlPr>
                          <w:ins w:id="1175" w:author="Andy Kleinhesselink" w:date="2019-07-12T06:56:00Z">
                            <w:rPr>
                              <w:rFonts w:ascii="Cambria Math" w:hAnsi="Cambria Math"/>
                              <w:i/>
                            </w:rPr>
                          </w:ins>
                        </m:ctrlPr>
                      </m:sSubPr>
                      <m:e>
                        <m:r>
                          <w:ins w:id="1176" w:author="Andy Kleinhesselink" w:date="2019-07-12T06:56:00Z">
                            <w:rPr>
                              <w:rFonts w:ascii="Cambria Math" w:hAnsi="Cambria Math"/>
                            </w:rPr>
                            <m:t>n</m:t>
                          </w:ins>
                        </m:r>
                      </m:e>
                      <m:sub>
                        <m:r>
                          <w:ins w:id="1177" w:author="Andy Kleinhesselink" w:date="2019-07-12T06:56:00Z">
                            <w:rPr>
                              <w:rFonts w:ascii="Cambria Math" w:hAnsi="Cambria Math"/>
                            </w:rPr>
                            <m:t>j</m:t>
                          </w:ins>
                        </m:r>
                      </m:sub>
                    </m:sSub>
                    <m:r>
                      <w:ins w:id="1178" w:author="Andy Kleinhesselink" w:date="2019-07-12T06:57:00Z">
                        <w:rPr>
                          <w:rFonts w:ascii="Cambria Math" w:hAnsi="Cambria Math"/>
                        </w:rPr>
                        <m:t xml:space="preserve">, …, </m:t>
                      </w:ins>
                    </m:r>
                    <m:sSub>
                      <m:sSubPr>
                        <m:ctrlPr>
                          <w:ins w:id="1179" w:author="Andy Kleinhesselink" w:date="2019-07-12T06:57:00Z">
                            <w:rPr>
                              <w:rFonts w:ascii="Cambria Math" w:hAnsi="Cambria Math"/>
                              <w:i/>
                            </w:rPr>
                          </w:ins>
                        </m:ctrlPr>
                      </m:sSubPr>
                      <m:e>
                        <m:r>
                          <w:ins w:id="1180" w:author="Andy Kleinhesselink" w:date="2019-07-12T06:57:00Z">
                            <w:rPr>
                              <w:rFonts w:ascii="Cambria Math" w:hAnsi="Cambria Math"/>
                            </w:rPr>
                            <m:t>n</m:t>
                          </w:ins>
                        </m:r>
                      </m:e>
                      <m:sub>
                        <m:r>
                          <w:ins w:id="1181" w:author="Andy Kleinhesselink" w:date="2019-07-12T06:57:00Z">
                            <w:rPr>
                              <w:rFonts w:ascii="Cambria Math" w:hAnsi="Cambria Math"/>
                            </w:rPr>
                            <m:t>m</m:t>
                          </w:ins>
                        </m:r>
                      </m:sub>
                    </m:sSub>
                  </m:e>
                </m:d>
                <m:r>
                  <w:ins w:id="1182" w:author="Andy Kleinhesselink" w:date="2019-07-12T06:50:00Z">
                    <w:rPr>
                      <w:rFonts w:ascii="Cambria Math" w:hAnsi="Cambria Math"/>
                    </w:rPr>
                    <m:t>,</m:t>
                  </w:ins>
                </m:r>
              </m:oMath>
            </m:oMathPara>
          </w:p>
        </w:tc>
        <w:tc>
          <w:tcPr>
            <w:tcW w:w="730" w:type="dxa"/>
            <w:vAlign w:val="center"/>
            <w:tcPrChange w:id="1183" w:author="Andy Kleinhesselink" w:date="2019-07-12T07:22:00Z">
              <w:tcPr>
                <w:tcW w:w="730" w:type="dxa"/>
                <w:vAlign w:val="center"/>
              </w:tcPr>
            </w:tcPrChange>
          </w:tcPr>
          <w:p w14:paraId="44C3C13F" w14:textId="6698B846" w:rsidR="00F31DAE" w:rsidRPr="003C47E7" w:rsidRDefault="00F31DAE" w:rsidP="007A755C">
            <w:pPr>
              <w:spacing w:after="202"/>
              <w:ind w:firstLine="0"/>
              <w:contextualSpacing/>
              <w:jc w:val="center"/>
              <w:rPr>
                <w:ins w:id="1184" w:author="Andy Kleinhesselink" w:date="2019-07-12T06:42:00Z"/>
              </w:rPr>
            </w:pPr>
            <w:ins w:id="1185" w:author="Andy Kleinhesselink" w:date="2019-07-12T06:42:00Z">
              <w:r w:rsidRPr="003C47E7">
                <w:t>(</w:t>
              </w:r>
              <w:r w:rsidRPr="003C47E7">
                <w:rPr>
                  <w:noProof/>
                </w:rPr>
                <w:fldChar w:fldCharType="begin"/>
              </w:r>
              <w:r w:rsidRPr="003C47E7">
                <w:rPr>
                  <w:noProof/>
                </w:rPr>
                <w:instrText xml:space="preserve"> SEQ eq \* MERGEFORMAT </w:instrText>
              </w:r>
              <w:r w:rsidRPr="003C47E7">
                <w:rPr>
                  <w:noProof/>
                </w:rPr>
                <w:fldChar w:fldCharType="separate"/>
              </w:r>
            </w:ins>
            <w:ins w:id="1186" w:author="Andy Kleinhesselink" w:date="2019-07-12T08:02:00Z">
              <w:r w:rsidR="00B91BF5">
                <w:rPr>
                  <w:noProof/>
                </w:rPr>
                <w:t>8</w:t>
              </w:r>
            </w:ins>
            <w:ins w:id="1187" w:author="Andy Kleinhesselink" w:date="2019-07-12T06:42:00Z">
              <w:r w:rsidRPr="003C47E7">
                <w:rPr>
                  <w:noProof/>
                </w:rPr>
                <w:fldChar w:fldCharType="end"/>
              </w:r>
              <w:r w:rsidRPr="003C47E7">
                <w:t>)</w:t>
              </w:r>
            </w:ins>
          </w:p>
        </w:tc>
      </w:tr>
    </w:tbl>
    <w:p w14:paraId="35B78F79" w14:textId="20220657" w:rsidR="000D5952" w:rsidRDefault="00F31DAE" w:rsidP="004A6994">
      <w:pPr>
        <w:spacing w:before="240" w:after="202"/>
        <w:ind w:firstLine="0"/>
        <w:contextualSpacing/>
        <w:rPr>
          <w:ins w:id="1188" w:author="Andy Kleinhesselink" w:date="2019-07-12T07:14:00Z"/>
        </w:rPr>
      </w:pPr>
      <w:ins w:id="1189" w:author="Andy Kleinhesselink" w:date="2019-07-12T06:50:00Z">
        <w:r>
          <w:t xml:space="preserve">where </w:t>
        </w:r>
      </w:ins>
      <w:ins w:id="1190" w:author="Andy Kleinhesselink" w:date="2019-07-12T06:58:00Z">
        <w:r w:rsidR="004766E7">
          <w:rPr>
            <w:i/>
          </w:rPr>
          <w:t>H</w:t>
        </w:r>
      </w:ins>
      <w:ins w:id="1191" w:author="Andy Kleinhesselink" w:date="2019-07-12T06:50:00Z">
        <w:r w:rsidRPr="00F31DAE">
          <w:rPr>
            <w:i/>
            <w:vertAlign w:val="subscript"/>
            <w:rPrChange w:id="1192" w:author="Andy Kleinhesselink" w:date="2019-07-12T06:51:00Z">
              <w:rPr/>
            </w:rPrChange>
          </w:rPr>
          <w:t>i</w:t>
        </w:r>
        <w:r>
          <w:t xml:space="preserve"> is a stand-in for any function of two or more </w:t>
        </w:r>
      </w:ins>
      <w:ins w:id="1193" w:author="Andy Kleinhesselink" w:date="2019-07-12T06:51:00Z">
        <w:r>
          <w:t>competitor species</w:t>
        </w:r>
      </w:ins>
      <w:ins w:id="1194" w:author="Andy Kleinhesselink" w:date="2019-07-12T15:27:00Z">
        <w:r w:rsidR="00C334AE">
          <w:t>’</w:t>
        </w:r>
      </w:ins>
      <w:ins w:id="1195" w:author="Andy Kleinhesselink" w:date="2019-07-12T06:51:00Z">
        <w:r>
          <w:t xml:space="preserve"> densities. </w:t>
        </w:r>
      </w:ins>
      <w:ins w:id="1196" w:author="Andy Kleinhesselink" w:date="2019-07-12T06:50:00Z">
        <w:r>
          <w:t xml:space="preserve"> </w:t>
        </w:r>
      </w:ins>
      <w:ins w:id="1197" w:author="Andy Kleinhesselink" w:date="2019-07-12T06:53:00Z">
        <w:r w:rsidR="004766E7">
          <w:t xml:space="preserve">Our </w:t>
        </w:r>
      </w:ins>
      <w:ins w:id="1198" w:author="Andy Kleinhesselink" w:date="2019-07-12T06:54:00Z">
        <w:r w:rsidR="004766E7">
          <w:t xml:space="preserve">definition </w:t>
        </w:r>
      </w:ins>
      <w:ins w:id="1199" w:author="Andy Kleinhesselink" w:date="2019-07-12T15:27:00Z">
        <w:r w:rsidR="00C334AE">
          <w:t>stems</w:t>
        </w:r>
      </w:ins>
      <w:ins w:id="1200" w:author="Andy Kleinhesselink" w:date="2019-07-12T06:54:00Z">
        <w:r w:rsidR="004766E7">
          <w:t xml:space="preserve"> from the </w:t>
        </w:r>
      </w:ins>
      <w:ins w:id="1201" w:author="Andy Kleinhesselink" w:date="2019-07-12T06:59:00Z">
        <w:r w:rsidR="004766E7">
          <w:t xml:space="preserve">observation that </w:t>
        </w:r>
      </w:ins>
      <w:ins w:id="1202" w:author="Andy Kleinhesselink" w:date="2019-07-12T14:17:00Z">
        <w:r w:rsidR="00B30296">
          <w:t xml:space="preserve">in </w:t>
        </w:r>
      </w:ins>
      <w:ins w:id="1203" w:author="Andy Kleinhesselink" w:date="2019-07-12T07:06:00Z">
        <w:r w:rsidR="000D5952">
          <w:t xml:space="preserve">many non-linear models, such as the </w:t>
        </w:r>
        <w:proofErr w:type="spellStart"/>
        <w:r w:rsidR="000D5952">
          <w:t>Beverton</w:t>
        </w:r>
        <w:proofErr w:type="spellEnd"/>
        <w:r w:rsidR="000D5952">
          <w:t>-Holt model</w:t>
        </w:r>
      </w:ins>
      <w:ins w:id="1204" w:author="Andy Kleinhesselink" w:date="2019-07-12T07:09:00Z">
        <w:r w:rsidR="000D5952">
          <w:t xml:space="preserve">, </w:t>
        </w:r>
      </w:ins>
      <w:ins w:id="1205" w:author="Andy Kleinhesselink" w:date="2019-07-12T07:23:00Z">
        <w:r w:rsidR="007A755C">
          <w:t>per capita growth rate can be transformed by a function</w:t>
        </w:r>
      </w:ins>
      <w:ins w:id="1206" w:author="Andy Kleinhesselink" w:date="2019-07-12T07:12:00Z">
        <w:r w:rsidR="000D5952">
          <w:t xml:space="preserve">, </w:t>
        </w:r>
        <w:r w:rsidR="000D5952" w:rsidRPr="000D5952">
          <w:rPr>
            <w:i/>
            <w:rPrChange w:id="1207" w:author="Andy Kleinhesselink" w:date="2019-07-12T07:12:00Z">
              <w:rPr/>
            </w:rPrChange>
          </w:rPr>
          <w:t>l</w:t>
        </w:r>
        <w:r w:rsidR="000D5952" w:rsidRPr="000D5952">
          <w:rPr>
            <w:i/>
            <w:vertAlign w:val="subscript"/>
            <w:rPrChange w:id="1208" w:author="Andy Kleinhesselink" w:date="2019-07-12T07:12:00Z">
              <w:rPr/>
            </w:rPrChange>
          </w:rPr>
          <w:t>i</w:t>
        </w:r>
        <w:r w:rsidR="000D5952">
          <w:t xml:space="preserve">, </w:t>
        </w:r>
      </w:ins>
      <w:ins w:id="1209" w:author="Andy Kleinhesselink" w:date="2019-07-12T07:23:00Z">
        <w:r w:rsidR="007A755C">
          <w:t xml:space="preserve">so that </w:t>
        </w:r>
      </w:ins>
      <w:ins w:id="1210" w:author="Andy Kleinhesselink" w:date="2019-07-12T14:18:00Z">
        <w:r w:rsidR="00B30296">
          <w:t xml:space="preserve">the RHS is </w:t>
        </w:r>
      </w:ins>
      <w:ins w:id="1211" w:author="Andy Kleinhesselink" w:date="2019-07-12T15:58:00Z">
        <w:r w:rsidR="008D374A">
          <w:t xml:space="preserve">a sum </w:t>
        </w:r>
      </w:ins>
      <w:ins w:id="1212" w:author="Andy Kleinhesselink" w:date="2019-07-12T15:59:00Z">
        <w:r w:rsidR="008D374A">
          <w:t>terms</w:t>
        </w:r>
      </w:ins>
      <w:ins w:id="1213" w:author="Andy Kleinhesselink" w:date="2019-07-24T11:42:00Z">
        <w:r w:rsidR="00ED2953">
          <w:t xml:space="preserve"> as in the LV model</w:t>
        </w:r>
      </w:ins>
      <w:ins w:id="1214" w:author="Andy Kleinhesselink" w:date="2019-07-12T07:10:00Z">
        <w:r w:rsidR="000D5952">
          <w:t xml:space="preserve">.  </w:t>
        </w:r>
      </w:ins>
      <w:ins w:id="1215" w:author="Andy Kleinhesselink" w:date="2019-07-24T11:42:00Z">
        <w:r w:rsidR="00ED2953">
          <w:t xml:space="preserve">As an example, for the </w:t>
        </w:r>
      </w:ins>
      <w:proofErr w:type="spellStart"/>
      <w:ins w:id="1216" w:author="Andy Kleinhesselink" w:date="2019-07-12T07:12:00Z">
        <w:r w:rsidR="000D5952">
          <w:t>Beverton</w:t>
        </w:r>
        <w:proofErr w:type="spellEnd"/>
        <w:r w:rsidR="000D5952">
          <w:t xml:space="preserve">-Holt model </w:t>
        </w:r>
      </w:ins>
      <w:ins w:id="1217" w:author="Andy Kleinhesselink" w:date="2019-07-12T07:13:00Z">
        <w:r w:rsidR="000D5952">
          <w:t xml:space="preserve">we </w:t>
        </w:r>
      </w:ins>
      <w:ins w:id="1218" w:author="Andy Kleinhesselink" w:date="2019-07-12T07:26:00Z">
        <w:r w:rsidR="00816731">
          <w:t xml:space="preserve">divide both sides by </w:t>
        </w:r>
      </w:ins>
      <m:oMath>
        <m:sSub>
          <m:sSubPr>
            <m:ctrlPr>
              <w:ins w:id="1219" w:author="Andy Kleinhesselink" w:date="2019-07-12T08:03:00Z">
                <w:rPr>
                  <w:rFonts w:ascii="Cambria Math" w:hAnsi="Cambria Math"/>
                  <w:i/>
                </w:rPr>
              </w:ins>
            </m:ctrlPr>
          </m:sSubPr>
          <m:e>
            <m:r>
              <w:ins w:id="1220" w:author="Andy Kleinhesselink" w:date="2019-07-12T08:03:00Z">
                <w:rPr>
                  <w:rFonts w:ascii="Cambria Math" w:hAnsi="Cambria Math"/>
                </w:rPr>
                <m:t>λ</m:t>
              </w:ins>
            </m:r>
          </m:e>
          <m:sub>
            <m:r>
              <w:ins w:id="1221" w:author="Andy Kleinhesselink" w:date="2019-07-12T08:03:00Z">
                <w:rPr>
                  <w:rFonts w:ascii="Cambria Math" w:hAnsi="Cambria Math"/>
                </w:rPr>
                <m:t>i</m:t>
              </w:ins>
            </m:r>
          </m:sub>
        </m:sSub>
      </m:oMath>
      <w:ins w:id="1222" w:author="Andy Kleinhesselink" w:date="2019-07-12T07:36:00Z">
        <w:r w:rsidR="00816731">
          <w:t>, take the inverse and subtract one</w:t>
        </w:r>
      </w:ins>
      <w:ins w:id="1223" w:author="Andy Kleinhesselink" w:date="2019-07-12T07:40:00Z">
        <w:r w:rsidR="00113837">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113837" w:rsidRPr="003C47E7" w14:paraId="71A6665C" w14:textId="77777777" w:rsidTr="00816731">
        <w:trPr>
          <w:trHeight w:val="900"/>
          <w:ins w:id="1224" w:author="Andy Kleinhesselink" w:date="2019-07-12T07:15:00Z"/>
        </w:trPr>
        <w:tc>
          <w:tcPr>
            <w:tcW w:w="918" w:type="dxa"/>
            <w:vAlign w:val="center"/>
          </w:tcPr>
          <w:p w14:paraId="47AA1CA2" w14:textId="77777777" w:rsidR="007A755C" w:rsidRPr="003C47E7" w:rsidRDefault="007A755C" w:rsidP="007A755C">
            <w:pPr>
              <w:spacing w:after="202"/>
              <w:ind w:firstLine="0"/>
              <w:contextualSpacing/>
              <w:jc w:val="center"/>
              <w:rPr>
                <w:ins w:id="1225" w:author="Andy Kleinhesselink" w:date="2019-07-12T07:15:00Z"/>
              </w:rPr>
            </w:pPr>
          </w:p>
        </w:tc>
        <w:tc>
          <w:tcPr>
            <w:tcW w:w="7200" w:type="dxa"/>
            <w:vAlign w:val="center"/>
          </w:tcPr>
          <w:p w14:paraId="64194FC3" w14:textId="7058D673" w:rsidR="007A755C" w:rsidRPr="003C47E7" w:rsidRDefault="00DA3A33" w:rsidP="00096EF1">
            <w:pPr>
              <w:spacing w:after="202"/>
              <w:contextualSpacing/>
              <w:jc w:val="center"/>
              <w:rPr>
                <w:ins w:id="1226" w:author="Andy Kleinhesselink" w:date="2019-07-12T07:15:00Z"/>
              </w:rPr>
            </w:pPr>
            <m:oMathPara>
              <m:oMath>
                <m:sSub>
                  <m:sSubPr>
                    <m:ctrlPr>
                      <w:ins w:id="1227" w:author="Andy Kleinhesselink" w:date="2019-07-12T07:26:00Z">
                        <w:rPr>
                          <w:rFonts w:ascii="Cambria Math" w:hAnsi="Cambria Math"/>
                          <w:i/>
                        </w:rPr>
                      </w:ins>
                    </m:ctrlPr>
                  </m:sSubPr>
                  <m:e>
                    <m:r>
                      <w:ins w:id="1228" w:author="Andy Kleinhesselink" w:date="2019-07-12T07:37:00Z">
                        <w:rPr>
                          <w:rFonts w:ascii="Cambria Math" w:hAnsi="Cambria Math"/>
                        </w:rPr>
                        <m:t>l</m:t>
                      </w:ins>
                    </m:r>
                  </m:e>
                  <m:sub>
                    <m:r>
                      <w:ins w:id="1229" w:author="Andy Kleinhesselink" w:date="2019-07-12T07:26:00Z">
                        <w:rPr>
                          <w:rFonts w:ascii="Cambria Math" w:hAnsi="Cambria Math"/>
                        </w:rPr>
                        <m:t>i</m:t>
                      </w:ins>
                    </m:r>
                  </m:sub>
                </m:sSub>
                <m:d>
                  <m:dPr>
                    <m:ctrlPr>
                      <w:ins w:id="1230" w:author="Andy Kleinhesselink" w:date="2019-07-12T07:37:00Z">
                        <w:rPr>
                          <w:rFonts w:ascii="Cambria Math" w:hAnsi="Cambria Math"/>
                          <w:i/>
                        </w:rPr>
                      </w:ins>
                    </m:ctrlPr>
                  </m:dPr>
                  <m:e>
                    <m:f>
                      <m:fPr>
                        <m:ctrlPr>
                          <w:ins w:id="1231" w:author="Andy Kleinhesselink" w:date="2019-07-12T07:37:00Z">
                            <w:rPr>
                              <w:rFonts w:ascii="Cambria Math" w:hAnsi="Cambria Math"/>
                              <w:i/>
                            </w:rPr>
                          </w:ins>
                        </m:ctrlPr>
                      </m:fPr>
                      <m:num>
                        <m:sSub>
                          <m:sSubPr>
                            <m:ctrlPr>
                              <w:ins w:id="1232" w:author="Andy Kleinhesselink" w:date="2019-07-12T07:37:00Z">
                                <w:rPr>
                                  <w:rFonts w:ascii="Cambria Math" w:hAnsi="Cambria Math"/>
                                  <w:i/>
                                </w:rPr>
                              </w:ins>
                            </m:ctrlPr>
                          </m:sSubPr>
                          <m:e>
                            <m:r>
                              <w:ins w:id="1233" w:author="Andy Kleinhesselink" w:date="2019-07-12T07:37:00Z">
                                <w:rPr>
                                  <w:rFonts w:ascii="Cambria Math" w:hAnsi="Cambria Math"/>
                                </w:rPr>
                                <m:t>n</m:t>
                              </w:ins>
                            </m:r>
                          </m:e>
                          <m:sub>
                            <m:r>
                              <w:ins w:id="1234" w:author="Andy Kleinhesselink" w:date="2019-07-12T07:37:00Z">
                                <w:rPr>
                                  <w:rFonts w:ascii="Cambria Math" w:hAnsi="Cambria Math"/>
                                </w:rPr>
                                <m:t>i</m:t>
                              </w:ins>
                            </m:r>
                          </m:sub>
                        </m:sSub>
                        <m:d>
                          <m:dPr>
                            <m:ctrlPr>
                              <w:ins w:id="1235" w:author="Andy Kleinhesselink" w:date="2019-07-12T07:37:00Z">
                                <w:rPr>
                                  <w:rFonts w:ascii="Cambria Math" w:hAnsi="Cambria Math"/>
                                  <w:i/>
                                </w:rPr>
                              </w:ins>
                            </m:ctrlPr>
                          </m:dPr>
                          <m:e>
                            <m:r>
                              <w:ins w:id="1236" w:author="Andy Kleinhesselink" w:date="2019-07-12T07:37:00Z">
                                <w:rPr>
                                  <w:rFonts w:ascii="Cambria Math" w:hAnsi="Cambria Math"/>
                                </w:rPr>
                                <m:t>t+1</m:t>
                              </w:ins>
                            </m:r>
                          </m:e>
                        </m:d>
                      </m:num>
                      <m:den>
                        <m:sSub>
                          <m:sSubPr>
                            <m:ctrlPr>
                              <w:ins w:id="1237" w:author="Andy Kleinhesselink" w:date="2019-07-12T07:37:00Z">
                                <w:rPr>
                                  <w:rFonts w:ascii="Cambria Math" w:hAnsi="Cambria Math"/>
                                  <w:i/>
                                </w:rPr>
                              </w:ins>
                            </m:ctrlPr>
                          </m:sSubPr>
                          <m:e>
                            <m:r>
                              <w:ins w:id="1238" w:author="Andy Kleinhesselink" w:date="2019-07-12T07:37:00Z">
                                <w:rPr>
                                  <w:rFonts w:ascii="Cambria Math" w:hAnsi="Cambria Math"/>
                                </w:rPr>
                                <m:t>n</m:t>
                              </w:ins>
                            </m:r>
                          </m:e>
                          <m:sub>
                            <m:r>
                              <w:ins w:id="1239" w:author="Andy Kleinhesselink" w:date="2019-07-12T07:37:00Z">
                                <w:rPr>
                                  <w:rFonts w:ascii="Cambria Math" w:hAnsi="Cambria Math"/>
                                </w:rPr>
                                <m:t>i</m:t>
                              </w:ins>
                            </m:r>
                          </m:sub>
                        </m:sSub>
                        <m:d>
                          <m:dPr>
                            <m:ctrlPr>
                              <w:ins w:id="1240" w:author="Andy Kleinhesselink" w:date="2019-07-12T07:37:00Z">
                                <w:rPr>
                                  <w:rFonts w:ascii="Cambria Math" w:hAnsi="Cambria Math"/>
                                  <w:i/>
                                </w:rPr>
                              </w:ins>
                            </m:ctrlPr>
                          </m:dPr>
                          <m:e>
                            <m:r>
                              <w:ins w:id="1241" w:author="Andy Kleinhesselink" w:date="2019-07-12T07:37:00Z">
                                <w:rPr>
                                  <w:rFonts w:ascii="Cambria Math" w:hAnsi="Cambria Math"/>
                                </w:rPr>
                                <m:t>t</m:t>
                              </w:ins>
                            </m:r>
                          </m:e>
                        </m:d>
                      </m:den>
                    </m:f>
                  </m:e>
                </m:d>
                <m:r>
                  <w:ins w:id="1242" w:author="Andy Kleinhesselink" w:date="2019-07-12T07:15:00Z">
                    <w:rPr>
                      <w:rFonts w:ascii="Cambria Math" w:hAnsi="Cambria Math"/>
                    </w:rPr>
                    <m:t>=</m:t>
                  </w:ins>
                </m:r>
                <m:r>
                  <w:ins w:id="1243" w:author="Andy Kleinhesselink" w:date="2019-07-12T07:18:00Z">
                    <w:rPr>
                      <w:rFonts w:ascii="Cambria Math" w:hAnsi="Cambria Math"/>
                    </w:rPr>
                    <m:t xml:space="preserve"> </m:t>
                  </w:ins>
                </m:r>
                <m:nary>
                  <m:naryPr>
                    <m:chr m:val="∑"/>
                    <m:supHide m:val="1"/>
                    <m:ctrlPr>
                      <w:ins w:id="1244" w:author="Andy Kleinhesselink" w:date="2019-07-12T07:18:00Z">
                        <w:rPr>
                          <w:rFonts w:ascii="Cambria Math" w:hAnsi="Cambria Math"/>
                          <w:i/>
                        </w:rPr>
                      </w:ins>
                    </m:ctrlPr>
                  </m:naryPr>
                  <m:sub>
                    <m:r>
                      <w:ins w:id="1245" w:author="Andy Kleinhesselink" w:date="2019-07-12T07:18:00Z">
                        <w:rPr>
                          <w:rFonts w:ascii="Cambria Math" w:hAnsi="Cambria Math"/>
                        </w:rPr>
                        <m:t>i</m:t>
                      </w:ins>
                    </m:r>
                  </m:sub>
                  <m:sup/>
                  <m:e>
                    <m:sSub>
                      <m:sSubPr>
                        <m:ctrlPr>
                          <w:ins w:id="1246" w:author="Andy Kleinhesselink" w:date="2019-07-12T07:18:00Z">
                            <w:rPr>
                              <w:rFonts w:ascii="Cambria Math" w:hAnsi="Cambria Math"/>
                              <w:i/>
                            </w:rPr>
                          </w:ins>
                        </m:ctrlPr>
                      </m:sSubPr>
                      <m:e>
                        <m:r>
                          <w:ins w:id="1247" w:author="Andy Kleinhesselink" w:date="2019-07-12T07:18:00Z">
                            <w:rPr>
                              <w:rFonts w:ascii="Cambria Math" w:hAnsi="Cambria Math"/>
                            </w:rPr>
                            <m:t>α</m:t>
                          </w:ins>
                        </m:r>
                      </m:e>
                      <m:sub>
                        <m:r>
                          <w:ins w:id="1248" w:author="Andy Kleinhesselink" w:date="2019-07-12T07:18:00Z">
                            <w:rPr>
                              <w:rFonts w:ascii="Cambria Math" w:hAnsi="Cambria Math"/>
                            </w:rPr>
                            <m:t>ij</m:t>
                          </w:ins>
                        </m:r>
                      </m:sub>
                    </m:sSub>
                    <m:sSub>
                      <m:sSubPr>
                        <m:ctrlPr>
                          <w:ins w:id="1249" w:author="Andy Kleinhesselink" w:date="2019-07-12T07:18:00Z">
                            <w:rPr>
                              <w:rFonts w:ascii="Cambria Math" w:hAnsi="Cambria Math"/>
                              <w:i/>
                            </w:rPr>
                          </w:ins>
                        </m:ctrlPr>
                      </m:sSubPr>
                      <m:e>
                        <m:r>
                          <w:ins w:id="1250" w:author="Andy Kleinhesselink" w:date="2019-07-12T07:18:00Z">
                            <w:rPr>
                              <w:rFonts w:ascii="Cambria Math" w:hAnsi="Cambria Math"/>
                            </w:rPr>
                            <m:t>n</m:t>
                          </w:ins>
                        </m:r>
                      </m:e>
                      <m:sub>
                        <m:r>
                          <w:ins w:id="1251" w:author="Andy Kleinhesselink" w:date="2019-07-12T07:18:00Z">
                            <w:rPr>
                              <w:rFonts w:ascii="Cambria Math" w:hAnsi="Cambria Math"/>
                            </w:rPr>
                            <m:t>j</m:t>
                          </w:ins>
                        </m:r>
                      </m:sub>
                    </m:sSub>
                    <m:r>
                      <w:ins w:id="1252" w:author="Andy Kleinhesselink" w:date="2019-07-12T07:41:00Z">
                        <w:rPr>
                          <w:rFonts w:ascii="Cambria Math" w:hAnsi="Cambria Math"/>
                        </w:rPr>
                        <m:t xml:space="preserve">,  </m:t>
                      </w:ins>
                    </m:r>
                  </m:e>
                </m:nary>
                <m:r>
                  <w:del w:id="1253" w:author="Andy Kleinhesselink" w:date="2019-07-12T07:42:00Z">
                    <m:rPr>
                      <m:sty m:val="p"/>
                    </m:rPr>
                    <w:br/>
                  </w:del>
                </m:r>
              </m:oMath>
              <m:oMath>
                <m:r>
                  <w:del w:id="1254" w:author="Andy Kleinhesselink" w:date="2019-07-12T07:42:00Z">
                    <m:rPr>
                      <m:sty m:val="p"/>
                    </m:rPr>
                    <w:br/>
                  </w:del>
                </m:r>
              </m:oMath>
              <m:oMath>
                <m:r>
                  <w:del w:id="1255" w:author="Andy Kleinhesselink" w:date="2019-07-12T07:27:00Z">
                    <m:rPr>
                      <m:sty m:val="p"/>
                    </m:rPr>
                    <w:br/>
                  </w:del>
                </m:r>
              </m:oMath>
            </m:oMathPara>
          </w:p>
        </w:tc>
        <w:tc>
          <w:tcPr>
            <w:tcW w:w="738" w:type="dxa"/>
            <w:vAlign w:val="center"/>
          </w:tcPr>
          <w:p w14:paraId="3A15CEAC" w14:textId="032A4E7A" w:rsidR="007A755C" w:rsidRPr="003C47E7" w:rsidRDefault="007A755C" w:rsidP="007A755C">
            <w:pPr>
              <w:spacing w:after="202"/>
              <w:ind w:firstLine="0"/>
              <w:contextualSpacing/>
              <w:jc w:val="center"/>
              <w:rPr>
                <w:ins w:id="1256" w:author="Andy Kleinhesselink" w:date="2019-07-12T07:15:00Z"/>
              </w:rPr>
            </w:pPr>
            <w:ins w:id="1257" w:author="Andy Kleinhesselink" w:date="2019-07-12T07:15:00Z">
              <w:r w:rsidRPr="003C47E7">
                <w:lastRenderedPageBreak/>
                <w:t>(</w:t>
              </w:r>
              <w:r w:rsidRPr="003C47E7">
                <w:rPr>
                  <w:noProof/>
                </w:rPr>
                <w:fldChar w:fldCharType="begin"/>
              </w:r>
              <w:r w:rsidRPr="003C47E7">
                <w:rPr>
                  <w:noProof/>
                </w:rPr>
                <w:instrText xml:space="preserve"> SEQ eq \* MERGEFORMAT </w:instrText>
              </w:r>
              <w:r w:rsidRPr="003C47E7">
                <w:rPr>
                  <w:noProof/>
                </w:rPr>
                <w:fldChar w:fldCharType="separate"/>
              </w:r>
            </w:ins>
            <w:ins w:id="1258" w:author="Andy Kleinhesselink" w:date="2019-07-12T08:02:00Z">
              <w:r w:rsidR="00B91BF5">
                <w:rPr>
                  <w:noProof/>
                </w:rPr>
                <w:t>9</w:t>
              </w:r>
            </w:ins>
            <w:ins w:id="1259" w:author="Andy Kleinhesselink" w:date="2019-07-12T07:15:00Z">
              <w:r w:rsidRPr="003C47E7">
                <w:rPr>
                  <w:noProof/>
                </w:rPr>
                <w:fldChar w:fldCharType="end"/>
              </w:r>
              <w:r w:rsidRPr="003C47E7">
                <w:t>)</w:t>
              </w:r>
            </w:ins>
          </w:p>
        </w:tc>
      </w:tr>
    </w:tbl>
    <w:p w14:paraId="5D068042" w14:textId="79E942B9" w:rsidR="00F31DAE" w:rsidRDefault="00113837" w:rsidP="004A6994">
      <w:pPr>
        <w:spacing w:before="240" w:after="202"/>
        <w:ind w:firstLine="0"/>
        <w:contextualSpacing/>
        <w:rPr>
          <w:ins w:id="1260" w:author="Andy Kleinhesselink" w:date="2019-07-12T07:43:00Z"/>
        </w:rPr>
      </w:pPr>
      <w:ins w:id="1261" w:author="Andy Kleinhesselink" w:date="2019-07-12T07:40:00Z">
        <w:r>
          <w:t>w</w:t>
        </w:r>
      </w:ins>
      <w:ins w:id="1262" w:author="Andy Kleinhesselink" w:date="2019-07-12T07:38:00Z">
        <w:r>
          <w:t>here</w:t>
        </w:r>
      </w:ins>
      <w:ins w:id="1263" w:author="Andy Kleinhesselink" w:date="2019-07-12T07:42:00Z">
        <w:r>
          <w:t xml:space="preserv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x</m:t>
              </m:r>
            </m:den>
          </m:f>
          <m:r>
            <w:rPr>
              <w:rFonts w:ascii="Cambria Math" w:hAnsi="Cambria Math"/>
            </w:rPr>
            <m:t>- 1</m:t>
          </m:r>
        </m:oMath>
        <w:r>
          <w:t>.</w:t>
        </w:r>
      </w:ins>
      <w:ins w:id="1264" w:author="Andy Kleinhesselink" w:date="2019-07-12T06:58:00Z">
        <w:r w:rsidR="004766E7">
          <w:t xml:space="preserve"> </w:t>
        </w:r>
      </w:ins>
      <w:ins w:id="1265" w:author="Andy Kleinhesselink" w:date="2019-07-12T07:55:00Z">
        <w:r w:rsidR="001E276E">
          <w:t xml:space="preserve"> </w:t>
        </w:r>
      </w:ins>
    </w:p>
    <w:p w14:paraId="2210207B" w14:textId="7C90FE41" w:rsidR="00B30296" w:rsidRDefault="00113837" w:rsidP="004A6994">
      <w:pPr>
        <w:spacing w:before="240" w:after="202"/>
        <w:ind w:firstLine="0"/>
        <w:contextualSpacing/>
        <w:rPr>
          <w:ins w:id="1266" w:author="Andy Kleinhesselink" w:date="2019-07-12T14:19:00Z"/>
        </w:rPr>
      </w:pPr>
      <w:ins w:id="1267" w:author="Andy Kleinhesselink" w:date="2019-07-12T07:43:00Z">
        <w:r>
          <w:tab/>
        </w:r>
      </w:ins>
      <w:ins w:id="1268" w:author="Andy Kleinhesselink" w:date="2019-07-12T08:04:00Z">
        <w:r w:rsidR="000F3D94">
          <w:t xml:space="preserve">This </w:t>
        </w:r>
      </w:ins>
      <w:ins w:id="1269" w:author="Andy Kleinhesselink" w:date="2019-07-12T07:43:00Z">
        <w:r>
          <w:t>definition is general enough to be applied to a wide range of models</w:t>
        </w:r>
      </w:ins>
      <w:ins w:id="1270" w:author="Andy Kleinhesselink" w:date="2019-07-12T14:18:00Z">
        <w:r w:rsidR="00B30296">
          <w:t xml:space="preserve"> and </w:t>
        </w:r>
      </w:ins>
      <w:ins w:id="1271" w:author="Andy Kleinhesselink" w:date="2019-07-12T15:28:00Z">
        <w:r w:rsidR="00C334AE">
          <w:t xml:space="preserve">has a </w:t>
        </w:r>
      </w:ins>
      <w:ins w:id="1272" w:author="Andy Kleinhesselink" w:date="2019-07-12T14:18:00Z">
        <w:r w:rsidR="00B30296">
          <w:t>straightforward interpret</w:t>
        </w:r>
      </w:ins>
      <w:ins w:id="1273" w:author="Andy Kleinhesselink" w:date="2019-07-12T14:19:00Z">
        <w:r w:rsidR="00B30296">
          <w:t>ation:</w:t>
        </w:r>
      </w:ins>
      <w:ins w:id="1274" w:author="Andy Kleinhesselink" w:date="2019-07-12T07:44:00Z">
        <w:r>
          <w:t xml:space="preserve"> </w:t>
        </w:r>
      </w:ins>
      <w:ins w:id="1275" w:author="Andy Kleinhesselink" w:date="2019-07-12T14:19:00Z">
        <w:r w:rsidR="00B30296">
          <w:t xml:space="preserve">in </w:t>
        </w:r>
      </w:ins>
      <w:ins w:id="1276" w:author="Andy Kleinhesselink" w:date="2019-07-12T07:47:00Z">
        <w:r w:rsidR="00906A7E">
          <w:t>models</w:t>
        </w:r>
      </w:ins>
      <w:ins w:id="1277" w:author="Andy Kleinhesselink" w:date="2019-07-12T07:44:00Z">
        <w:r>
          <w:t xml:space="preserve"> without HOIs, </w:t>
        </w:r>
      </w:ins>
      <w:ins w:id="1278" w:author="Andy Kleinhesselink" w:date="2019-07-12T15:57:00Z">
        <w:r w:rsidR="008D374A">
          <w:t>each</w:t>
        </w:r>
      </w:ins>
      <w:ins w:id="1279" w:author="Andy Kleinhesselink" w:date="2019-07-12T07:52:00Z">
        <w:r w:rsidR="00964CAC">
          <w:t xml:space="preserve"> competitor species </w:t>
        </w:r>
      </w:ins>
      <w:ins w:id="1280" w:author="Andy Kleinhesselink" w:date="2019-07-12T07:51:00Z">
        <w:r w:rsidR="00964CAC">
          <w:t>ha</w:t>
        </w:r>
      </w:ins>
      <w:ins w:id="1281" w:author="Andy Kleinhesselink" w:date="2019-07-12T15:57:00Z">
        <w:r w:rsidR="008D374A">
          <w:t>s</w:t>
        </w:r>
      </w:ins>
      <w:ins w:id="1282" w:author="Andy Kleinhesselink" w:date="2019-07-12T07:49:00Z">
        <w:r w:rsidR="00906A7E">
          <w:t xml:space="preserve"> </w:t>
        </w:r>
      </w:ins>
      <w:ins w:id="1283" w:author="Andy Kleinhesselink" w:date="2019-07-12T16:03:00Z">
        <w:r w:rsidR="00185041">
          <w:t xml:space="preserve">an independent </w:t>
        </w:r>
      </w:ins>
      <w:ins w:id="1284" w:author="Andy Kleinhesselink" w:date="2019-07-12T07:49:00Z">
        <w:r w:rsidR="00906A7E">
          <w:t xml:space="preserve">effect on the focal species’ per capita growth rate, albeit an effect that is transformed by </w:t>
        </w:r>
      </w:ins>
      <w:ins w:id="1285" w:author="Andy Kleinhesselink" w:date="2019-07-12T14:19:00Z">
        <w:r w:rsidR="00B30296">
          <w:t>an overarching</w:t>
        </w:r>
      </w:ins>
      <w:ins w:id="1286" w:author="Andy Kleinhesselink" w:date="2019-07-12T07:50:00Z">
        <w:r w:rsidR="00906A7E">
          <w:t xml:space="preserve"> function </w:t>
        </w:r>
      </w:ins>
      <w:ins w:id="1287" w:author="Andy Kleinhesselink" w:date="2019-07-12T15:28:00Z">
        <w:r w:rsidR="00C334AE">
          <w:t>which is the inverse</w:t>
        </w:r>
      </w:ins>
      <w:ins w:id="1288" w:author="Andy Kleinhesselink" w:date="2019-07-12T15:29:00Z">
        <w:r w:rsidR="00C334AE">
          <w:t xml:space="preserve"> of </w:t>
        </w:r>
      </w:ins>
      <w:ins w:id="1289" w:author="Andy Kleinhesselink" w:date="2019-07-12T07:50:00Z">
        <w:r w:rsidR="00906A7E" w:rsidRPr="00906A7E">
          <w:rPr>
            <w:i/>
            <w:rPrChange w:id="1290" w:author="Andy Kleinhesselink" w:date="2019-07-12T07:50:00Z">
              <w:rPr/>
            </w:rPrChange>
          </w:rPr>
          <w:t>l</w:t>
        </w:r>
        <w:r w:rsidR="00906A7E" w:rsidRPr="00906A7E">
          <w:rPr>
            <w:i/>
            <w:vertAlign w:val="subscript"/>
            <w:rPrChange w:id="1291" w:author="Andy Kleinhesselink" w:date="2019-07-12T07:50:00Z">
              <w:rPr/>
            </w:rPrChange>
          </w:rPr>
          <w:t>i</w:t>
        </w:r>
        <w:r w:rsidR="00906A7E">
          <w:t xml:space="preserve">.  </w:t>
        </w:r>
      </w:ins>
      <w:ins w:id="1292" w:author="Andy Kleinhesselink" w:date="2019-07-14T08:33:00Z">
        <w:r w:rsidR="004C715D">
          <w:t>Our definition is in fact a more basic formulation of the Adler and Morris definition: if</w:t>
        </w:r>
      </w:ins>
      <w:ins w:id="1293" w:author="Andy Kleinhesselink" w:date="2019-07-12T07:54:00Z">
        <w:r w:rsidR="001E276E">
          <w:t xml:space="preserve"> we </w:t>
        </w:r>
      </w:ins>
      <w:ins w:id="1294" w:author="Andy Kleinhesselink" w:date="2019-07-12T07:55:00Z">
        <w:r w:rsidR="001E276E">
          <w:t xml:space="preserve">take the </w:t>
        </w:r>
      </w:ins>
      <w:ins w:id="1295" w:author="Andy Kleinhesselink" w:date="2019-07-12T07:57:00Z">
        <w:r w:rsidR="001E276E">
          <w:t xml:space="preserve">partial derivative of </w:t>
        </w:r>
      </w:ins>
      <w:ins w:id="1296" w:author="Andy Kleinhesselink" w:date="2019-07-12T14:20:00Z">
        <w:r w:rsidR="00B30296">
          <w:t>the per capita population growth rate in equation (7) with respect to a specific competitor</w:t>
        </w:r>
      </w:ins>
      <w:ins w:id="1297" w:author="Andy Kleinhesselink" w:date="2019-07-12T14:21:00Z">
        <w:r w:rsidR="00B30296">
          <w:t xml:space="preserve"> species</w:t>
        </w:r>
      </w:ins>
      <w:ins w:id="1298" w:author="Andy Kleinhesselink" w:date="2019-07-12T14:20:00Z">
        <w:r w:rsidR="00B30296">
          <w:t xml:space="preserve"> </w:t>
        </w:r>
        <w:r w:rsidR="00B30296" w:rsidRPr="00B30296">
          <w:rPr>
            <w:i/>
            <w:rPrChange w:id="1299" w:author="Andy Kleinhesselink" w:date="2019-07-12T14:21:00Z">
              <w:rPr/>
            </w:rPrChange>
          </w:rPr>
          <w:t>j</w:t>
        </w:r>
      </w:ins>
      <w:ins w:id="1300" w:author="Andy Kleinhesselink" w:date="2019-07-12T14:21:00Z">
        <w:r w:rsidR="00B30296">
          <w:t xml:space="preserve">, we find that it can be expressed in the following way,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01" w:author="Andy Kleinhesselink" w:date="2019-07-12T14:2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350"/>
        <w:gridCol w:w="6560"/>
        <w:gridCol w:w="730"/>
        <w:tblGridChange w:id="1302">
          <w:tblGrid>
            <w:gridCol w:w="2610"/>
            <w:gridCol w:w="5300"/>
            <w:gridCol w:w="730"/>
          </w:tblGrid>
        </w:tblGridChange>
      </w:tblGrid>
      <w:tr w:rsidR="00B30296" w:rsidRPr="003C47E7" w14:paraId="458810E4" w14:textId="77777777" w:rsidTr="00B30296">
        <w:trPr>
          <w:trHeight w:val="503"/>
          <w:ins w:id="1303" w:author="Andy Kleinhesselink" w:date="2019-07-12T14:19:00Z"/>
          <w:trPrChange w:id="1304" w:author="Andy Kleinhesselink" w:date="2019-07-12T14:21:00Z">
            <w:trPr>
              <w:trHeight w:val="503"/>
            </w:trPr>
          </w:trPrChange>
        </w:trPr>
        <w:tc>
          <w:tcPr>
            <w:tcW w:w="1350" w:type="dxa"/>
            <w:vAlign w:val="center"/>
            <w:tcPrChange w:id="1305" w:author="Andy Kleinhesselink" w:date="2019-07-12T14:21:00Z">
              <w:tcPr>
                <w:tcW w:w="2610" w:type="dxa"/>
                <w:vAlign w:val="center"/>
              </w:tcPr>
            </w:tcPrChange>
          </w:tcPr>
          <w:p w14:paraId="5FBAD4D1" w14:textId="11BDAB6C" w:rsidR="00B30296" w:rsidRPr="003C47E7" w:rsidRDefault="00B30296" w:rsidP="00EB7697">
            <w:pPr>
              <w:spacing w:after="202"/>
              <w:ind w:firstLine="0"/>
              <w:contextualSpacing/>
              <w:jc w:val="center"/>
              <w:rPr>
                <w:ins w:id="1306" w:author="Andy Kleinhesselink" w:date="2019-07-12T14:19:00Z"/>
              </w:rPr>
            </w:pPr>
          </w:p>
        </w:tc>
        <w:tc>
          <w:tcPr>
            <w:tcW w:w="6560" w:type="dxa"/>
            <w:vAlign w:val="center"/>
            <w:tcPrChange w:id="1307" w:author="Andy Kleinhesselink" w:date="2019-07-12T14:21:00Z">
              <w:tcPr>
                <w:tcW w:w="5300" w:type="dxa"/>
                <w:vAlign w:val="center"/>
              </w:tcPr>
            </w:tcPrChange>
          </w:tcPr>
          <w:p w14:paraId="1D83305E" w14:textId="5E721375" w:rsidR="00B30296" w:rsidRPr="00D427C2" w:rsidRDefault="00DA3A33" w:rsidP="00096EF1">
            <w:pPr>
              <w:spacing w:after="202"/>
              <w:contextualSpacing/>
              <w:jc w:val="center"/>
              <w:rPr>
                <w:ins w:id="1308" w:author="Andy Kleinhesselink" w:date="2019-07-12T14:19:00Z"/>
                <w:rFonts w:ascii="Cambria Math" w:hAnsi="Cambria Math"/>
                <w:i/>
                <w:rPrChange w:id="1309" w:author="Andy Kleinhesselink" w:date="2019-07-12T14:24:00Z">
                  <w:rPr>
                    <w:ins w:id="1310" w:author="Andy Kleinhesselink" w:date="2019-07-12T14:19:00Z"/>
                  </w:rPr>
                </w:rPrChange>
              </w:rPr>
            </w:pPr>
            <m:oMathPara>
              <m:oMath>
                <m:f>
                  <m:fPr>
                    <m:ctrlPr>
                      <w:ins w:id="1311" w:author="Andy Kleinhesselink" w:date="2019-07-12T14:22:00Z">
                        <w:rPr>
                          <w:rFonts w:ascii="Cambria Math" w:hAnsi="Cambria Math"/>
                          <w:i/>
                        </w:rPr>
                      </w:ins>
                    </m:ctrlPr>
                  </m:fPr>
                  <m:num>
                    <m:r>
                      <w:ins w:id="1312" w:author="Andy Kleinhesselink" w:date="2019-07-12T14:22:00Z">
                        <w:rPr>
                          <w:rFonts w:ascii="Cambria Math" w:hAnsi="Cambria Math"/>
                        </w:rPr>
                        <m:t>∂</m:t>
                      </w:ins>
                    </m:r>
                    <m:sSub>
                      <m:sSubPr>
                        <m:ctrlPr>
                          <w:ins w:id="1313" w:author="Andy Kleinhesselink" w:date="2019-07-12T14:22:00Z">
                            <w:rPr>
                              <w:rFonts w:ascii="Cambria Math" w:hAnsi="Cambria Math"/>
                              <w:i/>
                            </w:rPr>
                          </w:ins>
                        </m:ctrlPr>
                      </m:sSubPr>
                      <m:e>
                        <m:r>
                          <w:ins w:id="1314" w:author="Andy Kleinhesselink" w:date="2019-07-12T14:22:00Z">
                            <w:rPr>
                              <w:rFonts w:ascii="Cambria Math" w:hAnsi="Cambria Math"/>
                            </w:rPr>
                            <m:t>F</m:t>
                          </w:ins>
                        </m:r>
                      </m:e>
                      <m:sub>
                        <m:r>
                          <w:ins w:id="1315" w:author="Andy Kleinhesselink" w:date="2019-07-12T14:22:00Z">
                            <w:rPr>
                              <w:rFonts w:ascii="Cambria Math" w:hAnsi="Cambria Math"/>
                            </w:rPr>
                            <m:t>i</m:t>
                          </w:ins>
                        </m:r>
                      </m:sub>
                    </m:sSub>
                  </m:num>
                  <m:den>
                    <m:r>
                      <w:ins w:id="1316" w:author="Andy Kleinhesselink" w:date="2019-07-12T14:22:00Z">
                        <w:rPr>
                          <w:rFonts w:ascii="Cambria Math" w:hAnsi="Cambria Math"/>
                        </w:rPr>
                        <m:t>∂</m:t>
                      </w:ins>
                    </m:r>
                    <m:sSub>
                      <m:sSubPr>
                        <m:ctrlPr>
                          <w:ins w:id="1317" w:author="Andy Kleinhesselink" w:date="2019-07-12T14:22:00Z">
                            <w:rPr>
                              <w:rFonts w:ascii="Cambria Math" w:hAnsi="Cambria Math"/>
                              <w:i/>
                            </w:rPr>
                          </w:ins>
                        </m:ctrlPr>
                      </m:sSubPr>
                      <m:e>
                        <m:r>
                          <w:ins w:id="1318" w:author="Andy Kleinhesselink" w:date="2019-07-12T14:22:00Z">
                            <w:rPr>
                              <w:rFonts w:ascii="Cambria Math" w:hAnsi="Cambria Math"/>
                            </w:rPr>
                            <m:t>n</m:t>
                          </w:ins>
                        </m:r>
                      </m:e>
                      <m:sub>
                        <m:r>
                          <w:ins w:id="1319" w:author="Andy Kleinhesselink" w:date="2019-07-12T14:22:00Z">
                            <w:rPr>
                              <w:rFonts w:ascii="Cambria Math" w:hAnsi="Cambria Math"/>
                            </w:rPr>
                            <m:t>j</m:t>
                          </w:ins>
                        </m:r>
                      </m:sub>
                    </m:sSub>
                  </m:den>
                </m:f>
                <m:r>
                  <w:ins w:id="1320" w:author="Andy Kleinhesselink" w:date="2019-07-12T14:22:00Z">
                    <w:rPr>
                      <w:rFonts w:ascii="Cambria Math" w:hAnsi="Cambria Math"/>
                    </w:rPr>
                    <m:t>=</m:t>
                  </w:ins>
                </m:r>
                <m:f>
                  <m:fPr>
                    <m:ctrlPr>
                      <w:ins w:id="1321" w:author="Andy Kleinhesselink" w:date="2019-07-12T14:23:00Z">
                        <w:rPr>
                          <w:rFonts w:ascii="Cambria Math" w:hAnsi="Cambria Math"/>
                          <w:i/>
                        </w:rPr>
                      </w:ins>
                    </m:ctrlPr>
                  </m:fPr>
                  <m:num>
                    <m:r>
                      <w:ins w:id="1322" w:author="Andy Kleinhesselink" w:date="2019-07-12T14:23:00Z">
                        <w:rPr>
                          <w:rFonts w:ascii="Cambria Math" w:hAnsi="Cambria Math"/>
                        </w:rPr>
                        <m:t>1</m:t>
                      </w:ins>
                    </m:r>
                  </m:num>
                  <m:den>
                    <m:sSubSup>
                      <m:sSubSupPr>
                        <m:ctrlPr>
                          <w:ins w:id="1323" w:author="Andy Kleinhesselink" w:date="2019-07-12T14:23:00Z">
                            <w:rPr>
                              <w:rFonts w:ascii="Cambria Math" w:hAnsi="Cambria Math"/>
                              <w:i/>
                            </w:rPr>
                          </w:ins>
                        </m:ctrlPr>
                      </m:sSubSupPr>
                      <m:e>
                        <m:r>
                          <w:ins w:id="1324" w:author="Andy Kleinhesselink" w:date="2019-07-12T14:23:00Z">
                            <w:rPr>
                              <w:rFonts w:ascii="Cambria Math" w:hAnsi="Cambria Math"/>
                            </w:rPr>
                            <m:t>l</m:t>
                          </w:ins>
                        </m:r>
                      </m:e>
                      <m:sub>
                        <m:r>
                          <w:ins w:id="1325" w:author="Andy Kleinhesselink" w:date="2019-07-12T14:23:00Z">
                            <w:rPr>
                              <w:rFonts w:ascii="Cambria Math" w:hAnsi="Cambria Math"/>
                            </w:rPr>
                            <m:t>i</m:t>
                          </w:ins>
                        </m:r>
                      </m:sub>
                      <m:sup>
                        <m:r>
                          <w:ins w:id="1326" w:author="Andy Kleinhesselink" w:date="2019-07-12T14:23:00Z">
                            <w:rPr>
                              <w:rFonts w:ascii="Cambria Math" w:hAnsi="Cambria Math"/>
                            </w:rPr>
                            <m:t>'</m:t>
                          </w:ins>
                        </m:r>
                      </m:sup>
                    </m:sSubSup>
                    <m:d>
                      <m:dPr>
                        <m:ctrlPr>
                          <w:ins w:id="1327" w:author="Andy Kleinhesselink" w:date="2019-07-12T14:23:00Z">
                            <w:rPr>
                              <w:rFonts w:ascii="Cambria Math" w:hAnsi="Cambria Math"/>
                              <w:i/>
                            </w:rPr>
                          </w:ins>
                        </m:ctrlPr>
                      </m:dPr>
                      <m:e>
                        <m:sSub>
                          <m:sSubPr>
                            <m:ctrlPr>
                              <w:ins w:id="1328" w:author="Andy Kleinhesselink" w:date="2019-07-12T14:23:00Z">
                                <w:rPr>
                                  <w:rFonts w:ascii="Cambria Math" w:hAnsi="Cambria Math"/>
                                  <w:i/>
                                </w:rPr>
                              </w:ins>
                            </m:ctrlPr>
                          </m:sSubPr>
                          <m:e>
                            <m:r>
                              <w:ins w:id="1329" w:author="Andy Kleinhesselink" w:date="2019-07-12T14:23:00Z">
                                <w:rPr>
                                  <w:rFonts w:ascii="Cambria Math" w:hAnsi="Cambria Math"/>
                                </w:rPr>
                                <m:t>F</m:t>
                              </w:ins>
                            </m:r>
                          </m:e>
                          <m:sub>
                            <m:r>
                              <w:ins w:id="1330" w:author="Andy Kleinhesselink" w:date="2019-07-12T14:23:00Z">
                                <w:rPr>
                                  <w:rFonts w:ascii="Cambria Math" w:hAnsi="Cambria Math"/>
                                </w:rPr>
                                <m:t>i</m:t>
                              </w:ins>
                            </m:r>
                          </m:sub>
                        </m:sSub>
                      </m:e>
                    </m:d>
                  </m:den>
                </m:f>
                <m:sSub>
                  <m:sSubPr>
                    <m:ctrlPr>
                      <w:ins w:id="1331" w:author="Andy Kleinhesselink" w:date="2019-07-12T14:23:00Z">
                        <w:rPr>
                          <w:rFonts w:ascii="Cambria Math" w:hAnsi="Cambria Math"/>
                          <w:i/>
                        </w:rPr>
                      </w:ins>
                    </m:ctrlPr>
                  </m:sSubPr>
                  <m:e>
                    <m:r>
                      <w:ins w:id="1332" w:author="Andy Kleinhesselink" w:date="2019-07-12T14:23:00Z">
                        <w:rPr>
                          <w:rFonts w:ascii="Cambria Math" w:hAnsi="Cambria Math"/>
                        </w:rPr>
                        <m:t>g</m:t>
                      </w:ins>
                    </m:r>
                    <m:r>
                      <w:ins w:id="1333" w:author="Andy Kleinhesselink" w:date="2019-07-12T14:44:00Z">
                        <w:rPr>
                          <w:rFonts w:ascii="Cambria Math" w:hAnsi="Cambria Math"/>
                        </w:rPr>
                        <m:t>'</m:t>
                      </w:ins>
                    </m:r>
                  </m:e>
                  <m:sub>
                    <m:r>
                      <w:ins w:id="1334" w:author="Andy Kleinhesselink" w:date="2019-07-12T14:23:00Z">
                        <w:rPr>
                          <w:rFonts w:ascii="Cambria Math" w:hAnsi="Cambria Math"/>
                        </w:rPr>
                        <m:t>ij</m:t>
                      </w:ins>
                    </m:r>
                  </m:sub>
                </m:sSub>
                <m:d>
                  <m:dPr>
                    <m:ctrlPr>
                      <w:ins w:id="1335" w:author="Andy Kleinhesselink" w:date="2019-07-12T14:23:00Z">
                        <w:rPr>
                          <w:rFonts w:ascii="Cambria Math" w:hAnsi="Cambria Math"/>
                          <w:i/>
                        </w:rPr>
                      </w:ins>
                    </m:ctrlPr>
                  </m:dPr>
                  <m:e>
                    <m:sSub>
                      <m:sSubPr>
                        <m:ctrlPr>
                          <w:ins w:id="1336" w:author="Andy Kleinhesselink" w:date="2019-07-12T14:23:00Z">
                            <w:rPr>
                              <w:rFonts w:ascii="Cambria Math" w:hAnsi="Cambria Math"/>
                              <w:i/>
                            </w:rPr>
                          </w:ins>
                        </m:ctrlPr>
                      </m:sSubPr>
                      <m:e>
                        <m:r>
                          <w:ins w:id="1337" w:author="Andy Kleinhesselink" w:date="2019-07-12T14:23:00Z">
                            <w:rPr>
                              <w:rFonts w:ascii="Cambria Math" w:hAnsi="Cambria Math"/>
                            </w:rPr>
                            <m:t>n</m:t>
                          </w:ins>
                        </m:r>
                      </m:e>
                      <m:sub>
                        <m:r>
                          <w:ins w:id="1338" w:author="Andy Kleinhesselink" w:date="2019-07-12T14:23:00Z">
                            <w:rPr>
                              <w:rFonts w:ascii="Cambria Math" w:hAnsi="Cambria Math"/>
                            </w:rPr>
                            <m:t>j</m:t>
                          </w:ins>
                        </m:r>
                      </m:sub>
                    </m:sSub>
                  </m:e>
                </m:d>
                <m:r>
                  <w:ins w:id="1339" w:author="Andy Kleinhesselink" w:date="2019-07-12T15:21:00Z">
                    <w:rPr>
                      <w:rFonts w:ascii="Cambria Math" w:hAnsi="Cambria Math"/>
                    </w:rPr>
                    <m:t>.</m:t>
                  </w:ins>
                </m:r>
              </m:oMath>
            </m:oMathPara>
          </w:p>
        </w:tc>
        <w:tc>
          <w:tcPr>
            <w:tcW w:w="730" w:type="dxa"/>
            <w:vAlign w:val="center"/>
            <w:tcPrChange w:id="1340" w:author="Andy Kleinhesselink" w:date="2019-07-12T14:21:00Z">
              <w:tcPr>
                <w:tcW w:w="730" w:type="dxa"/>
                <w:vAlign w:val="center"/>
              </w:tcPr>
            </w:tcPrChange>
          </w:tcPr>
          <w:p w14:paraId="4CE342D7" w14:textId="77777777" w:rsidR="00B30296" w:rsidRPr="003C47E7" w:rsidRDefault="00B30296" w:rsidP="00EB7697">
            <w:pPr>
              <w:spacing w:after="202"/>
              <w:ind w:firstLine="0"/>
              <w:contextualSpacing/>
              <w:jc w:val="center"/>
              <w:rPr>
                <w:ins w:id="1341" w:author="Andy Kleinhesselink" w:date="2019-07-12T14:19:00Z"/>
              </w:rPr>
            </w:pPr>
            <w:ins w:id="1342" w:author="Andy Kleinhesselink" w:date="2019-07-12T14:19:00Z">
              <w:r w:rsidRPr="003C47E7">
                <w:t>(</w:t>
              </w:r>
              <w:r w:rsidRPr="003C47E7">
                <w:rPr>
                  <w:noProof/>
                </w:rPr>
                <w:fldChar w:fldCharType="begin"/>
              </w:r>
              <w:r w:rsidRPr="003C47E7">
                <w:rPr>
                  <w:noProof/>
                </w:rPr>
                <w:instrText xml:space="preserve"> SEQ eq \* MERGEFORMAT </w:instrText>
              </w:r>
              <w:r w:rsidRPr="003C47E7">
                <w:rPr>
                  <w:noProof/>
                </w:rPr>
                <w:fldChar w:fldCharType="separate"/>
              </w:r>
              <w:r>
                <w:rPr>
                  <w:noProof/>
                </w:rPr>
                <w:t>7</w:t>
              </w:r>
              <w:r w:rsidRPr="003C47E7">
                <w:rPr>
                  <w:noProof/>
                </w:rPr>
                <w:fldChar w:fldCharType="end"/>
              </w:r>
              <w:r w:rsidRPr="003C47E7">
                <w:t>)</w:t>
              </w:r>
            </w:ins>
          </w:p>
        </w:tc>
      </w:tr>
    </w:tbl>
    <w:p w14:paraId="1E0F7D85" w14:textId="0978A233" w:rsidR="00C334AE" w:rsidRDefault="004C715D" w:rsidP="00C334AE">
      <w:pPr>
        <w:spacing w:before="240" w:after="202"/>
        <w:ind w:firstLine="0"/>
        <w:contextualSpacing/>
        <w:rPr>
          <w:ins w:id="1343" w:author="Andy Kleinhesselink" w:date="2019-07-12T15:20:00Z"/>
        </w:rPr>
      </w:pPr>
      <w:ins w:id="1344" w:author="Andy Kleinhesselink" w:date="2019-07-14T08:33:00Z">
        <w:r>
          <w:t>m</w:t>
        </w:r>
      </w:ins>
      <w:ins w:id="1345" w:author="Andy Kleinhesselink" w:date="2019-07-12T15:22:00Z">
        <w:r w:rsidR="00C334AE">
          <w:t>atch</w:t>
        </w:r>
      </w:ins>
      <w:ins w:id="1346" w:author="Andy Kleinhesselink" w:date="2019-07-14T08:33:00Z">
        <w:r>
          <w:t>ing</w:t>
        </w:r>
      </w:ins>
      <w:ins w:id="1347" w:author="Andy Kleinhesselink" w:date="2019-07-12T15:22:00Z">
        <w:r w:rsidR="00C334AE">
          <w:t xml:space="preserve"> the </w:t>
        </w:r>
      </w:ins>
      <w:ins w:id="1348" w:author="Andy Kleinhesselink" w:date="2019-07-14T08:34:00Z">
        <w:r>
          <w:t xml:space="preserve">Adler and Morris </w:t>
        </w:r>
      </w:ins>
      <w:ins w:id="1349" w:author="Andy Kleinhesselink" w:date="2019-07-12T15:22:00Z">
        <w:r w:rsidR="00C334AE">
          <w:t>criteria for a model without HOIs</w:t>
        </w:r>
      </w:ins>
      <w:ins w:id="1350" w:author="Andy Kleinhesselink" w:date="2019-07-12T16:04:00Z">
        <w:r w:rsidR="00185041">
          <w:t>.</w:t>
        </w:r>
      </w:ins>
    </w:p>
    <w:p w14:paraId="57CD1B3E" w14:textId="6C04E511" w:rsidR="00A27B10" w:rsidRPr="003C47E7" w:rsidDel="00C334AE" w:rsidRDefault="00671DB8">
      <w:pPr>
        <w:spacing w:before="240" w:after="202"/>
        <w:ind w:firstLine="0"/>
        <w:contextualSpacing/>
        <w:rPr>
          <w:del w:id="1351" w:author="Andy Kleinhesselink" w:date="2019-07-12T15:26:00Z"/>
        </w:rPr>
        <w:pPrChange w:id="1352" w:author="Andy Kleinhesselink" w:date="2019-07-12T06:26:00Z">
          <w:pPr>
            <w:spacing w:before="240" w:after="202"/>
            <w:contextualSpacing/>
          </w:pPr>
        </w:pPrChange>
      </w:pPr>
      <w:del w:id="1353" w:author="Andy Kleinhesselink" w:date="2019-07-12T15:26:00Z">
        <w:r w:rsidRPr="003C47E7" w:rsidDel="00C334AE">
          <w:delText>We develop a graphical description of interaction modification and HOI</w:delText>
        </w:r>
        <w:r w:rsidR="001F5F3C" w:rsidRPr="003C47E7" w:rsidDel="00C334AE">
          <w:delText>s</w:delText>
        </w:r>
        <w:r w:rsidRPr="003C47E7" w:rsidDel="00C334AE">
          <w:delText xml:space="preserve"> to match the verbal description above. W</w:delText>
        </w:r>
        <w:r w:rsidR="00A27B10" w:rsidRPr="003C47E7" w:rsidDel="00C334AE">
          <w:delText xml:space="preserve">e start with </w:delText>
        </w:r>
        <w:r w:rsidR="002834AC" w:rsidRPr="003C47E7" w:rsidDel="00C334AE">
          <w:delText xml:space="preserve">two functions, </w:delText>
        </w:r>
        <w:r w:rsidRPr="003C47E7" w:rsidDel="00C334AE">
          <w:rPr>
            <w:i/>
          </w:rPr>
          <w:delText>h</w:delText>
        </w:r>
        <w:r w:rsidR="002834AC" w:rsidRPr="003C47E7" w:rsidDel="00C334AE">
          <w:delText xml:space="preserve"> and </w:delText>
        </w:r>
        <w:r w:rsidR="001F5F3C" w:rsidRPr="003C47E7" w:rsidDel="00C334AE">
          <w:rPr>
            <w:i/>
          </w:rPr>
          <w:delText>l</w:delText>
        </w:r>
        <w:r w:rsidR="002834AC" w:rsidRPr="003C47E7" w:rsidDel="00C334AE">
          <w:rPr>
            <w:vertAlign w:val="subscript"/>
          </w:rPr>
          <w:softHyphen/>
        </w:r>
        <w:r w:rsidR="002834AC" w:rsidRPr="003C47E7" w:rsidDel="00C334AE">
          <w:delText xml:space="preserve">, which give the population growth rate of species </w:delText>
        </w:r>
        <w:r w:rsidR="002834AC" w:rsidRPr="003C47E7" w:rsidDel="00C334AE">
          <w:rPr>
            <w:i/>
          </w:rPr>
          <w:delText>i</w:delText>
        </w:r>
        <w:r w:rsidR="002834AC" w:rsidRPr="003C47E7" w:rsidDel="00C334AE">
          <w:delText xml:space="preserve"> </w:delText>
        </w:r>
        <w:r w:rsidR="00A27B10" w:rsidRPr="003C47E7" w:rsidDel="00C334AE">
          <w:delText>(hereafter referred to as the ‘focal’ species) as a function of</w:delText>
        </w:r>
        <w:r w:rsidR="002834AC" w:rsidRPr="003C47E7" w:rsidDel="00C334AE">
          <w:delText xml:space="preserve"> </w:delText>
        </w:r>
        <w:r w:rsidR="009C5B9D" w:rsidRPr="003C47E7" w:rsidDel="00C334AE">
          <w:delText xml:space="preserve">the density of </w:delText>
        </w:r>
        <w:r w:rsidR="002834AC" w:rsidRPr="003C47E7" w:rsidDel="00C334AE">
          <w:delText>competitor species one</w:delText>
        </w:r>
        <w:r w:rsidRPr="003C47E7" w:rsidDel="00C334AE">
          <w:delText xml:space="preserve"> or two (</w:delText>
        </w:r>
        <w:r w:rsidR="00A27B10" w:rsidRPr="003C47E7" w:rsidDel="00C334AE">
          <w:rPr>
            <w:i/>
          </w:rPr>
          <w:delText>n</w:delText>
        </w:r>
        <w:r w:rsidR="002834AC" w:rsidRPr="003C47E7" w:rsidDel="00C334AE">
          <w:rPr>
            <w:vertAlign w:val="subscript"/>
          </w:rPr>
          <w:delText>1</w:delText>
        </w:r>
        <w:r w:rsidRPr="003C47E7" w:rsidDel="00C334AE">
          <w:delText xml:space="preserve"> or</w:delText>
        </w:r>
        <w:r w:rsidR="002834AC" w:rsidRPr="003C47E7" w:rsidDel="00C334AE">
          <w:delText xml:space="preserve"> </w:delText>
        </w:r>
        <w:r w:rsidR="002834AC" w:rsidRPr="003C47E7" w:rsidDel="00C334AE">
          <w:rPr>
            <w:i/>
          </w:rPr>
          <w:delText>n</w:delText>
        </w:r>
        <w:r w:rsidR="002834AC" w:rsidRPr="003C47E7" w:rsidDel="00C334AE">
          <w:rPr>
            <w:vertAlign w:val="subscript"/>
          </w:rPr>
          <w:delText>2</w:delText>
        </w:r>
        <w:r w:rsidRPr="003C47E7" w:rsidDel="00C334AE">
          <w:delText>),</w:delText>
        </w:r>
        <w:r w:rsidR="002834AC" w:rsidRPr="003C47E7" w:rsidDel="00C334AE">
          <w:delText xml:space="preserve">  </w:delText>
        </w:r>
        <w:r w:rsidR="00A27B10" w:rsidRPr="003C47E7" w:rsidDel="00C334AE">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08"/>
        <w:gridCol w:w="738"/>
      </w:tblGrid>
      <w:tr w:rsidR="00A27B10" w:rsidRPr="003C47E7" w:rsidDel="00C334AE" w14:paraId="5ED9B8F3" w14:textId="36CB8C30" w:rsidTr="00A27B10">
        <w:trPr>
          <w:trHeight w:val="503"/>
          <w:del w:id="1354" w:author="Andy Kleinhesselink" w:date="2019-07-12T15:26:00Z"/>
        </w:trPr>
        <w:tc>
          <w:tcPr>
            <w:tcW w:w="918" w:type="dxa"/>
            <w:vAlign w:val="center"/>
          </w:tcPr>
          <w:p w14:paraId="729AF515" w14:textId="12D4AB19" w:rsidR="00A27B10" w:rsidRPr="003C47E7" w:rsidDel="00C334AE" w:rsidRDefault="00A27B10" w:rsidP="00A27B10">
            <w:pPr>
              <w:spacing w:after="202"/>
              <w:ind w:firstLine="0"/>
              <w:contextualSpacing/>
              <w:jc w:val="center"/>
              <w:rPr>
                <w:del w:id="1355" w:author="Andy Kleinhesselink" w:date="2019-07-12T15:26:00Z"/>
              </w:rPr>
            </w:pPr>
          </w:p>
        </w:tc>
        <w:tc>
          <w:tcPr>
            <w:tcW w:w="7200" w:type="dxa"/>
            <w:vAlign w:val="center"/>
          </w:tcPr>
          <w:p w14:paraId="3DB9257C" w14:textId="220991A5" w:rsidR="00A27B10" w:rsidRPr="003C47E7" w:rsidDel="00C334AE" w:rsidRDefault="00DA3A33" w:rsidP="00A27B10">
            <w:pPr>
              <w:spacing w:after="202"/>
              <w:contextualSpacing/>
              <w:jc w:val="center"/>
              <w:rPr>
                <w:del w:id="1356" w:author="Andy Kleinhesselink" w:date="2019-07-12T15:26:00Z"/>
              </w:rPr>
            </w:pPr>
            <m:oMath>
              <m:f>
                <m:fPr>
                  <m:ctrlPr>
                    <w:del w:id="1357" w:author="Andy Kleinhesselink" w:date="2019-07-12T15:26:00Z">
                      <w:rPr>
                        <w:rFonts w:ascii="Cambria Math" w:hAnsi="Cambria Math"/>
                        <w:i/>
                      </w:rPr>
                    </w:del>
                  </m:ctrlPr>
                </m:fPr>
                <m:num>
                  <m:r>
                    <w:del w:id="1358" w:author="Andy Kleinhesselink" w:date="2019-07-12T15:26:00Z">
                      <w:rPr>
                        <w:rFonts w:ascii="Cambria Math" w:hAnsi="Cambria Math"/>
                      </w:rPr>
                      <m:t>1</m:t>
                    </w:del>
                  </m:r>
                </m:num>
                <m:den>
                  <m:sSub>
                    <m:sSubPr>
                      <m:ctrlPr>
                        <w:del w:id="1359" w:author="Andy Kleinhesselink" w:date="2019-07-12T15:26:00Z">
                          <w:rPr>
                            <w:rFonts w:ascii="Cambria Math" w:hAnsi="Cambria Math"/>
                            <w:i/>
                          </w:rPr>
                        </w:del>
                      </m:ctrlPr>
                    </m:sSubPr>
                    <m:e>
                      <m:r>
                        <w:del w:id="1360" w:author="Andy Kleinhesselink" w:date="2019-07-12T15:26:00Z">
                          <w:rPr>
                            <w:rFonts w:ascii="Cambria Math" w:hAnsi="Cambria Math"/>
                          </w:rPr>
                          <m:t>n</m:t>
                        </w:del>
                      </m:r>
                    </m:e>
                    <m:sub>
                      <m:r>
                        <w:del w:id="1361" w:author="Andy Kleinhesselink" w:date="2019-07-12T15:26:00Z">
                          <w:rPr>
                            <w:rFonts w:ascii="Cambria Math" w:hAnsi="Cambria Math"/>
                          </w:rPr>
                          <m:t>i</m:t>
                        </w:del>
                      </m:r>
                    </m:sub>
                  </m:sSub>
                </m:den>
              </m:f>
              <m:f>
                <m:fPr>
                  <m:ctrlPr>
                    <w:del w:id="1362" w:author="Andy Kleinhesselink" w:date="2019-07-12T15:26:00Z">
                      <w:rPr>
                        <w:rFonts w:ascii="Cambria Math" w:hAnsi="Cambria Math"/>
                        <w:i/>
                      </w:rPr>
                    </w:del>
                  </m:ctrlPr>
                </m:fPr>
                <m:num>
                  <m:r>
                    <w:del w:id="1363" w:author="Andy Kleinhesselink" w:date="2019-07-12T15:26:00Z">
                      <w:rPr>
                        <w:rFonts w:ascii="Cambria Math" w:hAnsi="Cambria Math"/>
                      </w:rPr>
                      <m:t>d</m:t>
                    </w:del>
                  </m:r>
                  <m:sSub>
                    <m:sSubPr>
                      <m:ctrlPr>
                        <w:del w:id="1364" w:author="Andy Kleinhesselink" w:date="2019-07-12T15:26:00Z">
                          <w:rPr>
                            <w:rFonts w:ascii="Cambria Math" w:hAnsi="Cambria Math"/>
                            <w:i/>
                          </w:rPr>
                        </w:del>
                      </m:ctrlPr>
                    </m:sSubPr>
                    <m:e>
                      <m:r>
                        <w:del w:id="1365" w:author="Andy Kleinhesselink" w:date="2019-07-12T15:26:00Z">
                          <w:rPr>
                            <w:rFonts w:ascii="Cambria Math" w:hAnsi="Cambria Math"/>
                          </w:rPr>
                          <m:t>n</m:t>
                        </w:del>
                      </m:r>
                    </m:e>
                    <m:sub>
                      <m:r>
                        <w:del w:id="1366" w:author="Andy Kleinhesselink" w:date="2019-07-12T15:26:00Z">
                          <w:rPr>
                            <w:rFonts w:ascii="Cambria Math" w:hAnsi="Cambria Math"/>
                          </w:rPr>
                          <m:t>i</m:t>
                        </w:del>
                      </m:r>
                    </m:sub>
                  </m:sSub>
                </m:num>
                <m:den>
                  <m:r>
                    <w:del w:id="1367" w:author="Andy Kleinhesselink" w:date="2019-07-12T15:26:00Z">
                      <w:rPr>
                        <w:rFonts w:ascii="Cambria Math" w:hAnsi="Cambria Math"/>
                      </w:rPr>
                      <m:t>dt</m:t>
                    </w:del>
                  </m:r>
                </m:den>
              </m:f>
              <m:r>
                <w:del w:id="1368" w:author="Andy Kleinhesselink" w:date="2019-07-12T15:26:00Z">
                  <w:rPr>
                    <w:rFonts w:ascii="Cambria Math" w:hAnsi="Cambria Math"/>
                  </w:rPr>
                  <m:t>=h</m:t>
                </w:del>
              </m:r>
              <m:d>
                <m:dPr>
                  <m:ctrlPr>
                    <w:del w:id="1369" w:author="Andy Kleinhesselink" w:date="2019-07-12T15:26:00Z">
                      <w:rPr>
                        <w:rFonts w:ascii="Cambria Math" w:hAnsi="Cambria Math"/>
                        <w:i/>
                      </w:rPr>
                    </w:del>
                  </m:ctrlPr>
                </m:dPr>
                <m:e>
                  <m:sSub>
                    <m:sSubPr>
                      <m:ctrlPr>
                        <w:del w:id="1370" w:author="Andy Kleinhesselink" w:date="2019-07-12T15:26:00Z">
                          <w:rPr>
                            <w:rFonts w:ascii="Cambria Math" w:hAnsi="Cambria Math"/>
                            <w:i/>
                          </w:rPr>
                        </w:del>
                      </m:ctrlPr>
                    </m:sSubPr>
                    <m:e>
                      <m:r>
                        <w:del w:id="1371" w:author="Andy Kleinhesselink" w:date="2019-07-12T15:26:00Z">
                          <w:rPr>
                            <w:rFonts w:ascii="Cambria Math" w:hAnsi="Cambria Math"/>
                          </w:rPr>
                          <m:t>n</m:t>
                        </w:del>
                      </m:r>
                    </m:e>
                    <m:sub>
                      <m:r>
                        <w:del w:id="1372" w:author="Andy Kleinhesselink" w:date="2019-07-12T15:26:00Z">
                          <w:rPr>
                            <w:rFonts w:ascii="Cambria Math" w:hAnsi="Cambria Math"/>
                          </w:rPr>
                          <m:t>1</m:t>
                        </w:del>
                      </m:r>
                    </m:sub>
                  </m:sSub>
                </m:e>
              </m:d>
              <m:r>
                <w:del w:id="1373" w:author="Andy Kleinhesselink" w:date="2019-07-12T15:26:00Z">
                  <w:rPr>
                    <w:rFonts w:ascii="Cambria Math" w:hAnsi="Cambria Math"/>
                  </w:rPr>
                  <m:t xml:space="preserve">,  </m:t>
                </w:del>
              </m:r>
              <m:f>
                <m:fPr>
                  <m:ctrlPr>
                    <w:del w:id="1374" w:author="Andy Kleinhesselink" w:date="2019-07-12T15:26:00Z">
                      <w:rPr>
                        <w:rFonts w:ascii="Cambria Math" w:hAnsi="Cambria Math"/>
                        <w:i/>
                      </w:rPr>
                    </w:del>
                  </m:ctrlPr>
                </m:fPr>
                <m:num>
                  <m:r>
                    <w:del w:id="1375" w:author="Andy Kleinhesselink" w:date="2019-07-12T15:26:00Z">
                      <w:rPr>
                        <w:rFonts w:ascii="Cambria Math" w:hAnsi="Cambria Math"/>
                      </w:rPr>
                      <m:t>1</m:t>
                    </w:del>
                  </m:r>
                </m:num>
                <m:den>
                  <m:sSub>
                    <m:sSubPr>
                      <m:ctrlPr>
                        <w:del w:id="1376" w:author="Andy Kleinhesselink" w:date="2019-07-12T15:26:00Z">
                          <w:rPr>
                            <w:rFonts w:ascii="Cambria Math" w:hAnsi="Cambria Math"/>
                            <w:i/>
                          </w:rPr>
                        </w:del>
                      </m:ctrlPr>
                    </m:sSubPr>
                    <m:e>
                      <m:r>
                        <w:del w:id="1377" w:author="Andy Kleinhesselink" w:date="2019-07-12T15:26:00Z">
                          <w:rPr>
                            <w:rFonts w:ascii="Cambria Math" w:hAnsi="Cambria Math"/>
                          </w:rPr>
                          <m:t>n</m:t>
                        </w:del>
                      </m:r>
                    </m:e>
                    <m:sub>
                      <m:r>
                        <w:del w:id="1378" w:author="Andy Kleinhesselink" w:date="2019-07-12T15:26:00Z">
                          <w:rPr>
                            <w:rFonts w:ascii="Cambria Math" w:hAnsi="Cambria Math"/>
                          </w:rPr>
                          <m:t>i</m:t>
                        </w:del>
                      </m:r>
                    </m:sub>
                  </m:sSub>
                </m:den>
              </m:f>
              <m:f>
                <m:fPr>
                  <m:ctrlPr>
                    <w:del w:id="1379" w:author="Andy Kleinhesselink" w:date="2019-07-12T15:26:00Z">
                      <w:rPr>
                        <w:rFonts w:ascii="Cambria Math" w:hAnsi="Cambria Math"/>
                        <w:i/>
                      </w:rPr>
                    </w:del>
                  </m:ctrlPr>
                </m:fPr>
                <m:num>
                  <m:r>
                    <w:del w:id="1380" w:author="Andy Kleinhesselink" w:date="2019-07-12T15:26:00Z">
                      <w:rPr>
                        <w:rFonts w:ascii="Cambria Math" w:hAnsi="Cambria Math"/>
                      </w:rPr>
                      <m:t>d</m:t>
                    </w:del>
                  </m:r>
                  <m:sSub>
                    <m:sSubPr>
                      <m:ctrlPr>
                        <w:del w:id="1381" w:author="Andy Kleinhesselink" w:date="2019-07-12T15:26:00Z">
                          <w:rPr>
                            <w:rFonts w:ascii="Cambria Math" w:hAnsi="Cambria Math"/>
                            <w:i/>
                          </w:rPr>
                        </w:del>
                      </m:ctrlPr>
                    </m:sSubPr>
                    <m:e>
                      <m:r>
                        <w:del w:id="1382" w:author="Andy Kleinhesselink" w:date="2019-07-12T15:26:00Z">
                          <w:rPr>
                            <w:rFonts w:ascii="Cambria Math" w:hAnsi="Cambria Math"/>
                          </w:rPr>
                          <m:t>n</m:t>
                        </w:del>
                      </m:r>
                    </m:e>
                    <m:sub>
                      <m:r>
                        <w:del w:id="1383" w:author="Andy Kleinhesselink" w:date="2019-07-12T15:26:00Z">
                          <w:rPr>
                            <w:rFonts w:ascii="Cambria Math" w:hAnsi="Cambria Math"/>
                          </w:rPr>
                          <m:t>i</m:t>
                        </w:del>
                      </m:r>
                    </m:sub>
                  </m:sSub>
                </m:num>
                <m:den>
                  <m:r>
                    <w:del w:id="1384" w:author="Andy Kleinhesselink" w:date="2019-07-12T15:26:00Z">
                      <w:rPr>
                        <w:rFonts w:ascii="Cambria Math" w:hAnsi="Cambria Math"/>
                      </w:rPr>
                      <m:t>dt</m:t>
                    </w:del>
                  </m:r>
                </m:den>
              </m:f>
            </m:oMath>
            <w:del w:id="1385" w:author="Andy Kleinhesselink" w:date="2019-07-12T15:26:00Z">
              <w:r w:rsidR="002834AC" w:rsidRPr="003C47E7" w:rsidDel="00C334AE">
                <w:delText xml:space="preserve"> = </w:delText>
              </w:r>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oMath>
              <w:r w:rsidR="00671DB8" w:rsidRPr="003C47E7" w:rsidDel="00C334AE">
                <w:delText>.</w:delText>
              </w:r>
            </w:del>
          </w:p>
        </w:tc>
        <w:tc>
          <w:tcPr>
            <w:tcW w:w="738" w:type="dxa"/>
            <w:vAlign w:val="center"/>
          </w:tcPr>
          <w:p w14:paraId="02DFCD75" w14:textId="6AAE2B99" w:rsidR="00A27B10" w:rsidRPr="003C47E7" w:rsidDel="00C334AE" w:rsidRDefault="00A27B10" w:rsidP="00A27B10">
            <w:pPr>
              <w:spacing w:after="202"/>
              <w:ind w:firstLine="0"/>
              <w:contextualSpacing/>
              <w:jc w:val="center"/>
              <w:rPr>
                <w:del w:id="1386" w:author="Andy Kleinhesselink" w:date="2019-07-12T15:26:00Z"/>
              </w:rPr>
            </w:pPr>
            <w:del w:id="1387" w:author="Andy Kleinhesselink" w:date="2019-07-12T15:26:00Z">
              <w:r w:rsidRPr="003C47E7" w:rsidDel="00C334AE">
                <w:delText>(</w:delText>
              </w:r>
              <w:r w:rsidRPr="003C47E7" w:rsidDel="00C334AE">
                <w:rPr>
                  <w:noProof/>
                </w:rPr>
                <w:fldChar w:fldCharType="begin"/>
              </w:r>
              <w:r w:rsidRPr="003C47E7" w:rsidDel="00C334AE">
                <w:rPr>
                  <w:noProof/>
                </w:rPr>
                <w:delInstrText xml:space="preserve"> SEQ eq \* MERGEFORMAT </w:delInstrText>
              </w:r>
              <w:r w:rsidRPr="003C47E7" w:rsidDel="00C334AE">
                <w:rPr>
                  <w:noProof/>
                </w:rPr>
                <w:fldChar w:fldCharType="separate"/>
              </w:r>
            </w:del>
            <w:del w:id="1388" w:author="Andy Kleinhesselink" w:date="2019-07-12T08:02:00Z">
              <w:r w:rsidR="001D65F5" w:rsidRPr="003C47E7" w:rsidDel="00B91BF5">
                <w:rPr>
                  <w:noProof/>
                </w:rPr>
                <w:delText>1</w:delText>
              </w:r>
            </w:del>
            <w:del w:id="1389" w:author="Andy Kleinhesselink" w:date="2019-07-12T15:26:00Z">
              <w:r w:rsidRPr="003C47E7" w:rsidDel="00C334AE">
                <w:rPr>
                  <w:noProof/>
                </w:rPr>
                <w:fldChar w:fldCharType="end"/>
              </w:r>
              <w:r w:rsidRPr="003C47E7" w:rsidDel="00C334AE">
                <w:delText>)</w:delText>
              </w:r>
            </w:del>
          </w:p>
        </w:tc>
      </w:tr>
    </w:tbl>
    <w:p w14:paraId="2F0A6090" w14:textId="26ADCFF0" w:rsidR="00A27B10" w:rsidRPr="003C47E7" w:rsidDel="00C334AE" w:rsidRDefault="009C5B9D" w:rsidP="002834AC">
      <w:pPr>
        <w:spacing w:before="240" w:after="202"/>
        <w:ind w:firstLine="0"/>
        <w:contextualSpacing/>
        <w:rPr>
          <w:del w:id="1390" w:author="Andy Kleinhesselink" w:date="2019-07-12T15:26:00Z"/>
        </w:rPr>
      </w:pPr>
      <w:del w:id="1391" w:author="Andy Kleinhesselink" w:date="2019-07-12T15:26:00Z">
        <w:r w:rsidRPr="003C47E7" w:rsidDel="00C334AE">
          <w:delText xml:space="preserve">If we are studying how the focal species responds to two competitor species in isolation </w:delText>
        </w:r>
        <w:r w:rsidR="002834AC" w:rsidRPr="003C47E7" w:rsidDel="00C334AE">
          <w:delText xml:space="preserve">these two functions are distinct and we plot them separately </w:delText>
        </w:r>
        <w:r w:rsidRPr="003C47E7" w:rsidDel="00C334AE">
          <w:delText>(Figures 1a and 1b).</w:delText>
        </w:r>
        <w:r w:rsidR="00E44892" w:rsidDel="00C334AE">
          <w:delText xml:space="preserve"> </w:delText>
        </w:r>
        <w:r w:rsidR="00671DB8" w:rsidRPr="003C47E7" w:rsidDel="00C334AE">
          <w:delText xml:space="preserve">However, when </w:delText>
        </w:r>
        <w:r w:rsidRPr="003C47E7" w:rsidDel="00C334AE">
          <w:delText>both competitor</w:delText>
        </w:r>
        <w:r w:rsidR="002834AC" w:rsidRPr="003C47E7" w:rsidDel="00C334AE">
          <w:delText xml:space="preserve"> species one and two </w:delText>
        </w:r>
        <w:r w:rsidRPr="003C47E7" w:rsidDel="00C334AE">
          <w:delText>are present together, we require a new multivariate function,</w:delText>
        </w:r>
        <w:r w:rsidR="00A27B10" w:rsidRPr="003C47E7" w:rsidDel="00C334AE">
          <w:delText xml:space="preserve"> </w:delText>
        </w:r>
        <w:r w:rsidR="00A27B10" w:rsidRPr="003C47E7" w:rsidDel="00C334AE">
          <w:rPr>
            <w:i/>
          </w:rPr>
          <w:delText>F</w:delText>
        </w:r>
        <w:r w:rsidR="002834AC" w:rsidRPr="003C47E7" w:rsidDel="00C334AE">
          <w:delText xml:space="preserve">, which </w:delText>
        </w:r>
        <w:r w:rsidR="00CA7069" w:rsidRPr="003C47E7" w:rsidDel="00C334AE">
          <w:delText>we can depict as a surface</w:delText>
        </w:r>
        <w:r w:rsidR="00A27B10" w:rsidRPr="003C47E7" w:rsidDel="00C334AE">
          <w:delText xml:space="preserve"> </w:delText>
        </w:r>
        <w:r w:rsidR="00671DB8" w:rsidRPr="003C47E7" w:rsidDel="00C334AE">
          <w:delText xml:space="preserve">in three dimensions </w:delText>
        </w:r>
        <w:r w:rsidR="00A27B10" w:rsidRPr="003C47E7" w:rsidDel="00C334AE">
          <w:delText>with the per capita growth rate</w:delText>
        </w:r>
        <w:r w:rsidR="00671DB8" w:rsidRPr="003C47E7" w:rsidDel="00C334AE">
          <w:delText xml:space="preserve"> of the focal species</w:delText>
        </w:r>
        <w:r w:rsidR="00A27B10" w:rsidRPr="003C47E7" w:rsidDel="00C334AE">
          <w:delText xml:space="preserve"> on the z-axis (fig. 1c). </w:delText>
        </w:r>
      </w:del>
    </w:p>
    <w:p w14:paraId="3C274D2E" w14:textId="56ED2DD5" w:rsidR="00A27B10" w:rsidRPr="003C47E7" w:rsidDel="00C334AE" w:rsidRDefault="00A27B10" w:rsidP="00A27B10">
      <w:pPr>
        <w:keepNext/>
        <w:spacing w:after="202"/>
        <w:ind w:firstLine="0"/>
        <w:contextualSpacing/>
        <w:jc w:val="center"/>
        <w:rPr>
          <w:del w:id="1392" w:author="Andy Kleinhesselink" w:date="2019-07-12T15:26:00Z"/>
        </w:rPr>
      </w:pPr>
      <w:del w:id="1393" w:author="Andy Kleinhesselink" w:date="2019-07-12T15:26:00Z">
        <w:r w:rsidRPr="003C47E7" w:rsidDel="00C334AE">
          <w:rPr>
            <w:noProof/>
          </w:rPr>
          <w:drawing>
            <wp:inline distT="0" distB="0" distL="0" distR="0" wp14:anchorId="4B4527BA" wp14:editId="2C778225">
              <wp:extent cx="4418953" cy="2651372"/>
              <wp:effectExtent l="12700" t="12700" r="13970" b="158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d_fig.jpg"/>
                      <pic:cNvPicPr/>
                    </pic:nvPicPr>
                    <pic:blipFill>
                      <a:blip r:embed="rId11">
                        <a:extLst>
                          <a:ext uri="{28A0092B-C50C-407E-A947-70E740481C1C}">
                            <a14:useLocalDpi xmlns:a14="http://schemas.microsoft.com/office/drawing/2010/main" val="0"/>
                          </a:ext>
                        </a:extLst>
                      </a:blip>
                      <a:stretch>
                        <a:fillRect/>
                      </a:stretch>
                    </pic:blipFill>
                    <pic:spPr>
                      <a:xfrm>
                        <a:off x="0" y="0"/>
                        <a:ext cx="4418953" cy="2651372"/>
                      </a:xfrm>
                      <a:prstGeom prst="rect">
                        <a:avLst/>
                      </a:prstGeom>
                      <a:ln>
                        <a:solidFill>
                          <a:schemeClr val="tx1"/>
                        </a:solidFill>
                      </a:ln>
                    </pic:spPr>
                  </pic:pic>
                </a:graphicData>
              </a:graphic>
            </wp:inline>
          </w:drawing>
        </w:r>
      </w:del>
    </w:p>
    <w:p w14:paraId="4AC8A185" w14:textId="39A4E9DA" w:rsidR="00A27B10" w:rsidRPr="003C47E7" w:rsidDel="00C334AE" w:rsidRDefault="00A27B10" w:rsidP="00A27B10">
      <w:pPr>
        <w:pStyle w:val="Caption"/>
        <w:rPr>
          <w:del w:id="1394" w:author="Andy Kleinhesselink" w:date="2019-07-12T15:26:00Z"/>
        </w:rPr>
      </w:pPr>
      <w:del w:id="1395" w:author="Andy Kleinhesselink" w:date="2019-07-12T15:26:00Z">
        <w:r w:rsidRPr="003C47E7" w:rsidDel="00C334AE">
          <w:delText xml:space="preserve">Figure </w:delText>
        </w:r>
        <w:r w:rsidR="004501B4" w:rsidDel="00C334AE">
          <w:fldChar w:fldCharType="begin"/>
        </w:r>
        <w:r w:rsidR="004501B4" w:rsidDel="00C334AE">
          <w:delInstrText xml:space="preserve"> SEQ Figure \* ARABIC </w:delInstrText>
        </w:r>
        <w:r w:rsidR="004501B4" w:rsidDel="00C334AE">
          <w:fldChar w:fldCharType="separate"/>
        </w:r>
        <w:r w:rsidR="00B91BF5" w:rsidDel="00C334AE">
          <w:rPr>
            <w:noProof/>
          </w:rPr>
          <w:delText>1</w:delText>
        </w:r>
        <w:r w:rsidR="004501B4" w:rsidDel="00C334AE">
          <w:rPr>
            <w:noProof/>
          </w:rPr>
          <w:fldChar w:fldCharType="end"/>
        </w:r>
        <w:r w:rsidRPr="003C47E7" w:rsidDel="00C334AE">
          <w:delText xml:space="preserve"> The per capita growth rate as a function of  competitor densities.   </w:delText>
        </w:r>
      </w:del>
    </w:p>
    <w:p w14:paraId="22E9794B" w14:textId="4F30A88F" w:rsidR="00E44892" w:rsidDel="00C334AE" w:rsidRDefault="00671DB8" w:rsidP="00752B2E">
      <w:pPr>
        <w:spacing w:after="202"/>
        <w:contextualSpacing/>
        <w:rPr>
          <w:del w:id="1396" w:author="Andy Kleinhesselink" w:date="2019-07-12T15:26:00Z"/>
        </w:rPr>
      </w:pPr>
      <w:del w:id="1397" w:author="Andy Kleinhesselink" w:date="2019-07-12T15:26:00Z">
        <w:r w:rsidRPr="003C47E7" w:rsidDel="00C334AE">
          <w:delText>W</w:delText>
        </w:r>
        <w:r w:rsidR="00CA7069" w:rsidRPr="003C47E7" w:rsidDel="00C334AE">
          <w:delText xml:space="preserve">hile we </w:delText>
        </w:r>
        <w:r w:rsidRPr="003C47E7" w:rsidDel="00C334AE">
          <w:delText xml:space="preserve">originally </w:delText>
        </w:r>
        <w:r w:rsidR="00CA7069" w:rsidRPr="003C47E7" w:rsidDel="00C334AE">
          <w:delText>de</w:delText>
        </w:r>
        <w:r w:rsidRPr="003C47E7" w:rsidDel="00C334AE">
          <w:delText>scribed</w:delText>
        </w:r>
        <w:r w:rsidR="00CA7069" w:rsidRPr="003C47E7" w:rsidDel="00C334AE">
          <w:delText xml:space="preserve"> the response of the focal species to competition using separate functions, </w:delText>
        </w:r>
        <w:r w:rsidRPr="003C47E7" w:rsidDel="00C334AE">
          <w:rPr>
            <w:i/>
          </w:rPr>
          <w:delText>h</w:delText>
        </w:r>
        <w:r w:rsidR="00CA7069" w:rsidRPr="003C47E7" w:rsidDel="00C334AE">
          <w:delText xml:space="preserve">, </w:delText>
        </w:r>
        <w:r w:rsidRPr="003C47E7" w:rsidDel="00C334AE">
          <w:rPr>
            <w:i/>
          </w:rPr>
          <w:delText>l</w:delText>
        </w:r>
        <w:r w:rsidR="00CA7069" w:rsidRPr="003C47E7" w:rsidDel="00C334AE">
          <w:delText xml:space="preserve">, and </w:delText>
        </w:r>
        <w:r w:rsidR="00CA7069" w:rsidRPr="003C47E7" w:rsidDel="00C334AE">
          <w:rPr>
            <w:i/>
          </w:rPr>
          <w:delText>F</w:delText>
        </w:r>
        <w:r w:rsidR="00CA7069" w:rsidRPr="003C47E7" w:rsidDel="00C334AE">
          <w:delText xml:space="preserve">, these functions </w:delText>
        </w:r>
        <w:r w:rsidR="006E3081" w:rsidRPr="003C47E7" w:rsidDel="00C334AE">
          <w:delText>are related</w:delText>
        </w:r>
        <w:r w:rsidR="000A7467" w:rsidRPr="003C47E7" w:rsidDel="00C334AE">
          <w:delText>:</w:delText>
        </w:r>
        <w:r w:rsidR="00CA7069" w:rsidRPr="003C47E7" w:rsidDel="00C334AE">
          <w:delText xml:space="preserve"> </w:delText>
        </w:r>
        <w:r w:rsidR="000A7467" w:rsidRPr="003C47E7" w:rsidDel="00C334AE">
          <w:delText xml:space="preserve">the lines in figures 1a and b are slices through the three-dimensional surface in figure 1c. </w:delText>
        </w:r>
        <w:r w:rsidR="00CA7069" w:rsidRPr="003C47E7" w:rsidDel="00C334AE">
          <w:delText xml:space="preserve"> </w:delText>
        </w:r>
        <w:r w:rsidR="00E44892" w:rsidDel="00C334AE">
          <w:delText xml:space="preserve">Assume that all three plots accurately capture the response of the focal species to the density of its competitors.  How can we tell whether the surface in 1c implies an HOI? The relationship between the three-dimensional surface of function F and the two separate functions h and l is the central problem of HOIs. </w:delText>
        </w:r>
      </w:del>
    </w:p>
    <w:p w14:paraId="346900A1" w14:textId="0C0BAA04" w:rsidR="00796A9C" w:rsidDel="00C334AE" w:rsidRDefault="00E44892" w:rsidP="00752B2E">
      <w:pPr>
        <w:spacing w:after="202"/>
        <w:contextualSpacing/>
        <w:rPr>
          <w:del w:id="1398" w:author="Andy Kleinhesselink" w:date="2019-07-12T15:26:00Z"/>
        </w:rPr>
      </w:pPr>
      <w:del w:id="1399" w:author="Andy Kleinhesselink" w:date="2019-07-12T15:26:00Z">
        <w:r w:rsidDel="00C334AE">
          <w:delText xml:space="preserve">One might first try to build up the function F from the separate functions h and l. Looking at figure 1c, this would entail producing the whole </w:delText>
        </w:r>
        <w:r w:rsidR="00796A9C" w:rsidDel="00C334AE">
          <w:delText xml:space="preserve">three-dimensional surface from the slices at the edges.  If one could reproduce F from only studying the slices at the edges, captured by the functions h and l, then there would be no new information in the surface of F.  In other words, F does not involve emergence in the region where more than species is present.  </w:delText>
        </w:r>
      </w:del>
    </w:p>
    <w:p w14:paraId="1F29C35E" w14:textId="64EFAA28" w:rsidR="00796A9C" w:rsidDel="00C334AE" w:rsidRDefault="00796A9C" w:rsidP="00752B2E">
      <w:pPr>
        <w:spacing w:after="202"/>
        <w:contextualSpacing/>
        <w:rPr>
          <w:del w:id="1400" w:author="Andy Kleinhesselink" w:date="2019-07-12T15:26:00Z"/>
        </w:rPr>
      </w:pPr>
      <w:del w:id="1401" w:author="Andy Kleinhesselink" w:date="2019-07-12T15:26:00Z">
        <w:r w:rsidDel="00C334AE">
          <w:delText xml:space="preserve">However, the separate density dependent functions h and l may not be enough on their own to specify the multidimensional function F—even when no new parameters are involved.  </w:delText>
        </w:r>
        <w:r w:rsidR="00685B64" w:rsidDel="00C334AE">
          <w:delText xml:space="preserve">Consider the specific functions for h and l,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7009"/>
        <w:gridCol w:w="738"/>
      </w:tblGrid>
      <w:tr w:rsidR="00685B64" w:rsidRPr="003C47E7" w:rsidDel="00C334AE" w14:paraId="262338BF" w14:textId="42A0EE5C" w:rsidTr="00F07866">
        <w:trPr>
          <w:trHeight w:val="503"/>
          <w:del w:id="1402" w:author="Andy Kleinhesselink" w:date="2019-07-12T15:26:00Z"/>
        </w:trPr>
        <w:tc>
          <w:tcPr>
            <w:tcW w:w="918" w:type="dxa"/>
            <w:vAlign w:val="center"/>
          </w:tcPr>
          <w:p w14:paraId="38A28BAD" w14:textId="595F9F77" w:rsidR="00685B64" w:rsidRPr="003C47E7" w:rsidDel="00C334AE" w:rsidRDefault="00685B64" w:rsidP="00F07866">
            <w:pPr>
              <w:spacing w:after="202"/>
              <w:ind w:firstLine="0"/>
              <w:contextualSpacing/>
              <w:jc w:val="center"/>
              <w:rPr>
                <w:del w:id="1403" w:author="Andy Kleinhesselink" w:date="2019-07-12T15:26:00Z"/>
              </w:rPr>
            </w:pPr>
          </w:p>
        </w:tc>
        <w:tc>
          <w:tcPr>
            <w:tcW w:w="7200" w:type="dxa"/>
            <w:vAlign w:val="center"/>
          </w:tcPr>
          <w:p w14:paraId="4ED53CFF" w14:textId="5A6D6434" w:rsidR="00685B64" w:rsidRPr="003C47E7" w:rsidDel="00C334AE" w:rsidRDefault="00685B64" w:rsidP="00F07866">
            <w:pPr>
              <w:spacing w:after="202"/>
              <w:contextualSpacing/>
              <w:jc w:val="center"/>
              <w:rPr>
                <w:del w:id="1404" w:author="Andy Kleinhesselink" w:date="2019-07-12T15:26:00Z"/>
              </w:rPr>
            </w:pPr>
            <m:oMath>
              <m:r>
                <w:del w:id="1405" w:author="Andy Kleinhesselink" w:date="2019-07-12T15:26:00Z">
                  <w:rPr>
                    <w:rFonts w:ascii="Cambria Math" w:hAnsi="Cambria Math"/>
                  </w:rPr>
                  <m:t>h</m:t>
                </w:del>
              </m:r>
              <m:d>
                <m:dPr>
                  <m:ctrlPr>
                    <w:del w:id="1406" w:author="Andy Kleinhesselink" w:date="2019-07-12T15:26:00Z">
                      <w:rPr>
                        <w:rFonts w:ascii="Cambria Math" w:hAnsi="Cambria Math"/>
                        <w:i/>
                      </w:rPr>
                    </w:del>
                  </m:ctrlPr>
                </m:dPr>
                <m:e>
                  <m:sSub>
                    <m:sSubPr>
                      <m:ctrlPr>
                        <w:del w:id="1407" w:author="Andy Kleinhesselink" w:date="2019-07-12T15:26:00Z">
                          <w:rPr>
                            <w:rFonts w:ascii="Cambria Math" w:hAnsi="Cambria Math"/>
                            <w:i/>
                          </w:rPr>
                        </w:del>
                      </m:ctrlPr>
                    </m:sSubPr>
                    <m:e>
                      <m:r>
                        <w:del w:id="1408" w:author="Andy Kleinhesselink" w:date="2019-07-12T15:26:00Z">
                          <w:rPr>
                            <w:rFonts w:ascii="Cambria Math" w:hAnsi="Cambria Math"/>
                          </w:rPr>
                          <m:t>n</m:t>
                        </w:del>
                      </m:r>
                    </m:e>
                    <m:sub>
                      <m:r>
                        <w:del w:id="1409" w:author="Andy Kleinhesselink" w:date="2019-07-12T15:26:00Z">
                          <w:rPr>
                            <w:rFonts w:ascii="Cambria Math" w:hAnsi="Cambria Math"/>
                          </w:rPr>
                          <m:t>1</m:t>
                        </w:del>
                      </m:r>
                    </m:sub>
                  </m:sSub>
                </m:e>
              </m:d>
              <m:r>
                <w:del w:id="1410" w:author="Andy Kleinhesselink" w:date="2019-07-12T15:26:00Z">
                  <w:rPr>
                    <w:rFonts w:ascii="Cambria Math" w:hAnsi="Cambria Math"/>
                  </w:rPr>
                  <m:t>=</m:t>
                </w:del>
              </m:r>
              <m:f>
                <m:fPr>
                  <m:ctrlPr>
                    <w:del w:id="1411" w:author="Andy Kleinhesselink" w:date="2019-07-12T15:26:00Z">
                      <w:rPr>
                        <w:rFonts w:ascii="Cambria Math" w:hAnsi="Cambria Math"/>
                        <w:i/>
                      </w:rPr>
                    </w:del>
                  </m:ctrlPr>
                </m:fPr>
                <m:num>
                  <m:sSub>
                    <m:sSubPr>
                      <m:ctrlPr>
                        <w:del w:id="1412" w:author="Andy Kleinhesselink" w:date="2019-07-12T15:26:00Z">
                          <w:rPr>
                            <w:rFonts w:ascii="Cambria Math" w:hAnsi="Cambria Math"/>
                            <w:i/>
                          </w:rPr>
                        </w:del>
                      </m:ctrlPr>
                    </m:sSubPr>
                    <m:e>
                      <m:r>
                        <w:del w:id="1413" w:author="Andy Kleinhesselink" w:date="2019-07-12T15:26:00Z">
                          <w:rPr>
                            <w:rFonts w:ascii="Cambria Math" w:hAnsi="Cambria Math"/>
                          </w:rPr>
                          <m:t>λ</m:t>
                        </w:del>
                      </m:r>
                    </m:e>
                    <m:sub>
                      <m:r>
                        <w:del w:id="1414" w:author="Andy Kleinhesselink" w:date="2019-07-12T15:26:00Z">
                          <w:rPr>
                            <w:rFonts w:ascii="Cambria Math" w:hAnsi="Cambria Math"/>
                          </w:rPr>
                          <m:t>i</m:t>
                        </w:del>
                      </m:r>
                    </m:sub>
                  </m:sSub>
                </m:num>
                <m:den>
                  <m:r>
                    <w:del w:id="1415" w:author="Andy Kleinhesselink" w:date="2019-07-12T15:26:00Z">
                      <w:rPr>
                        <w:rFonts w:ascii="Cambria Math" w:hAnsi="Cambria Math"/>
                      </w:rPr>
                      <m:t>1+α</m:t>
                    </w:del>
                  </m:r>
                  <m:sSub>
                    <m:sSubPr>
                      <m:ctrlPr>
                        <w:del w:id="1416" w:author="Andy Kleinhesselink" w:date="2019-07-12T15:26:00Z">
                          <w:rPr>
                            <w:rFonts w:ascii="Cambria Math" w:hAnsi="Cambria Math"/>
                            <w:i/>
                          </w:rPr>
                        </w:del>
                      </m:ctrlPr>
                    </m:sSubPr>
                    <m:e>
                      <m:r>
                        <w:del w:id="1417" w:author="Andy Kleinhesselink" w:date="2019-07-12T15:26:00Z">
                          <w:rPr>
                            <w:rFonts w:ascii="Cambria Math" w:hAnsi="Cambria Math"/>
                          </w:rPr>
                          <m:t>n</m:t>
                        </w:del>
                      </m:r>
                    </m:e>
                    <m:sub>
                      <m:r>
                        <w:del w:id="1418" w:author="Andy Kleinhesselink" w:date="2019-07-12T15:26:00Z">
                          <w:rPr>
                            <w:rFonts w:ascii="Cambria Math" w:hAnsi="Cambria Math"/>
                          </w:rPr>
                          <m:t>1</m:t>
                        </w:del>
                      </m:r>
                    </m:sub>
                  </m:sSub>
                </m:den>
              </m:f>
              <m:r>
                <w:del w:id="1419" w:author="Andy Kleinhesselink" w:date="2019-07-12T15:26:00Z">
                  <w:rPr>
                    <w:rFonts w:ascii="Cambria Math" w:hAnsi="Cambria Math"/>
                  </w:rPr>
                  <m:t xml:space="preserve"> ,  l</m:t>
                </w:del>
              </m:r>
              <m:d>
                <m:dPr>
                  <m:ctrlPr>
                    <w:del w:id="1420" w:author="Andy Kleinhesselink" w:date="2019-07-12T15:26:00Z">
                      <w:rPr>
                        <w:rFonts w:ascii="Cambria Math" w:hAnsi="Cambria Math"/>
                        <w:i/>
                      </w:rPr>
                    </w:del>
                  </m:ctrlPr>
                </m:dPr>
                <m:e>
                  <m:sSub>
                    <m:sSubPr>
                      <m:ctrlPr>
                        <w:del w:id="1421" w:author="Andy Kleinhesselink" w:date="2019-07-12T15:26:00Z">
                          <w:rPr>
                            <w:rFonts w:ascii="Cambria Math" w:hAnsi="Cambria Math"/>
                            <w:i/>
                          </w:rPr>
                        </w:del>
                      </m:ctrlPr>
                    </m:sSubPr>
                    <m:e>
                      <m:r>
                        <w:del w:id="1422" w:author="Andy Kleinhesselink" w:date="2019-07-12T15:26:00Z">
                          <w:rPr>
                            <w:rFonts w:ascii="Cambria Math" w:hAnsi="Cambria Math"/>
                          </w:rPr>
                          <m:t>n</m:t>
                        </w:del>
                      </m:r>
                    </m:e>
                    <m:sub>
                      <m:r>
                        <w:del w:id="1423" w:author="Andy Kleinhesselink" w:date="2019-07-12T15:26:00Z">
                          <w:rPr>
                            <w:rFonts w:ascii="Cambria Math" w:hAnsi="Cambria Math"/>
                          </w:rPr>
                          <m:t>2</m:t>
                        </w:del>
                      </m:r>
                    </m:sub>
                  </m:sSub>
                </m:e>
              </m:d>
              <m:r>
                <w:del w:id="1424" w:author="Andy Kleinhesselink" w:date="2019-07-12T15:26:00Z">
                  <w:rPr>
                    <w:rFonts w:ascii="Cambria Math" w:hAnsi="Cambria Math"/>
                  </w:rPr>
                  <m:t>=</m:t>
                </w:del>
              </m:r>
              <m:f>
                <m:fPr>
                  <m:ctrlPr>
                    <w:del w:id="1425" w:author="Andy Kleinhesselink" w:date="2019-07-12T15:26:00Z">
                      <w:rPr>
                        <w:rFonts w:ascii="Cambria Math" w:hAnsi="Cambria Math"/>
                        <w:i/>
                      </w:rPr>
                    </w:del>
                  </m:ctrlPr>
                </m:fPr>
                <m:num>
                  <m:sSub>
                    <m:sSubPr>
                      <m:ctrlPr>
                        <w:del w:id="1426" w:author="Andy Kleinhesselink" w:date="2019-07-12T15:26:00Z">
                          <w:rPr>
                            <w:rFonts w:ascii="Cambria Math" w:hAnsi="Cambria Math"/>
                            <w:i/>
                          </w:rPr>
                        </w:del>
                      </m:ctrlPr>
                    </m:sSubPr>
                    <m:e>
                      <m:r>
                        <w:del w:id="1427" w:author="Andy Kleinhesselink" w:date="2019-07-12T15:26:00Z">
                          <w:rPr>
                            <w:rFonts w:ascii="Cambria Math" w:hAnsi="Cambria Math"/>
                          </w:rPr>
                          <m:t>λ</m:t>
                        </w:del>
                      </m:r>
                    </m:e>
                    <m:sub>
                      <m:r>
                        <w:del w:id="1428" w:author="Andy Kleinhesselink" w:date="2019-07-12T15:26:00Z">
                          <w:rPr>
                            <w:rFonts w:ascii="Cambria Math" w:hAnsi="Cambria Math"/>
                          </w:rPr>
                          <m:t>i</m:t>
                        </w:del>
                      </m:r>
                    </m:sub>
                  </m:sSub>
                </m:num>
                <m:den>
                  <m:r>
                    <w:del w:id="1429" w:author="Andy Kleinhesselink" w:date="2019-07-12T15:26:00Z">
                      <w:rPr>
                        <w:rFonts w:ascii="Cambria Math" w:hAnsi="Cambria Math"/>
                      </w:rPr>
                      <m:t>1+β</m:t>
                    </w:del>
                  </m:r>
                  <m:sSub>
                    <m:sSubPr>
                      <m:ctrlPr>
                        <w:del w:id="1430" w:author="Andy Kleinhesselink" w:date="2019-07-12T15:26:00Z">
                          <w:rPr>
                            <w:rFonts w:ascii="Cambria Math" w:hAnsi="Cambria Math"/>
                            <w:i/>
                          </w:rPr>
                        </w:del>
                      </m:ctrlPr>
                    </m:sSubPr>
                    <m:e>
                      <m:r>
                        <w:del w:id="1431" w:author="Andy Kleinhesselink" w:date="2019-07-12T15:26:00Z">
                          <w:rPr>
                            <w:rFonts w:ascii="Cambria Math" w:hAnsi="Cambria Math"/>
                          </w:rPr>
                          <m:t>n</m:t>
                        </w:del>
                      </m:r>
                    </m:e>
                    <m:sub>
                      <m:r>
                        <w:del w:id="1432" w:author="Andy Kleinhesselink" w:date="2019-07-12T15:26:00Z">
                          <w:rPr>
                            <w:rFonts w:ascii="Cambria Math" w:hAnsi="Cambria Math"/>
                          </w:rPr>
                          <m:t>1</m:t>
                        </w:del>
                      </m:r>
                    </m:sub>
                  </m:sSub>
                </m:den>
              </m:f>
            </m:oMath>
            <w:del w:id="1433" w:author="Andy Kleinhesselink" w:date="2019-07-12T15:26:00Z">
              <w:r w:rsidDel="00C334AE">
                <w:delText>.</w:delText>
              </w:r>
            </w:del>
          </w:p>
        </w:tc>
        <w:tc>
          <w:tcPr>
            <w:tcW w:w="738" w:type="dxa"/>
            <w:vAlign w:val="center"/>
          </w:tcPr>
          <w:p w14:paraId="6591D19C" w14:textId="71D9911D" w:rsidR="00685B64" w:rsidRPr="003C47E7" w:rsidDel="00C334AE" w:rsidRDefault="00685B64" w:rsidP="00F07866">
            <w:pPr>
              <w:spacing w:after="202"/>
              <w:ind w:firstLine="0"/>
              <w:contextualSpacing/>
              <w:jc w:val="center"/>
              <w:rPr>
                <w:del w:id="1434" w:author="Andy Kleinhesselink" w:date="2019-07-12T15:26:00Z"/>
              </w:rPr>
            </w:pPr>
            <w:del w:id="1435" w:author="Andy Kleinhesselink" w:date="2019-07-12T15:26:00Z">
              <w:r w:rsidRPr="003C47E7" w:rsidDel="00C334AE">
                <w:delText>(</w:delText>
              </w:r>
              <w:r w:rsidRPr="003C47E7" w:rsidDel="00C334AE">
                <w:rPr>
                  <w:noProof/>
                </w:rPr>
                <w:fldChar w:fldCharType="begin"/>
              </w:r>
              <w:r w:rsidRPr="003C47E7" w:rsidDel="00C334AE">
                <w:rPr>
                  <w:noProof/>
                </w:rPr>
                <w:delInstrText xml:space="preserve"> SEQ eq \* MERGEFORMAT </w:delInstrText>
              </w:r>
              <w:r w:rsidRPr="003C47E7" w:rsidDel="00C334AE">
                <w:rPr>
                  <w:noProof/>
                </w:rPr>
                <w:fldChar w:fldCharType="separate"/>
              </w:r>
            </w:del>
            <w:del w:id="1436" w:author="Andy Kleinhesselink" w:date="2019-07-12T08:02:00Z">
              <w:r w:rsidRPr="003C47E7" w:rsidDel="00B91BF5">
                <w:rPr>
                  <w:noProof/>
                </w:rPr>
                <w:delText>1</w:delText>
              </w:r>
            </w:del>
            <w:del w:id="1437" w:author="Andy Kleinhesselink" w:date="2019-07-12T15:26:00Z">
              <w:r w:rsidRPr="003C47E7" w:rsidDel="00C334AE">
                <w:rPr>
                  <w:noProof/>
                </w:rPr>
                <w:fldChar w:fldCharType="end"/>
              </w:r>
              <w:r w:rsidRPr="003C47E7" w:rsidDel="00C334AE">
                <w:delText>)</w:delText>
              </w:r>
            </w:del>
          </w:p>
        </w:tc>
      </w:tr>
    </w:tbl>
    <w:p w14:paraId="6D54C365" w14:textId="3A743C31" w:rsidR="00796A9C" w:rsidDel="00C334AE" w:rsidRDefault="00685B64" w:rsidP="00DA7419">
      <w:pPr>
        <w:spacing w:after="202"/>
        <w:ind w:firstLine="0"/>
        <w:contextualSpacing/>
        <w:rPr>
          <w:del w:id="1438" w:author="Andy Kleinhesselink" w:date="2019-07-12T15:26:00Z"/>
        </w:rPr>
      </w:pPr>
      <w:del w:id="1439" w:author="Andy Kleinhesselink" w:date="2019-07-12T15:26:00Z">
        <w:r w:rsidDel="00C334AE">
          <w:delText xml:space="preserve">Knowing these two functions </w:delText>
        </w:r>
        <w:r w:rsidR="00921D98" w:rsidDel="00C334AE">
          <w:delText xml:space="preserve">does not entail any specific </w:delText>
        </w:r>
        <w:r w:rsidDel="00C334AE">
          <w:delText xml:space="preserve">multivariate function </w:delText>
        </w:r>
        <w:r w:rsidRPr="00DA7419" w:rsidDel="00C334AE">
          <w:rPr>
            <w:i/>
          </w:rPr>
          <w:delText>F</w:delText>
        </w:r>
        <w:r w:rsidDel="00C334AE">
          <w:delText>(</w:delText>
        </w:r>
        <w:r w:rsidRPr="00DA7419" w:rsidDel="00C334AE">
          <w:rPr>
            <w:i/>
          </w:rPr>
          <w:delText>n</w:delText>
        </w:r>
        <w:r w:rsidRPr="00DA7419" w:rsidDel="00C334AE">
          <w:rPr>
            <w:vertAlign w:val="subscript"/>
          </w:rPr>
          <w:delText>1</w:delText>
        </w:r>
        <w:r w:rsidDel="00C334AE">
          <w:delText xml:space="preserve">, </w:delText>
        </w:r>
        <w:r w:rsidRPr="00DA7419" w:rsidDel="00C334AE">
          <w:rPr>
            <w:i/>
          </w:rPr>
          <w:delText>n</w:delText>
        </w:r>
        <w:r w:rsidRPr="00DA7419" w:rsidDel="00C334AE">
          <w:rPr>
            <w:vertAlign w:val="subscript"/>
          </w:rPr>
          <w:delText>2</w:delText>
        </w:r>
        <w:r w:rsidDel="00C334AE">
          <w:delText xml:space="preserve">). </w:delText>
        </w:r>
        <w:r w:rsidR="00921D98" w:rsidDel="00C334AE">
          <w:delText>For instance</w:delText>
        </w:r>
        <w:r w:rsidR="00E25A10" w:rsidDel="00C334AE">
          <w:delText xml:space="preserve">, the function </w:delText>
        </w:r>
        <w:r w:rsidR="00E25A10" w:rsidRPr="00DA7419" w:rsidDel="00C334AE">
          <w:rPr>
            <w:i/>
          </w:rPr>
          <w:delText>F</w:delText>
        </w:r>
        <w:r w:rsidR="00E25A10" w:rsidDel="00C334AE">
          <w:delText xml:space="preserve"> could </w:delText>
        </w:r>
        <w:r w:rsidR="00C45525" w:rsidDel="00C334AE">
          <w:delText>be</w:delText>
        </w:r>
        <w:r w:rsidR="00E25A10" w:rsidDel="00C334AE">
          <w:delText xml:space="preserve"> </w:delTex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1+α</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2</m:t>
                  </m:r>
                </m:sub>
              </m:sSub>
            </m:den>
          </m:f>
        </m:oMath>
        <w:r w:rsidR="00C45525" w:rsidDel="00C334AE">
          <w:delText>, or it could be</w:delText>
        </w:r>
        <w:r w:rsidR="00E25A10" w:rsidDel="00C334AE">
          <w:delText xml:space="preserve"> </w:delTex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β</m:t>
                      </m:r>
                      <m:sSub>
                        <m:sSubPr>
                          <m:ctrlPr>
                            <w:rPr>
                              <w:rFonts w:ascii="Cambria Math" w:hAnsi="Cambria Math"/>
                              <w:i/>
                            </w:rPr>
                          </m:ctrlPr>
                        </m:sSubPr>
                        <m:e>
                          <m:r>
                            <w:rPr>
                              <w:rFonts w:ascii="Cambria Math" w:hAnsi="Cambria Math"/>
                            </w:rPr>
                            <m:t>n</m:t>
                          </m:r>
                        </m:e>
                        <m:sub>
                          <m:r>
                            <w:rPr>
                              <w:rFonts w:ascii="Cambria Math" w:hAnsi="Cambria Math"/>
                            </w:rPr>
                            <m:t>2</m:t>
                          </m:r>
                        </m:sub>
                      </m:sSub>
                    </m:e>
                  </m:d>
                </m:e>
                <m:sup>
                  <m:r>
                    <w:rPr>
                      <w:rFonts w:ascii="Cambria Math" w:hAnsi="Cambria Math"/>
                    </w:rPr>
                    <m:t>-1</m:t>
                  </m:r>
                </m:sup>
              </m:sSup>
              <m:sSup>
                <m:sSupPr>
                  <m:ctrlPr>
                    <w:rPr>
                      <w:rFonts w:ascii="Cambria Math" w:hAnsi="Cambria Math"/>
                      <w:i/>
                    </w:rPr>
                  </m:ctrlPr>
                </m:sSupPr>
                <m:e>
                  <m:d>
                    <m:dPr>
                      <m:ctrlPr>
                        <w:rPr>
                          <w:rFonts w:ascii="Cambria Math" w:hAnsi="Cambria Math"/>
                          <w:i/>
                        </w:rPr>
                      </m:ctrlPr>
                    </m:dPr>
                    <m:e>
                      <m:r>
                        <w:rPr>
                          <w:rFonts w:ascii="Cambria Math" w:hAnsi="Cambria Math"/>
                        </w:rPr>
                        <m:t>1+α</m:t>
                      </m:r>
                      <m:sSub>
                        <m:sSubPr>
                          <m:ctrlPr>
                            <w:rPr>
                              <w:rFonts w:ascii="Cambria Math" w:hAnsi="Cambria Math"/>
                              <w:i/>
                            </w:rPr>
                          </m:ctrlPr>
                        </m:sSubPr>
                        <m:e>
                          <m:r>
                            <w:rPr>
                              <w:rFonts w:ascii="Cambria Math" w:hAnsi="Cambria Math"/>
                            </w:rPr>
                            <m:t>n</m:t>
                          </m:r>
                        </m:e>
                        <m:sub>
                          <m:r>
                            <w:rPr>
                              <w:rFonts w:ascii="Cambria Math" w:hAnsi="Cambria Math"/>
                            </w:rPr>
                            <m:t>1</m:t>
                          </m:r>
                        </m:sub>
                      </m:sSub>
                    </m:e>
                  </m:d>
                </m:e>
                <m:sup>
                  <m:r>
                    <w:rPr>
                      <w:rFonts w:ascii="Cambria Math" w:hAnsi="Cambria Math"/>
                    </w:rPr>
                    <m:t>-1</m:t>
                  </m:r>
                </m:sup>
              </m:sSup>
            </m:e>
          </m:d>
        </m:oMath>
        <w:r w:rsidR="002C01BC" w:rsidDel="00C334AE">
          <w:delText xml:space="preserve"> both of which have the same slices at </w:delText>
        </w:r>
        <w:r w:rsidR="002C01BC" w:rsidRPr="00DA7419" w:rsidDel="00C334AE">
          <w:rPr>
            <w:i/>
          </w:rPr>
          <w:delText>n</w:delText>
        </w:r>
        <w:r w:rsidR="002C01BC" w:rsidRPr="00DA7419" w:rsidDel="00C334AE">
          <w:rPr>
            <w:vertAlign w:val="subscript"/>
          </w:rPr>
          <w:delText>1</w:delText>
        </w:r>
        <w:r w:rsidR="002C01BC" w:rsidDel="00C334AE">
          <w:delText xml:space="preserve"> = 0 or </w:delText>
        </w:r>
        <w:r w:rsidR="002C01BC" w:rsidRPr="00DA7419" w:rsidDel="00C334AE">
          <w:rPr>
            <w:i/>
          </w:rPr>
          <w:delText>n</w:delText>
        </w:r>
        <w:r w:rsidR="002C01BC" w:rsidRPr="00DA7419" w:rsidDel="00C334AE">
          <w:rPr>
            <w:vertAlign w:val="subscript"/>
          </w:rPr>
          <w:delText>2</w:delText>
        </w:r>
        <w:r w:rsidR="002C01BC" w:rsidDel="00C334AE">
          <w:delText xml:space="preserve"> = 0. </w:delText>
        </w:r>
        <w:r w:rsidR="00C45525" w:rsidDel="00C334AE">
          <w:delText xml:space="preserve">  </w:delText>
        </w:r>
      </w:del>
    </w:p>
    <w:p w14:paraId="20B9795D" w14:textId="16240BEB" w:rsidR="00A27B10" w:rsidRPr="003C47E7" w:rsidDel="00C334AE" w:rsidRDefault="00796A9C" w:rsidP="00752B2E">
      <w:pPr>
        <w:spacing w:after="202"/>
        <w:contextualSpacing/>
        <w:rPr>
          <w:del w:id="1440" w:author="Andy Kleinhesselink" w:date="2019-07-12T15:26:00Z"/>
        </w:rPr>
      </w:pPr>
      <w:del w:id="1441" w:author="Andy Kleinhesselink" w:date="2019-07-12T15:26:00Z">
        <w:r w:rsidDel="00C334AE">
          <w:delText xml:space="preserve">  However, knowing F does imply that    of </w:delText>
        </w:r>
        <w:r w:rsidR="00E44892" w:rsidDel="00C334AE">
          <w:delText xml:space="preserve"> there were a definite way to produce the whole surface from the separate slices  the single slices produced  Unfortunately there is no general way to do this for any given set of functions.  In facOne approach would be to build up the function F from the separate functions.  Unfortunately there is no general way that we are aware of to build </w:delText>
        </w:r>
        <w:r w:rsidR="00440946" w:rsidRPr="003C47E7" w:rsidDel="00C334AE">
          <w:delText>ssumption of</w:delText>
        </w:r>
        <w:r w:rsidR="000A7467" w:rsidRPr="003C47E7" w:rsidDel="00C334AE">
          <w:delText xml:space="preserve"> pairwise competition</w:delText>
        </w:r>
        <w:r w:rsidR="00DC605F" w:rsidRPr="003C47E7" w:rsidDel="00C334AE">
          <w:delText xml:space="preserve"> </w:delText>
        </w:r>
        <w:r w:rsidR="00D351FB" w:rsidRPr="003C47E7" w:rsidDel="00C334AE">
          <w:delText>models</w:delText>
        </w:r>
        <w:r w:rsidR="00440946" w:rsidRPr="003C47E7" w:rsidDel="00C334AE">
          <w:delText xml:space="preserve"> is that </w:delText>
        </w:r>
        <w:r w:rsidR="00032366" w:rsidRPr="003C47E7" w:rsidDel="00C334AE">
          <w:delText>we</w:delText>
        </w:r>
        <w:r w:rsidR="00A126E2" w:rsidRPr="003C47E7" w:rsidDel="00C334AE">
          <w:delText xml:space="preserve"> can </w:delText>
        </w:r>
        <w:r w:rsidR="000A7467" w:rsidRPr="003C47E7" w:rsidDel="00C334AE">
          <w:delText xml:space="preserve">recreate the two-dimensional function </w:delText>
        </w:r>
        <w:r w:rsidR="000A7467" w:rsidRPr="003C47E7" w:rsidDel="00C334AE">
          <w:rPr>
            <w:i/>
          </w:rPr>
          <w:delText xml:space="preserve">F </w:delText>
        </w:r>
        <w:r w:rsidR="00A126E2" w:rsidRPr="003C47E7" w:rsidDel="00C334AE">
          <w:delText>from the two</w:delText>
        </w:r>
        <w:r w:rsidR="00440946" w:rsidRPr="003C47E7" w:rsidDel="00C334AE">
          <w:delText xml:space="preserve"> separate </w:delText>
        </w:r>
        <w:r w:rsidR="00A126E2" w:rsidRPr="003C47E7" w:rsidDel="00C334AE">
          <w:delText>functions</w:delText>
        </w:r>
        <w:r w:rsidR="000A7467" w:rsidRPr="003C47E7" w:rsidDel="00C334AE">
          <w:delText xml:space="preserve">, </w:delText>
        </w:r>
        <w:r w:rsidR="00440946" w:rsidRPr="003C47E7" w:rsidDel="00C334AE">
          <w:rPr>
            <w:i/>
          </w:rPr>
          <w:delText>h</w:delText>
        </w:r>
        <w:r w:rsidR="000A7467" w:rsidRPr="003C47E7" w:rsidDel="00C334AE">
          <w:delText xml:space="preserve"> and </w:delText>
        </w:r>
        <w:r w:rsidR="00440946" w:rsidRPr="003C47E7" w:rsidDel="00C334AE">
          <w:rPr>
            <w:i/>
          </w:rPr>
          <w:delText>l</w:delText>
        </w:r>
        <w:r w:rsidR="000A7467" w:rsidRPr="003C47E7" w:rsidDel="00C334AE">
          <w:delText>,</w:delText>
        </w:r>
        <w:r w:rsidR="00A126E2" w:rsidRPr="003C47E7" w:rsidDel="00C334AE">
          <w:delText xml:space="preserve"> that define the perpendicular slices </w:delText>
        </w:r>
        <w:r w:rsidR="00032366" w:rsidRPr="003C47E7" w:rsidDel="00C334AE">
          <w:delText xml:space="preserve">at </w:delText>
        </w:r>
        <w:r w:rsidR="00440946" w:rsidRPr="003C47E7" w:rsidDel="00C334AE">
          <w:delText>the edges</w:delText>
        </w:r>
        <w:r w:rsidR="00A126E2" w:rsidRPr="003C47E7" w:rsidDel="00C334AE">
          <w:delText xml:space="preserve">.  </w:delText>
        </w:r>
        <w:r w:rsidR="00440946" w:rsidRPr="003C47E7" w:rsidDel="00C334AE">
          <w:delText xml:space="preserve">Any </w:delText>
        </w:r>
        <w:r w:rsidR="008D60CF" w:rsidRPr="003C47E7" w:rsidDel="00C334AE">
          <w:delText>HOIs</w:delText>
        </w:r>
        <w:r w:rsidR="00440946" w:rsidRPr="003C47E7" w:rsidDel="00C334AE">
          <w:delText xml:space="preserve"> between species one and two will produce</w:delText>
        </w:r>
        <w:r w:rsidR="00DC605F" w:rsidRPr="003C47E7" w:rsidDel="00C334AE">
          <w:delText xml:space="preserve"> </w:delText>
        </w:r>
        <w:r w:rsidR="006E3081" w:rsidRPr="003C47E7" w:rsidDel="00C334AE">
          <w:delText>a</w:delText>
        </w:r>
        <w:r w:rsidR="00DC605F" w:rsidRPr="003C47E7" w:rsidDel="00C334AE">
          <w:delText xml:space="preserve"> surface </w:delText>
        </w:r>
        <w:r w:rsidR="000A7467" w:rsidRPr="003C47E7" w:rsidDel="00C334AE">
          <w:delText>in figure 1c</w:delText>
        </w:r>
        <w:r w:rsidR="006E3081" w:rsidRPr="003C47E7" w:rsidDel="00C334AE">
          <w:delText xml:space="preserve"> that cannot be recreated from</w:delText>
        </w:r>
        <w:r w:rsidR="00440946" w:rsidRPr="003C47E7" w:rsidDel="00C334AE">
          <w:delText xml:space="preserve"> </w:delText>
        </w:r>
        <w:r w:rsidR="00DC605F" w:rsidRPr="003C47E7" w:rsidDel="00C334AE">
          <w:delText xml:space="preserve">two perpendicular slices through it.  In an abstract way, </w:delText>
        </w:r>
        <w:r w:rsidR="008D60CF" w:rsidRPr="003C47E7" w:rsidDel="00C334AE">
          <w:delText xml:space="preserve">a pairwise model of </w:delText>
        </w:r>
        <w:r w:rsidR="008D60CF" w:rsidRPr="003C47E7" w:rsidDel="00C334AE">
          <w:rPr>
            <w:i/>
          </w:rPr>
          <w:delText>m</w:delText>
        </w:r>
        <w:r w:rsidR="008D60CF" w:rsidRPr="003C47E7" w:rsidDel="00C334AE">
          <w:delText xml:space="preserve">-species competition can be compressed into </w:delText>
        </w:r>
        <w:r w:rsidR="008D60CF" w:rsidRPr="003C47E7" w:rsidDel="00C334AE">
          <w:rPr>
            <w:i/>
          </w:rPr>
          <w:delText>m</w:delText>
        </w:r>
        <w:r w:rsidR="008D60CF" w:rsidRPr="003C47E7" w:rsidDel="00C334AE">
          <w:delText xml:space="preserve">-dimensions, each representing the functional response to a separate competitor.  In contrast, an </w:delText>
        </w:r>
        <w:r w:rsidR="008D60CF" w:rsidRPr="003C47E7" w:rsidDel="00C334AE">
          <w:rPr>
            <w:i/>
          </w:rPr>
          <w:delText>m</w:delText>
        </w:r>
        <w:r w:rsidR="008D60CF" w:rsidRPr="003C47E7" w:rsidDel="00C334AE">
          <w:delText xml:space="preserve">-species competition model with HOIs </w:delText>
        </w:r>
        <w:r w:rsidR="008D60CF" w:rsidRPr="003C47E7" w:rsidDel="00C334AE">
          <w:rPr>
            <w:i/>
          </w:rPr>
          <w:delText>cannot</w:delText>
        </w:r>
        <w:r w:rsidR="008D60CF" w:rsidRPr="003C47E7" w:rsidDel="00C334AE">
          <w:delText xml:space="preserve"> be compressed into </w:delText>
        </w:r>
        <w:r w:rsidR="008D60CF" w:rsidRPr="003C47E7" w:rsidDel="00C334AE">
          <w:rPr>
            <w:i/>
          </w:rPr>
          <w:delText>m</w:delText>
        </w:r>
        <w:r w:rsidR="008D60CF" w:rsidRPr="003C47E7" w:rsidDel="00C334AE">
          <w:delText>-dimensions.</w:delText>
        </w:r>
      </w:del>
    </w:p>
    <w:p w14:paraId="73ED4990" w14:textId="70C96270" w:rsidR="009C5B9D" w:rsidRPr="003C47E7" w:rsidDel="00C334AE" w:rsidRDefault="00752B2E" w:rsidP="001D65F5">
      <w:pPr>
        <w:pStyle w:val="Heading2"/>
        <w:rPr>
          <w:del w:id="1442" w:author="Andy Kleinhesselink" w:date="2019-07-12T15:26:00Z"/>
        </w:rPr>
      </w:pPr>
      <w:del w:id="1443" w:author="Andy Kleinhesselink" w:date="2019-07-12T15:26:00Z">
        <w:r w:rsidRPr="003C47E7" w:rsidDel="00C334AE">
          <w:delText xml:space="preserve">A quantitative </w:delText>
        </w:r>
        <w:r w:rsidR="00440946" w:rsidRPr="003C47E7" w:rsidDel="00C334AE">
          <w:delText>description of</w:delText>
        </w:r>
        <w:r w:rsidRPr="003C47E7" w:rsidDel="00C334AE">
          <w:delText xml:space="preserve"> higher order interactions</w:delText>
        </w:r>
      </w:del>
    </w:p>
    <w:p w14:paraId="5D923048" w14:textId="39A4DF27" w:rsidR="00D365A9" w:rsidRPr="003C47E7" w:rsidDel="00C334AE" w:rsidRDefault="00440946">
      <w:pPr>
        <w:spacing w:after="202"/>
        <w:contextualSpacing/>
        <w:rPr>
          <w:del w:id="1444" w:author="Andy Kleinhesselink" w:date="2019-07-12T15:26:00Z"/>
        </w:rPr>
      </w:pPr>
      <w:del w:id="1445" w:author="Andy Kleinhesselink" w:date="2019-07-12T15:26:00Z">
        <w:r w:rsidRPr="003C47E7" w:rsidDel="00C334AE">
          <w:delText xml:space="preserve">Building on this visual understanding of HOIs we propose a quantitative definition for </w:delText>
        </w:r>
        <w:r w:rsidR="00D365A9" w:rsidRPr="003C47E7" w:rsidDel="00C334AE">
          <w:delText xml:space="preserve">pairwise competition and higher order interactions. </w:delText>
        </w:r>
        <w:r w:rsidR="009C38A6" w:rsidRPr="003C47E7" w:rsidDel="00C334AE">
          <w:delText xml:space="preserve">We start </w:delText>
        </w:r>
        <w:r w:rsidR="00D365A9" w:rsidRPr="003C47E7" w:rsidDel="00C334AE">
          <w:delText>by</w:delText>
        </w:r>
        <w:r w:rsidR="009C38A6" w:rsidRPr="003C47E7" w:rsidDel="00C334AE">
          <w:delText xml:space="preserve"> </w:delText>
        </w:r>
        <w:r w:rsidR="00D365A9" w:rsidRPr="003C47E7" w:rsidDel="00C334AE">
          <w:delText xml:space="preserve">defining the </w:delText>
        </w:r>
        <w:r w:rsidR="009C38A6" w:rsidRPr="003C47E7" w:rsidDel="00C334AE">
          <w:delText xml:space="preserve">function </w:delText>
        </w:r>
        <w:r w:rsidR="009C38A6" w:rsidRPr="003C47E7" w:rsidDel="00C334AE">
          <w:rPr>
            <w:i/>
          </w:rPr>
          <w:delText>F</w:delText>
        </w:r>
        <w:r w:rsidR="00D365A9" w:rsidRPr="003C47E7" w:rsidDel="00C334AE">
          <w:delText xml:space="preserve"> which gives the population growth rate of the focal species as a function of the density of competitor species one and two: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07"/>
        <w:gridCol w:w="738"/>
      </w:tblGrid>
      <w:tr w:rsidR="00D365A9" w:rsidRPr="003C47E7" w:rsidDel="00C334AE" w14:paraId="737F18D2" w14:textId="417CC105" w:rsidTr="001D65F5">
        <w:trPr>
          <w:trHeight w:val="503"/>
          <w:del w:id="1446" w:author="Andy Kleinhesselink" w:date="2019-07-12T15:26:00Z"/>
        </w:trPr>
        <w:tc>
          <w:tcPr>
            <w:tcW w:w="918" w:type="dxa"/>
            <w:vAlign w:val="center"/>
          </w:tcPr>
          <w:p w14:paraId="1B472389" w14:textId="0511C113" w:rsidR="00D365A9" w:rsidRPr="003C47E7" w:rsidDel="00C334AE" w:rsidRDefault="00D365A9" w:rsidP="001D65F5">
            <w:pPr>
              <w:spacing w:after="202"/>
              <w:ind w:firstLine="0"/>
              <w:contextualSpacing/>
              <w:jc w:val="center"/>
              <w:rPr>
                <w:del w:id="1447" w:author="Andy Kleinhesselink" w:date="2019-07-12T15:26:00Z"/>
              </w:rPr>
            </w:pPr>
          </w:p>
        </w:tc>
        <w:tc>
          <w:tcPr>
            <w:tcW w:w="7200" w:type="dxa"/>
            <w:vAlign w:val="center"/>
          </w:tcPr>
          <w:p w14:paraId="132AFF9F" w14:textId="02A5D736" w:rsidR="00D365A9" w:rsidRPr="003C47E7" w:rsidDel="00C334AE" w:rsidRDefault="00DA3A33" w:rsidP="001D65F5">
            <w:pPr>
              <w:spacing w:after="202"/>
              <w:contextualSpacing/>
              <w:jc w:val="center"/>
              <w:rPr>
                <w:del w:id="1448" w:author="Andy Kleinhesselink" w:date="2019-07-12T15:26:00Z"/>
              </w:rPr>
            </w:pPr>
            <m:oMathPara>
              <m:oMath>
                <m:f>
                  <m:fPr>
                    <m:ctrlPr>
                      <w:del w:id="1449" w:author="Andy Kleinhesselink" w:date="2019-07-12T15:26:00Z">
                        <w:rPr>
                          <w:rFonts w:ascii="Cambria Math" w:hAnsi="Cambria Math"/>
                          <w:i/>
                        </w:rPr>
                      </w:del>
                    </m:ctrlPr>
                  </m:fPr>
                  <m:num>
                    <m:r>
                      <w:del w:id="1450" w:author="Andy Kleinhesselink" w:date="2019-07-12T15:26:00Z">
                        <w:rPr>
                          <w:rFonts w:ascii="Cambria Math" w:hAnsi="Cambria Math"/>
                        </w:rPr>
                        <m:t>1</m:t>
                      </w:del>
                    </m:r>
                  </m:num>
                  <m:den>
                    <m:sSub>
                      <m:sSubPr>
                        <m:ctrlPr>
                          <w:del w:id="1451" w:author="Andy Kleinhesselink" w:date="2019-07-12T15:26:00Z">
                            <w:rPr>
                              <w:rFonts w:ascii="Cambria Math" w:hAnsi="Cambria Math"/>
                              <w:i/>
                            </w:rPr>
                          </w:del>
                        </m:ctrlPr>
                      </m:sSubPr>
                      <m:e>
                        <m:r>
                          <w:del w:id="1452" w:author="Andy Kleinhesselink" w:date="2019-07-12T15:26:00Z">
                            <w:rPr>
                              <w:rFonts w:ascii="Cambria Math" w:hAnsi="Cambria Math"/>
                            </w:rPr>
                            <m:t>n</m:t>
                          </w:del>
                        </m:r>
                      </m:e>
                      <m:sub>
                        <m:r>
                          <w:del w:id="1453" w:author="Andy Kleinhesselink" w:date="2019-07-12T15:26:00Z">
                            <w:rPr>
                              <w:rFonts w:ascii="Cambria Math" w:hAnsi="Cambria Math"/>
                            </w:rPr>
                            <m:t>i</m:t>
                          </w:del>
                        </m:r>
                      </m:sub>
                    </m:sSub>
                  </m:den>
                </m:f>
                <m:f>
                  <m:fPr>
                    <m:ctrlPr>
                      <w:del w:id="1454" w:author="Andy Kleinhesselink" w:date="2019-07-12T15:26:00Z">
                        <w:rPr>
                          <w:rFonts w:ascii="Cambria Math" w:hAnsi="Cambria Math"/>
                          <w:i/>
                        </w:rPr>
                      </w:del>
                    </m:ctrlPr>
                  </m:fPr>
                  <m:num>
                    <m:r>
                      <w:del w:id="1455" w:author="Andy Kleinhesselink" w:date="2019-07-12T15:26:00Z">
                        <w:rPr>
                          <w:rFonts w:ascii="Cambria Math" w:hAnsi="Cambria Math"/>
                        </w:rPr>
                        <m:t>d</m:t>
                      </w:del>
                    </m:r>
                    <m:sSub>
                      <m:sSubPr>
                        <m:ctrlPr>
                          <w:del w:id="1456" w:author="Andy Kleinhesselink" w:date="2019-07-12T15:26:00Z">
                            <w:rPr>
                              <w:rFonts w:ascii="Cambria Math" w:hAnsi="Cambria Math"/>
                              <w:i/>
                            </w:rPr>
                          </w:del>
                        </m:ctrlPr>
                      </m:sSubPr>
                      <m:e>
                        <m:r>
                          <w:del w:id="1457" w:author="Andy Kleinhesselink" w:date="2019-07-12T15:26:00Z">
                            <w:rPr>
                              <w:rFonts w:ascii="Cambria Math" w:hAnsi="Cambria Math"/>
                            </w:rPr>
                            <m:t>n</m:t>
                          </w:del>
                        </m:r>
                      </m:e>
                      <m:sub>
                        <m:r>
                          <w:del w:id="1458" w:author="Andy Kleinhesselink" w:date="2019-07-12T15:26:00Z">
                            <w:rPr>
                              <w:rFonts w:ascii="Cambria Math" w:hAnsi="Cambria Math"/>
                            </w:rPr>
                            <m:t>i</m:t>
                          </w:del>
                        </m:r>
                      </m:sub>
                    </m:sSub>
                  </m:num>
                  <m:den>
                    <m:r>
                      <w:del w:id="1459" w:author="Andy Kleinhesselink" w:date="2019-07-12T15:26:00Z">
                        <w:rPr>
                          <w:rFonts w:ascii="Cambria Math" w:hAnsi="Cambria Math"/>
                        </w:rPr>
                        <m:t>dt</m:t>
                      </w:del>
                    </m:r>
                  </m:den>
                </m:f>
                <m:r>
                  <w:del w:id="1460" w:author="Andy Kleinhesselink" w:date="2019-07-12T15:26:00Z">
                    <w:rPr>
                      <w:rFonts w:ascii="Cambria Math" w:hAnsi="Cambria Math"/>
                    </w:rPr>
                    <m:t>=F</m:t>
                  </w:del>
                </m:r>
                <m:d>
                  <m:dPr>
                    <m:ctrlPr>
                      <w:del w:id="1461" w:author="Andy Kleinhesselink" w:date="2019-07-12T15:26:00Z">
                        <w:rPr>
                          <w:rFonts w:ascii="Cambria Math" w:hAnsi="Cambria Math"/>
                          <w:i/>
                        </w:rPr>
                      </w:del>
                    </m:ctrlPr>
                  </m:dPr>
                  <m:e>
                    <m:sSub>
                      <m:sSubPr>
                        <m:ctrlPr>
                          <w:del w:id="1462" w:author="Andy Kleinhesselink" w:date="2019-07-12T15:26:00Z">
                            <w:rPr>
                              <w:rFonts w:ascii="Cambria Math" w:hAnsi="Cambria Math"/>
                              <w:i/>
                            </w:rPr>
                          </w:del>
                        </m:ctrlPr>
                      </m:sSubPr>
                      <m:e>
                        <m:r>
                          <w:del w:id="1463" w:author="Andy Kleinhesselink" w:date="2019-07-12T15:26:00Z">
                            <w:rPr>
                              <w:rFonts w:ascii="Cambria Math" w:hAnsi="Cambria Math"/>
                            </w:rPr>
                            <m:t>n</m:t>
                          </w:del>
                        </m:r>
                      </m:e>
                      <m:sub>
                        <m:r>
                          <w:del w:id="1464" w:author="Andy Kleinhesselink" w:date="2019-07-12T15:26:00Z">
                            <w:rPr>
                              <w:rFonts w:ascii="Cambria Math" w:hAnsi="Cambria Math"/>
                            </w:rPr>
                            <m:t>1</m:t>
                          </w:del>
                        </m:r>
                      </m:sub>
                    </m:sSub>
                    <m:r>
                      <w:del w:id="1465" w:author="Andy Kleinhesselink" w:date="2019-07-12T15:26:00Z">
                        <m:rPr>
                          <m:sty m:val="p"/>
                        </m:rPr>
                        <w:rPr>
                          <w:rFonts w:ascii="Cambria Math" w:hAnsi="Cambria Math"/>
                        </w:rPr>
                        <m:t>,</m:t>
                      </w:del>
                    </m:r>
                    <m:sSub>
                      <m:sSubPr>
                        <m:ctrlPr>
                          <w:del w:id="1466" w:author="Andy Kleinhesselink" w:date="2019-07-12T15:26:00Z">
                            <w:rPr>
                              <w:rFonts w:ascii="Cambria Math" w:hAnsi="Cambria Math"/>
                            </w:rPr>
                          </w:del>
                        </m:ctrlPr>
                      </m:sSubPr>
                      <m:e>
                        <m:r>
                          <w:del w:id="1467" w:author="Andy Kleinhesselink" w:date="2019-07-12T15:26:00Z">
                            <w:rPr>
                              <w:rFonts w:ascii="Cambria Math" w:hAnsi="Cambria Math"/>
                            </w:rPr>
                            <m:t>n</m:t>
                          </w:del>
                        </m:r>
                      </m:e>
                      <m:sub>
                        <m:r>
                          <w:del w:id="1468" w:author="Andy Kleinhesselink" w:date="2019-07-12T15:26:00Z">
                            <m:rPr>
                              <m:sty m:val="p"/>
                            </m:rPr>
                            <w:rPr>
                              <w:rFonts w:ascii="Cambria Math" w:hAnsi="Cambria Math"/>
                            </w:rPr>
                            <m:t>2</m:t>
                          </w:del>
                        </m:r>
                      </m:sub>
                    </m:sSub>
                  </m:e>
                </m:d>
                <m:r>
                  <w:del w:id="1469" w:author="Andy Kleinhesselink" w:date="2019-07-12T15:26:00Z">
                    <w:rPr>
                      <w:rFonts w:ascii="Cambria Math" w:hAnsi="Cambria Math"/>
                    </w:rPr>
                    <m:t>.</m:t>
                  </w:del>
                </m:r>
              </m:oMath>
            </m:oMathPara>
          </w:p>
        </w:tc>
        <w:tc>
          <w:tcPr>
            <w:tcW w:w="738" w:type="dxa"/>
            <w:vAlign w:val="center"/>
          </w:tcPr>
          <w:p w14:paraId="739D4579" w14:textId="746AD510" w:rsidR="00D365A9" w:rsidRPr="003C47E7" w:rsidDel="00C334AE" w:rsidRDefault="00D365A9" w:rsidP="001D65F5">
            <w:pPr>
              <w:spacing w:after="202"/>
              <w:ind w:firstLine="0"/>
              <w:contextualSpacing/>
              <w:jc w:val="center"/>
              <w:rPr>
                <w:del w:id="1470" w:author="Andy Kleinhesselink" w:date="2019-07-12T15:26:00Z"/>
              </w:rPr>
            </w:pPr>
            <w:del w:id="1471" w:author="Andy Kleinhesselink" w:date="2019-07-12T15:26:00Z">
              <w:r w:rsidRPr="003C47E7" w:rsidDel="00C334AE">
                <w:delText>(</w:delText>
              </w:r>
              <w:r w:rsidRPr="003C47E7" w:rsidDel="00C334AE">
                <w:rPr>
                  <w:noProof/>
                </w:rPr>
                <w:fldChar w:fldCharType="begin"/>
              </w:r>
              <w:r w:rsidRPr="003C47E7" w:rsidDel="00C334AE">
                <w:rPr>
                  <w:noProof/>
                </w:rPr>
                <w:delInstrText xml:space="preserve"> SEQ eq \* MERGEFORMAT </w:delInstrText>
              </w:r>
              <w:r w:rsidRPr="003C47E7" w:rsidDel="00C334AE">
                <w:rPr>
                  <w:noProof/>
                </w:rPr>
                <w:fldChar w:fldCharType="separate"/>
              </w:r>
            </w:del>
            <w:del w:id="1472" w:author="Andy Kleinhesselink" w:date="2019-07-12T08:02:00Z">
              <w:r w:rsidR="001D65F5" w:rsidRPr="003C47E7" w:rsidDel="00B91BF5">
                <w:rPr>
                  <w:noProof/>
                </w:rPr>
                <w:delText>2</w:delText>
              </w:r>
            </w:del>
            <w:del w:id="1473" w:author="Andy Kleinhesselink" w:date="2019-07-12T15:26:00Z">
              <w:r w:rsidRPr="003C47E7" w:rsidDel="00C334AE">
                <w:rPr>
                  <w:noProof/>
                </w:rPr>
                <w:fldChar w:fldCharType="end"/>
              </w:r>
              <w:r w:rsidRPr="003C47E7" w:rsidDel="00C334AE">
                <w:delText>)</w:delText>
              </w:r>
            </w:del>
          </w:p>
        </w:tc>
      </w:tr>
    </w:tbl>
    <w:p w14:paraId="1DF1A386" w14:textId="1E75244E" w:rsidR="00D365A9" w:rsidRPr="003C47E7" w:rsidDel="00C334AE" w:rsidRDefault="00D365A9" w:rsidP="00D365A9">
      <w:pPr>
        <w:spacing w:after="202"/>
        <w:ind w:firstLine="0"/>
        <w:contextualSpacing/>
        <w:rPr>
          <w:del w:id="1474" w:author="Andy Kleinhesselink" w:date="2019-07-12T15:26:00Z"/>
        </w:rPr>
      </w:pPr>
      <w:del w:id="1475" w:author="Andy Kleinhesselink" w:date="2019-07-12T15:26:00Z">
        <w:r w:rsidRPr="003C47E7" w:rsidDel="00C334AE">
          <w:delText xml:space="preserve">For the pairwise understanding of multispecies competition to be correct, we need to be able to </w:delText>
        </w:r>
        <w:r w:rsidR="00DB095F" w:rsidRPr="003C47E7" w:rsidDel="00C334AE">
          <w:delText xml:space="preserve">express </w:delText>
        </w:r>
        <w:r w:rsidR="00110EAE" w:rsidRPr="003C47E7" w:rsidDel="00C334AE">
          <w:delText>population growth rate</w:delText>
        </w:r>
        <w:r w:rsidR="00DB095F" w:rsidRPr="003C47E7" w:rsidDel="00C334AE">
          <w:delText xml:space="preserve"> </w:delText>
        </w:r>
        <w:r w:rsidR="00110EAE" w:rsidRPr="003C47E7" w:rsidDel="00C334AE">
          <w:delText xml:space="preserve">as some function of </w:delText>
        </w:r>
        <w:r w:rsidRPr="003C47E7" w:rsidDel="00C334AE">
          <w:delText xml:space="preserve">the two single species functions defining the cases where species one or two is absent. </w:delText>
        </w:r>
        <w:r w:rsidR="001D65F5" w:rsidRPr="003C47E7" w:rsidDel="00C334AE">
          <w:delText xml:space="preserve">In mathematical terms,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0"/>
        <w:gridCol w:w="738"/>
      </w:tblGrid>
      <w:tr w:rsidR="00D365A9" w:rsidRPr="003C47E7" w:rsidDel="00C334AE" w14:paraId="5A02384C" w14:textId="621070D8" w:rsidTr="001D65F5">
        <w:trPr>
          <w:trHeight w:val="503"/>
          <w:del w:id="1476" w:author="Andy Kleinhesselink" w:date="2019-07-12T15:26:00Z"/>
        </w:trPr>
        <w:tc>
          <w:tcPr>
            <w:tcW w:w="918" w:type="dxa"/>
            <w:vAlign w:val="center"/>
          </w:tcPr>
          <w:p w14:paraId="7918F019" w14:textId="0EFE739E" w:rsidR="00D365A9" w:rsidRPr="003C47E7" w:rsidDel="00C334AE" w:rsidRDefault="00D365A9" w:rsidP="001D65F5">
            <w:pPr>
              <w:spacing w:after="202"/>
              <w:ind w:firstLine="0"/>
              <w:contextualSpacing/>
              <w:jc w:val="center"/>
              <w:rPr>
                <w:del w:id="1477" w:author="Andy Kleinhesselink" w:date="2019-07-12T15:26:00Z"/>
              </w:rPr>
            </w:pPr>
          </w:p>
        </w:tc>
        <w:tc>
          <w:tcPr>
            <w:tcW w:w="7200" w:type="dxa"/>
            <w:vAlign w:val="center"/>
          </w:tcPr>
          <w:p w14:paraId="4CBFFA00" w14:textId="48DA3EF9" w:rsidR="00D365A9" w:rsidRPr="003C47E7" w:rsidDel="00C334AE" w:rsidRDefault="00D365A9" w:rsidP="001D65F5">
            <w:pPr>
              <w:spacing w:after="202"/>
              <w:contextualSpacing/>
              <w:jc w:val="center"/>
              <w:rPr>
                <w:del w:id="1478" w:author="Andy Kleinhesselink" w:date="2019-07-12T15:26:00Z"/>
              </w:rPr>
            </w:pPr>
            <m:oMathPara>
              <m:oMath>
                <m:r>
                  <w:del w:id="1479" w:author="Andy Kleinhesselink" w:date="2019-07-12T15:26:00Z">
                    <w:rPr>
                      <w:rFonts w:ascii="Cambria Math" w:hAnsi="Cambria Math"/>
                    </w:rPr>
                    <m:t>F</m:t>
                  </w:del>
                </m:r>
                <m:d>
                  <m:dPr>
                    <m:ctrlPr>
                      <w:del w:id="1480" w:author="Andy Kleinhesselink" w:date="2019-07-12T15:26:00Z">
                        <w:rPr>
                          <w:rFonts w:ascii="Cambria Math" w:hAnsi="Cambria Math"/>
                          <w:i/>
                        </w:rPr>
                      </w:del>
                    </m:ctrlPr>
                  </m:dPr>
                  <m:e>
                    <m:sSub>
                      <m:sSubPr>
                        <m:ctrlPr>
                          <w:del w:id="1481" w:author="Andy Kleinhesselink" w:date="2019-07-12T15:26:00Z">
                            <w:rPr>
                              <w:rFonts w:ascii="Cambria Math" w:hAnsi="Cambria Math"/>
                            </w:rPr>
                          </w:del>
                        </m:ctrlPr>
                      </m:sSubPr>
                      <m:e>
                        <m:r>
                          <w:del w:id="1482" w:author="Andy Kleinhesselink" w:date="2019-07-12T15:26:00Z">
                            <w:rPr>
                              <w:rFonts w:ascii="Cambria Math" w:hAnsi="Cambria Math"/>
                            </w:rPr>
                            <m:t>n</m:t>
                          </w:del>
                        </m:r>
                      </m:e>
                      <m:sub>
                        <m:r>
                          <w:del w:id="1483" w:author="Andy Kleinhesselink" w:date="2019-07-12T15:26:00Z">
                            <m:rPr>
                              <m:sty m:val="p"/>
                            </m:rPr>
                            <w:rPr>
                              <w:rFonts w:ascii="Cambria Math" w:hAnsi="Cambria Math"/>
                            </w:rPr>
                            <m:t>1</m:t>
                          </w:del>
                        </m:r>
                      </m:sub>
                    </m:sSub>
                    <m:r>
                      <w:del w:id="1484" w:author="Andy Kleinhesselink" w:date="2019-07-12T15:26:00Z">
                        <m:rPr>
                          <m:sty m:val="p"/>
                        </m:rPr>
                        <w:rPr>
                          <w:rFonts w:ascii="Cambria Math" w:hAnsi="Cambria Math"/>
                        </w:rPr>
                        <m:t>,</m:t>
                      </w:del>
                    </m:r>
                    <m:sSub>
                      <m:sSubPr>
                        <m:ctrlPr>
                          <w:del w:id="1485" w:author="Andy Kleinhesselink" w:date="2019-07-12T15:26:00Z">
                            <w:rPr>
                              <w:rFonts w:ascii="Cambria Math" w:hAnsi="Cambria Math"/>
                              <w:i/>
                            </w:rPr>
                          </w:del>
                        </m:ctrlPr>
                      </m:sSubPr>
                      <m:e>
                        <m:r>
                          <w:del w:id="1486" w:author="Andy Kleinhesselink" w:date="2019-07-12T15:26:00Z">
                            <w:rPr>
                              <w:rFonts w:ascii="Cambria Math" w:hAnsi="Cambria Math"/>
                            </w:rPr>
                            <m:t>n</m:t>
                          </w:del>
                        </m:r>
                      </m:e>
                      <m:sub>
                        <m:r>
                          <w:del w:id="1487" w:author="Andy Kleinhesselink" w:date="2019-07-12T15:26:00Z">
                            <w:rPr>
                              <w:rFonts w:ascii="Cambria Math" w:hAnsi="Cambria Math"/>
                            </w:rPr>
                            <m:t>2</m:t>
                          </w:del>
                        </m:r>
                      </m:sub>
                    </m:sSub>
                  </m:e>
                </m:d>
                <m:r>
                  <w:del w:id="1488" w:author="Andy Kleinhesselink" w:date="2019-07-12T15:26:00Z">
                    <w:rPr>
                      <w:rFonts w:ascii="Cambria Math" w:hAnsi="Cambria Math"/>
                    </w:rPr>
                    <m:t>=G</m:t>
                  </w:del>
                </m:r>
                <m:r>
                  <w:del w:id="1489" w:author="Andy Kleinhesselink" w:date="2019-07-12T15:26:00Z">
                    <m:rPr>
                      <m:sty m:val="p"/>
                    </m:rPr>
                    <w:rPr>
                      <w:rFonts w:ascii="Cambria Math" w:hAnsi="Cambria Math"/>
                    </w:rPr>
                    <m:t>(</m:t>
                  </w:del>
                </m:r>
                <m:r>
                  <w:del w:id="1490" w:author="Andy Kleinhesselink" w:date="2019-07-12T15:26:00Z">
                    <w:rPr>
                      <w:rFonts w:ascii="Cambria Math" w:hAnsi="Cambria Math"/>
                    </w:rPr>
                    <m:t>h</m:t>
                  </w:del>
                </m:r>
                <m:r>
                  <w:del w:id="1491" w:author="Andy Kleinhesselink" w:date="2019-07-12T15:26:00Z">
                    <m:rPr>
                      <m:sty m:val="p"/>
                    </m:rPr>
                    <w:rPr>
                      <w:rFonts w:ascii="Cambria Math" w:hAnsi="Cambria Math"/>
                    </w:rPr>
                    <m:t>(</m:t>
                  </w:del>
                </m:r>
                <m:sSub>
                  <m:sSubPr>
                    <m:ctrlPr>
                      <w:del w:id="1492" w:author="Andy Kleinhesselink" w:date="2019-07-12T15:26:00Z">
                        <w:rPr>
                          <w:rFonts w:ascii="Cambria Math" w:hAnsi="Cambria Math"/>
                          <w:i/>
                        </w:rPr>
                      </w:del>
                    </m:ctrlPr>
                  </m:sSubPr>
                  <m:e>
                    <m:r>
                      <w:del w:id="1493" w:author="Andy Kleinhesselink" w:date="2019-07-12T15:26:00Z">
                        <w:rPr>
                          <w:rFonts w:ascii="Cambria Math" w:hAnsi="Cambria Math"/>
                        </w:rPr>
                        <m:t>n</m:t>
                      </w:del>
                    </m:r>
                    <m:ctrlPr>
                      <w:del w:id="1494" w:author="Andy Kleinhesselink" w:date="2019-07-12T15:26:00Z">
                        <w:rPr>
                          <w:rFonts w:ascii="Cambria Math" w:hAnsi="Cambria Math"/>
                        </w:rPr>
                      </w:del>
                    </m:ctrlPr>
                  </m:e>
                  <m:sub>
                    <m:r>
                      <w:del w:id="1495" w:author="Andy Kleinhesselink" w:date="2019-07-12T15:26:00Z">
                        <w:rPr>
                          <w:rFonts w:ascii="Cambria Math" w:hAnsi="Cambria Math"/>
                        </w:rPr>
                        <m:t>1</m:t>
                      </w:del>
                    </m:r>
                  </m:sub>
                </m:sSub>
                <m:r>
                  <w:del w:id="1496" w:author="Andy Kleinhesselink" w:date="2019-07-12T15:26:00Z">
                    <m:rPr>
                      <m:sty m:val="p"/>
                    </m:rPr>
                    <w:rPr>
                      <w:rFonts w:ascii="Cambria Math" w:hAnsi="Cambria Math"/>
                    </w:rPr>
                    <m:t xml:space="preserve">), </m:t>
                  </w:del>
                </m:r>
                <m:r>
                  <w:del w:id="1497" w:author="Andy Kleinhesselink" w:date="2019-07-12T15:26:00Z">
                    <w:rPr>
                      <w:rFonts w:ascii="Cambria Math" w:hAnsi="Cambria Math"/>
                    </w:rPr>
                    <m:t>l</m:t>
                  </w:del>
                </m:r>
                <m:r>
                  <w:del w:id="1498" w:author="Andy Kleinhesselink" w:date="2019-07-12T15:26:00Z">
                    <m:rPr>
                      <m:sty m:val="p"/>
                    </m:rPr>
                    <w:rPr>
                      <w:rFonts w:ascii="Cambria Math" w:hAnsi="Cambria Math"/>
                    </w:rPr>
                    <m:t>(</m:t>
                  </w:del>
                </m:r>
                <m:sSub>
                  <m:sSubPr>
                    <m:ctrlPr>
                      <w:del w:id="1499" w:author="Andy Kleinhesselink" w:date="2019-07-12T15:26:00Z">
                        <w:rPr>
                          <w:rFonts w:ascii="Cambria Math" w:hAnsi="Cambria Math"/>
                        </w:rPr>
                      </w:del>
                    </m:ctrlPr>
                  </m:sSubPr>
                  <m:e>
                    <m:r>
                      <w:del w:id="1500" w:author="Andy Kleinhesselink" w:date="2019-07-12T15:26:00Z">
                        <m:rPr>
                          <m:sty m:val="p"/>
                        </m:rPr>
                        <w:rPr>
                          <w:rFonts w:ascii="Cambria Math" w:hAnsi="Cambria Math"/>
                        </w:rPr>
                        <m:t>n</m:t>
                      </w:del>
                    </m:r>
                  </m:e>
                  <m:sub>
                    <m:r>
                      <w:del w:id="1501" w:author="Andy Kleinhesselink" w:date="2019-07-12T15:26:00Z">
                        <m:rPr>
                          <m:sty m:val="p"/>
                        </m:rPr>
                        <w:rPr>
                          <w:rFonts w:ascii="Cambria Math" w:hAnsi="Cambria Math"/>
                        </w:rPr>
                        <m:t>2</m:t>
                      </w:del>
                    </m:r>
                  </m:sub>
                </m:sSub>
                <m:r>
                  <w:del w:id="1502" w:author="Andy Kleinhesselink" w:date="2019-07-12T15:26:00Z">
                    <m:rPr>
                      <m:sty m:val="p"/>
                    </m:rPr>
                    <w:rPr>
                      <w:rFonts w:ascii="Cambria Math" w:hAnsi="Cambria Math"/>
                    </w:rPr>
                    <m:t>))</m:t>
                  </w:del>
                </m:r>
                <m:r>
                  <w:del w:id="1503" w:author="Andy Kleinhesselink" w:date="2019-07-12T15:26:00Z">
                    <w:rPr>
                      <w:rFonts w:ascii="Cambria Math" w:hAnsi="Cambria Math"/>
                    </w:rPr>
                    <m:t xml:space="preserve"> </m:t>
                  </w:del>
                </m:r>
              </m:oMath>
            </m:oMathPara>
          </w:p>
        </w:tc>
        <w:tc>
          <w:tcPr>
            <w:tcW w:w="738" w:type="dxa"/>
            <w:vAlign w:val="center"/>
          </w:tcPr>
          <w:p w14:paraId="7BE6A2D8" w14:textId="0412D8B6" w:rsidR="00D365A9" w:rsidRPr="003C47E7" w:rsidDel="00C334AE" w:rsidRDefault="00D365A9" w:rsidP="001D65F5">
            <w:pPr>
              <w:spacing w:after="202"/>
              <w:ind w:firstLine="0"/>
              <w:contextualSpacing/>
              <w:jc w:val="center"/>
              <w:rPr>
                <w:del w:id="1504" w:author="Andy Kleinhesselink" w:date="2019-07-12T15:26:00Z"/>
              </w:rPr>
            </w:pPr>
            <w:del w:id="1505" w:author="Andy Kleinhesselink" w:date="2019-07-12T15:26:00Z">
              <w:r w:rsidRPr="003C47E7" w:rsidDel="00C334AE">
                <w:delText>(</w:delText>
              </w:r>
              <w:r w:rsidRPr="003C47E7" w:rsidDel="00C334AE">
                <w:rPr>
                  <w:noProof/>
                </w:rPr>
                <w:fldChar w:fldCharType="begin"/>
              </w:r>
              <w:r w:rsidRPr="003C47E7" w:rsidDel="00C334AE">
                <w:rPr>
                  <w:noProof/>
                </w:rPr>
                <w:delInstrText xml:space="preserve"> SEQ eq \* MERGEFORMAT </w:delInstrText>
              </w:r>
              <w:r w:rsidRPr="003C47E7" w:rsidDel="00C334AE">
                <w:rPr>
                  <w:noProof/>
                </w:rPr>
                <w:fldChar w:fldCharType="separate"/>
              </w:r>
            </w:del>
            <w:del w:id="1506" w:author="Andy Kleinhesselink" w:date="2019-07-12T08:02:00Z">
              <w:r w:rsidR="001D65F5" w:rsidRPr="003C47E7" w:rsidDel="00B91BF5">
                <w:rPr>
                  <w:noProof/>
                </w:rPr>
                <w:delText>3</w:delText>
              </w:r>
            </w:del>
            <w:del w:id="1507" w:author="Andy Kleinhesselink" w:date="2019-07-12T15:26:00Z">
              <w:r w:rsidRPr="003C47E7" w:rsidDel="00C334AE">
                <w:rPr>
                  <w:noProof/>
                </w:rPr>
                <w:fldChar w:fldCharType="end"/>
              </w:r>
              <w:r w:rsidRPr="003C47E7" w:rsidDel="00C334AE">
                <w:delText>)</w:delText>
              </w:r>
            </w:del>
          </w:p>
        </w:tc>
      </w:tr>
    </w:tbl>
    <w:p w14:paraId="23CEA9C3" w14:textId="5D951ABE" w:rsidR="00FB3A6E" w:rsidRPr="003C47E7" w:rsidDel="00C334AE" w:rsidRDefault="001D65F5" w:rsidP="001D65F5">
      <w:pPr>
        <w:spacing w:after="202"/>
        <w:ind w:firstLine="0"/>
        <w:contextualSpacing/>
        <w:rPr>
          <w:del w:id="1508" w:author="Andy Kleinhesselink" w:date="2019-07-12T15:26:00Z"/>
        </w:rPr>
      </w:pPr>
      <w:del w:id="1509" w:author="Andy Kleinhesselink" w:date="2019-07-12T15:26:00Z">
        <w:r w:rsidRPr="003C47E7" w:rsidDel="00C334AE">
          <w:delText xml:space="preserve">where </w:delText>
        </w:r>
        <w:r w:rsidRPr="003C47E7" w:rsidDel="00C334AE">
          <w:rPr>
            <w:i/>
          </w:rPr>
          <w:delText>G</w:delText>
        </w:r>
        <w:r w:rsidRPr="003C47E7" w:rsidDel="00C334AE">
          <w:delText xml:space="preserve"> is a new function that combines the univariate competition functions </w:delText>
        </w:r>
        <w:r w:rsidRPr="003C47E7" w:rsidDel="00C334AE">
          <w:rPr>
            <w:i/>
          </w:rPr>
          <w:delText>h</w:delText>
        </w:r>
        <w:r w:rsidRPr="003C47E7" w:rsidDel="00C334AE">
          <w:delText xml:space="preserve"> and </w:delText>
        </w:r>
        <w:r w:rsidRPr="003C47E7" w:rsidDel="00C334AE">
          <w:rPr>
            <w:i/>
          </w:rPr>
          <w:delText>l</w:delText>
        </w:r>
        <w:r w:rsidRPr="003C47E7" w:rsidDel="00C334AE">
          <w:delText xml:space="preserve"> described in equation 1 and shown in figure 1.  </w:delText>
        </w:r>
        <w:r w:rsidR="00FB3A6E" w:rsidRPr="003C47E7" w:rsidDel="00C334AE">
          <w:delText xml:space="preserve">If we cannot re-write </w:delText>
        </w:r>
        <w:r w:rsidR="00FB3A6E" w:rsidRPr="003C47E7" w:rsidDel="00C334AE">
          <w:rPr>
            <w:i/>
          </w:rPr>
          <w:delText>F</w:delText>
        </w:r>
        <w:r w:rsidR="00FB3A6E" w:rsidRPr="003C47E7" w:rsidDel="00C334AE">
          <w:delText xml:space="preserve"> in this way, then there would appear to be no way to recover the surface in figure 1 c from the single species functions in figures 1a and b.</w:delText>
        </w:r>
        <w:r w:rsidR="00A902CD" w:rsidRPr="003C47E7" w:rsidDel="00C334AE">
          <w:delText xml:space="preserve"> By our definition, the pairwise understanding of species composition is not adequate for the multispecies case.  Interaction modification or HOIs are a particular case that causes the pairwise model to fail.   </w:delText>
        </w:r>
      </w:del>
    </w:p>
    <w:p w14:paraId="1BC5F330" w14:textId="6473BD89" w:rsidR="00DB095F" w:rsidDel="00C334AE" w:rsidRDefault="00DB095F" w:rsidP="003C5687">
      <w:pPr>
        <w:spacing w:after="202"/>
        <w:contextualSpacing/>
        <w:rPr>
          <w:del w:id="1510" w:author="Andy Kleinhesselink" w:date="2019-07-12T15:26:00Z"/>
        </w:rPr>
      </w:pPr>
      <w:del w:id="1511" w:author="Andy Kleinhesselink" w:date="2019-07-12T15:26:00Z">
        <w:r w:rsidRPr="003C47E7" w:rsidDel="00C334AE">
          <w:delText xml:space="preserve">In this model, the interaction between </w:delText>
        </w:r>
        <w:r w:rsidR="00110EAE" w:rsidRPr="003C47E7" w:rsidDel="00C334AE">
          <w:delText xml:space="preserve">a </w:delText>
        </w:r>
        <w:r w:rsidRPr="003C47E7" w:rsidDel="00C334AE">
          <w:delText xml:space="preserve">competitor and the focal species is defined by the sensitivity of the focal species to a change the in the density of </w:delText>
        </w:r>
        <w:r w:rsidR="00110EAE" w:rsidRPr="003C47E7" w:rsidDel="00C334AE">
          <w:delText xml:space="preserve">the </w:delText>
        </w:r>
        <w:r w:rsidRPr="003C47E7" w:rsidDel="00C334AE">
          <w:delText>competitor species one</w:delText>
        </w:r>
        <w:r w:rsidR="00110EAE" w:rsidRPr="003C47E7" w:rsidDel="00C334AE">
          <w:delText>, which is given by the partial derivatives:</w:delText>
        </w:r>
        <m:oMath>
          <m:r>
            <m:rPr>
              <m:sty m:val="bi"/>
            </m:rPr>
            <w:rPr>
              <w:rFonts w:ascii="Cambria Math" w:hAnsi="Cambria Math"/>
              <w:spacing w:val="10"/>
            </w:rPr>
            <m:t xml:space="preserve"> </m:t>
          </m:r>
          <m:f>
            <m:fPr>
              <m:ctrlPr>
                <w:rPr>
                  <w:rFonts w:ascii="Cambria Math" w:hAnsi="Cambria Math"/>
                  <w:b/>
                  <w:i/>
                  <w:spacing w:val="10"/>
                </w:rPr>
              </m:ctrlPr>
            </m:fPr>
            <m:num>
              <m:r>
                <m:rPr>
                  <m:sty m:val="bi"/>
                </m:rPr>
                <w:rPr>
                  <w:rFonts w:ascii="Cambria Math" w:hAnsi="Cambria Math"/>
                  <w:spacing w:val="10"/>
                </w:rPr>
                <m:t>∂</m:t>
              </m:r>
              <m:r>
                <w:rPr>
                  <w:rFonts w:ascii="Cambria Math" w:hAnsi="Cambria Math"/>
                  <w:spacing w:val="10"/>
                </w:rPr>
                <m:t>F</m:t>
              </m:r>
            </m:num>
            <m:den>
              <m:r>
                <m:rPr>
                  <m:sty m:val="bi"/>
                </m:rPr>
                <w:rPr>
                  <w:rFonts w:ascii="Cambria Math" w:hAnsi="Cambria Math"/>
                  <w:spacing w:val="10"/>
                </w:rPr>
                <m:t>∂</m:t>
              </m:r>
              <m:sSub>
                <m:sSubPr>
                  <m:ctrlPr>
                    <w:rPr>
                      <w:rFonts w:ascii="Cambria Math" w:hAnsi="Cambria Math"/>
                      <w:i/>
                    </w:rPr>
                  </m:ctrlPr>
                </m:sSubPr>
                <m:e>
                  <m:r>
                    <m:rPr>
                      <m:sty m:val="bi"/>
                    </m:rPr>
                    <w:rPr>
                      <w:rFonts w:ascii="Cambria Math" w:hAnsi="Cambria Math"/>
                      <w:spacing w:val="10"/>
                    </w:rPr>
                    <m:t>n</m:t>
                  </m:r>
                  <m:ctrlPr>
                    <w:rPr>
                      <w:rFonts w:ascii="Cambria Math" w:hAnsi="Cambria Math"/>
                      <w:b/>
                      <w:i/>
                      <w:spacing w:val="10"/>
                    </w:rPr>
                  </m:ctrlPr>
                </m:e>
                <m:sub>
                  <m:r>
                    <w:rPr>
                      <w:rFonts w:ascii="Cambria Math" w:hAnsi="Cambria Math"/>
                    </w:rPr>
                    <m:t>1</m:t>
                  </m:r>
                </m:sub>
              </m:sSub>
              <m:ctrlPr>
                <w:rPr>
                  <w:rFonts w:ascii="Cambria Math" w:hAnsi="Cambria Math"/>
                </w:rPr>
              </m:ctrlPr>
            </m:den>
          </m:f>
        </m:oMath>
        <w:r w:rsidR="00110EAE" w:rsidRPr="003C47E7" w:rsidDel="00C334AE">
          <w:delText xml:space="preserve"> and </w:delText>
        </w:r>
        <m:oMath>
          <m:f>
            <m:fPr>
              <m:ctrlPr>
                <w:rPr>
                  <w:rFonts w:ascii="Cambria Math" w:hAnsi="Cambria Math"/>
                  <w:b/>
                  <w:i/>
                  <w:spacing w:val="10"/>
                </w:rPr>
              </m:ctrlPr>
            </m:fPr>
            <m:num>
              <m:r>
                <m:rPr>
                  <m:sty m:val="bi"/>
                </m:rPr>
                <w:rPr>
                  <w:rFonts w:ascii="Cambria Math" w:hAnsi="Cambria Math"/>
                  <w:spacing w:val="10"/>
                </w:rPr>
                <m:t>∂</m:t>
              </m:r>
              <m:r>
                <w:rPr>
                  <w:rFonts w:ascii="Cambria Math" w:hAnsi="Cambria Math"/>
                  <w:spacing w:val="10"/>
                </w:rPr>
                <m:t>F</m:t>
              </m:r>
            </m:num>
            <m:den>
              <m:r>
                <m:rPr>
                  <m:sty m:val="bi"/>
                </m:rPr>
                <w:rPr>
                  <w:rFonts w:ascii="Cambria Math" w:hAnsi="Cambria Math"/>
                  <w:spacing w:val="10"/>
                </w:rPr>
                <m:t>∂</m:t>
              </m:r>
              <m:sSub>
                <m:sSubPr>
                  <m:ctrlPr>
                    <w:rPr>
                      <w:rFonts w:ascii="Cambria Math" w:hAnsi="Cambria Math"/>
                      <w:i/>
                    </w:rPr>
                  </m:ctrlPr>
                </m:sSubPr>
                <m:e>
                  <m:r>
                    <m:rPr>
                      <m:sty m:val="bi"/>
                    </m:rPr>
                    <w:rPr>
                      <w:rFonts w:ascii="Cambria Math" w:hAnsi="Cambria Math"/>
                      <w:spacing w:val="10"/>
                    </w:rPr>
                    <m:t>n</m:t>
                  </m:r>
                  <m:ctrlPr>
                    <w:rPr>
                      <w:rFonts w:ascii="Cambria Math" w:hAnsi="Cambria Math"/>
                      <w:b/>
                      <w:i/>
                      <w:spacing w:val="10"/>
                    </w:rPr>
                  </m:ctrlPr>
                </m:e>
                <m:sub>
                  <m:r>
                    <w:rPr>
                      <w:rFonts w:ascii="Cambria Math" w:hAnsi="Cambria Math"/>
                    </w:rPr>
                    <m:t>2</m:t>
                  </m:r>
                </m:sub>
              </m:sSub>
              <m:ctrlPr>
                <w:rPr>
                  <w:rFonts w:ascii="Cambria Math" w:hAnsi="Cambria Math"/>
                </w:rPr>
              </m:ctrlPr>
            </m:den>
          </m:f>
        </m:oMath>
        <w:r w:rsidR="00110EAE" w:rsidRPr="003C47E7" w:rsidDel="00C334AE">
          <w:delText xml:space="preserve">. </w:delText>
        </w:r>
        <w:r w:rsidR="00FB28F5" w:rsidRPr="003C47E7" w:rsidDel="00C334AE">
          <w:delText xml:space="preserve"> The partial derivative </w:delText>
        </w:r>
        <w:r w:rsidR="00FB3A6E" w:rsidRPr="003C47E7" w:rsidDel="00C334AE">
          <w:delText>in terms of G,</w:delText>
        </w:r>
        <w:r w:rsidR="00FB3A6E" w:rsidDel="00C334AE">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7013"/>
        <w:gridCol w:w="738"/>
      </w:tblGrid>
      <w:tr w:rsidR="00DB095F" w:rsidRPr="006B2FC8" w:rsidDel="00C334AE" w14:paraId="679100C7" w14:textId="1D7504D9" w:rsidTr="0080023B">
        <w:trPr>
          <w:trHeight w:val="503"/>
          <w:del w:id="1512" w:author="Andy Kleinhesselink" w:date="2019-07-12T15:26:00Z"/>
        </w:trPr>
        <w:tc>
          <w:tcPr>
            <w:tcW w:w="918" w:type="dxa"/>
            <w:vAlign w:val="center"/>
          </w:tcPr>
          <w:p w14:paraId="42F46496" w14:textId="473B1386" w:rsidR="00DB095F" w:rsidRPr="006B2FC8" w:rsidDel="00C334AE" w:rsidRDefault="00DB095F" w:rsidP="0080023B">
            <w:pPr>
              <w:spacing w:after="202"/>
              <w:ind w:firstLine="0"/>
              <w:contextualSpacing/>
              <w:jc w:val="center"/>
              <w:rPr>
                <w:del w:id="1513" w:author="Andy Kleinhesselink" w:date="2019-07-12T15:26:00Z"/>
              </w:rPr>
            </w:pPr>
          </w:p>
        </w:tc>
        <w:tc>
          <w:tcPr>
            <w:tcW w:w="7200" w:type="dxa"/>
            <w:vAlign w:val="center"/>
          </w:tcPr>
          <w:p w14:paraId="34C3A15D" w14:textId="796794F3" w:rsidR="00DB095F" w:rsidRPr="006B2FC8" w:rsidDel="00C334AE" w:rsidRDefault="00DA3A33" w:rsidP="0080023B">
            <w:pPr>
              <w:spacing w:after="202"/>
              <w:contextualSpacing/>
              <w:jc w:val="center"/>
              <w:rPr>
                <w:del w:id="1514" w:author="Andy Kleinhesselink" w:date="2019-07-12T15:26:00Z"/>
              </w:rPr>
            </w:pPr>
            <m:oMathPara>
              <m:oMath>
                <m:f>
                  <m:fPr>
                    <m:ctrlPr>
                      <w:del w:id="1515" w:author="Andy Kleinhesselink" w:date="2019-07-12T15:26:00Z">
                        <w:rPr>
                          <w:rFonts w:ascii="Cambria Math" w:hAnsi="Cambria Math"/>
                          <w:i/>
                        </w:rPr>
                      </w:del>
                    </m:ctrlPr>
                  </m:fPr>
                  <m:num>
                    <m:r>
                      <w:del w:id="1516" w:author="Andy Kleinhesselink" w:date="2019-07-12T15:26:00Z">
                        <w:rPr>
                          <w:rFonts w:ascii="Cambria Math" w:hAnsi="Cambria Math"/>
                        </w:rPr>
                        <m:t>∂F</m:t>
                      </w:del>
                    </m:r>
                  </m:num>
                  <m:den>
                    <m:r>
                      <w:del w:id="1517" w:author="Andy Kleinhesselink" w:date="2019-07-12T15:26:00Z">
                        <w:rPr>
                          <w:rFonts w:ascii="Cambria Math" w:hAnsi="Cambria Math"/>
                        </w:rPr>
                        <m:t>∂</m:t>
                      </w:del>
                    </m:r>
                    <m:sSub>
                      <m:sSubPr>
                        <m:ctrlPr>
                          <w:del w:id="1518" w:author="Andy Kleinhesselink" w:date="2019-07-12T15:26:00Z">
                            <w:rPr>
                              <w:rFonts w:ascii="Cambria Math" w:hAnsi="Cambria Math"/>
                              <w:i/>
                            </w:rPr>
                          </w:del>
                        </m:ctrlPr>
                      </m:sSubPr>
                      <m:e>
                        <m:r>
                          <w:del w:id="1519" w:author="Andy Kleinhesselink" w:date="2019-07-12T15:26:00Z">
                            <w:rPr>
                              <w:rFonts w:ascii="Cambria Math" w:hAnsi="Cambria Math"/>
                            </w:rPr>
                            <m:t>n</m:t>
                          </w:del>
                        </m:r>
                      </m:e>
                      <m:sub>
                        <m:r>
                          <w:del w:id="1520" w:author="Andy Kleinhesselink" w:date="2019-07-12T15:26:00Z">
                            <w:rPr>
                              <w:rFonts w:ascii="Cambria Math" w:hAnsi="Cambria Math"/>
                            </w:rPr>
                            <m:t>1</m:t>
                          </w:del>
                        </m:r>
                      </m:sub>
                    </m:sSub>
                  </m:den>
                </m:f>
                <m:r>
                  <w:del w:id="1521" w:author="Andy Kleinhesselink" w:date="2019-07-12T15:26:00Z">
                    <w:rPr>
                      <w:rFonts w:ascii="Cambria Math" w:hAnsi="Cambria Math"/>
                    </w:rPr>
                    <m:t>=G'</m:t>
                  </w:del>
                </m:r>
                <m:r>
                  <w:del w:id="1522" w:author="Andy Kleinhesselink" w:date="2019-07-12T15:26:00Z">
                    <m:rPr>
                      <m:sty m:val="p"/>
                    </m:rPr>
                    <w:rPr>
                      <w:rFonts w:ascii="Cambria Math" w:hAnsi="Cambria Math"/>
                    </w:rPr>
                    <m:t>(</m:t>
                  </w:del>
                </m:r>
                <m:r>
                  <w:del w:id="1523" w:author="Andy Kleinhesselink" w:date="2019-07-12T15:26:00Z">
                    <w:rPr>
                      <w:rFonts w:ascii="Cambria Math" w:hAnsi="Cambria Math"/>
                    </w:rPr>
                    <m:t>h</m:t>
                  </w:del>
                </m:r>
                <m:r>
                  <w:del w:id="1524" w:author="Andy Kleinhesselink" w:date="2019-07-12T15:26:00Z">
                    <m:rPr>
                      <m:sty m:val="p"/>
                    </m:rPr>
                    <w:rPr>
                      <w:rFonts w:ascii="Cambria Math" w:hAnsi="Cambria Math"/>
                    </w:rPr>
                    <m:t>(</m:t>
                  </w:del>
                </m:r>
                <m:sSub>
                  <m:sSubPr>
                    <m:ctrlPr>
                      <w:del w:id="1525" w:author="Andy Kleinhesselink" w:date="2019-07-12T15:26:00Z">
                        <w:rPr>
                          <w:rFonts w:ascii="Cambria Math" w:hAnsi="Cambria Math"/>
                          <w:i/>
                        </w:rPr>
                      </w:del>
                    </m:ctrlPr>
                  </m:sSubPr>
                  <m:e>
                    <m:r>
                      <w:del w:id="1526" w:author="Andy Kleinhesselink" w:date="2019-07-12T15:26:00Z">
                        <w:rPr>
                          <w:rFonts w:ascii="Cambria Math" w:hAnsi="Cambria Math"/>
                        </w:rPr>
                        <m:t>n</m:t>
                      </w:del>
                    </m:r>
                    <m:ctrlPr>
                      <w:del w:id="1527" w:author="Andy Kleinhesselink" w:date="2019-07-12T15:26:00Z">
                        <w:rPr>
                          <w:rFonts w:ascii="Cambria Math" w:hAnsi="Cambria Math"/>
                        </w:rPr>
                      </w:del>
                    </m:ctrlPr>
                  </m:e>
                  <m:sub>
                    <m:r>
                      <w:del w:id="1528" w:author="Andy Kleinhesselink" w:date="2019-07-12T15:26:00Z">
                        <w:rPr>
                          <w:rFonts w:ascii="Cambria Math" w:hAnsi="Cambria Math"/>
                        </w:rPr>
                        <m:t>1</m:t>
                      </w:del>
                    </m:r>
                  </m:sub>
                </m:sSub>
                <m:r>
                  <w:del w:id="1529" w:author="Andy Kleinhesselink" w:date="2019-07-12T15:26:00Z">
                    <m:rPr>
                      <m:sty m:val="p"/>
                    </m:rPr>
                    <w:rPr>
                      <w:rFonts w:ascii="Cambria Math" w:hAnsi="Cambria Math"/>
                    </w:rPr>
                    <m:t xml:space="preserve">), </m:t>
                  </w:del>
                </m:r>
                <m:r>
                  <w:del w:id="1530" w:author="Andy Kleinhesselink" w:date="2019-07-12T15:26:00Z">
                    <w:rPr>
                      <w:rFonts w:ascii="Cambria Math" w:hAnsi="Cambria Math"/>
                    </w:rPr>
                    <m:t>l</m:t>
                  </w:del>
                </m:r>
                <m:r>
                  <w:del w:id="1531" w:author="Andy Kleinhesselink" w:date="2019-07-12T15:26:00Z">
                    <m:rPr>
                      <m:sty m:val="p"/>
                    </m:rPr>
                    <w:rPr>
                      <w:rFonts w:ascii="Cambria Math" w:hAnsi="Cambria Math"/>
                    </w:rPr>
                    <m:t>(</m:t>
                  </w:del>
                </m:r>
                <m:sSub>
                  <m:sSubPr>
                    <m:ctrlPr>
                      <w:del w:id="1532" w:author="Andy Kleinhesselink" w:date="2019-07-12T15:26:00Z">
                        <w:rPr>
                          <w:rFonts w:ascii="Cambria Math" w:hAnsi="Cambria Math"/>
                        </w:rPr>
                      </w:del>
                    </m:ctrlPr>
                  </m:sSubPr>
                  <m:e>
                    <m:r>
                      <w:del w:id="1533" w:author="Andy Kleinhesselink" w:date="2019-07-12T15:26:00Z">
                        <m:rPr>
                          <m:sty m:val="p"/>
                        </m:rPr>
                        <w:rPr>
                          <w:rFonts w:ascii="Cambria Math" w:hAnsi="Cambria Math"/>
                        </w:rPr>
                        <m:t>n</m:t>
                      </w:del>
                    </m:r>
                  </m:e>
                  <m:sub>
                    <m:r>
                      <w:del w:id="1534" w:author="Andy Kleinhesselink" w:date="2019-07-12T15:26:00Z">
                        <m:rPr>
                          <m:sty m:val="p"/>
                        </m:rPr>
                        <w:rPr>
                          <w:rFonts w:ascii="Cambria Math" w:hAnsi="Cambria Math"/>
                        </w:rPr>
                        <m:t>2</m:t>
                      </w:del>
                    </m:r>
                  </m:sub>
                </m:sSub>
                <m:r>
                  <w:del w:id="1535" w:author="Andy Kleinhesselink" w:date="2019-07-12T15:26:00Z">
                    <m:rPr>
                      <m:sty m:val="p"/>
                    </m:rPr>
                    <w:rPr>
                      <w:rFonts w:ascii="Cambria Math" w:hAnsi="Cambria Math"/>
                    </w:rPr>
                    <m:t>))h'(</m:t>
                  </w:del>
                </m:r>
                <m:sSub>
                  <m:sSubPr>
                    <m:ctrlPr>
                      <w:del w:id="1536" w:author="Andy Kleinhesselink" w:date="2019-07-12T15:26:00Z">
                        <w:rPr>
                          <w:rFonts w:ascii="Cambria Math" w:hAnsi="Cambria Math"/>
                        </w:rPr>
                      </w:del>
                    </m:ctrlPr>
                  </m:sSubPr>
                  <m:e>
                    <m:r>
                      <w:del w:id="1537" w:author="Andy Kleinhesselink" w:date="2019-07-12T15:26:00Z">
                        <m:rPr>
                          <m:sty m:val="p"/>
                        </m:rPr>
                        <w:rPr>
                          <w:rFonts w:ascii="Cambria Math" w:hAnsi="Cambria Math"/>
                        </w:rPr>
                        <m:t>n</m:t>
                      </w:del>
                    </m:r>
                  </m:e>
                  <m:sub>
                    <m:r>
                      <w:del w:id="1538" w:author="Andy Kleinhesselink" w:date="2019-07-12T15:26:00Z">
                        <m:rPr>
                          <m:sty m:val="p"/>
                        </m:rPr>
                        <w:rPr>
                          <w:rFonts w:ascii="Cambria Math" w:hAnsi="Cambria Math"/>
                        </w:rPr>
                        <m:t>1</m:t>
                      </w:del>
                    </m:r>
                  </m:sub>
                </m:sSub>
                <m:r>
                  <w:del w:id="1539" w:author="Andy Kleinhesselink" w:date="2019-07-12T15:26:00Z">
                    <m:rPr>
                      <m:sty m:val="p"/>
                    </m:rPr>
                    <w:rPr>
                      <w:rFonts w:ascii="Cambria Math" w:hAnsi="Cambria Math"/>
                    </w:rPr>
                    <m:t>)</m:t>
                  </w:del>
                </m:r>
                <m:r>
                  <w:del w:id="1540" w:author="Andy Kleinhesselink" w:date="2019-07-12T15:26:00Z">
                    <w:rPr>
                      <w:rFonts w:ascii="Cambria Math" w:hAnsi="Cambria Math"/>
                    </w:rPr>
                    <m:t xml:space="preserve"> </m:t>
                  </w:del>
                </m:r>
              </m:oMath>
            </m:oMathPara>
          </w:p>
        </w:tc>
        <w:tc>
          <w:tcPr>
            <w:tcW w:w="738" w:type="dxa"/>
            <w:vAlign w:val="center"/>
          </w:tcPr>
          <w:p w14:paraId="50124294" w14:textId="70057C0D" w:rsidR="00DB095F" w:rsidRPr="006B2FC8" w:rsidDel="00C334AE" w:rsidRDefault="00DB095F" w:rsidP="0080023B">
            <w:pPr>
              <w:spacing w:after="202"/>
              <w:ind w:firstLine="0"/>
              <w:contextualSpacing/>
              <w:jc w:val="center"/>
              <w:rPr>
                <w:del w:id="1541" w:author="Andy Kleinhesselink" w:date="2019-07-12T15:26:00Z"/>
              </w:rPr>
            </w:pPr>
            <w:del w:id="1542" w:author="Andy Kleinhesselink" w:date="2019-07-12T15:26:00Z">
              <w:r w:rsidRPr="006B2FC8" w:rsidDel="00C334AE">
                <w:delText>(</w:delText>
              </w:r>
              <w:r w:rsidRPr="006B2FC8" w:rsidDel="00C334AE">
                <w:rPr>
                  <w:noProof/>
                </w:rPr>
                <w:fldChar w:fldCharType="begin"/>
              </w:r>
              <w:r w:rsidRPr="006B2FC8" w:rsidDel="00C334AE">
                <w:rPr>
                  <w:noProof/>
                </w:rPr>
                <w:delInstrText xml:space="preserve"> SEQ eq \* MERGEFORMAT </w:delInstrText>
              </w:r>
              <w:r w:rsidRPr="006B2FC8" w:rsidDel="00C334AE">
                <w:rPr>
                  <w:noProof/>
                </w:rPr>
                <w:fldChar w:fldCharType="separate"/>
              </w:r>
            </w:del>
            <w:del w:id="1543" w:author="Andy Kleinhesselink" w:date="2019-07-12T08:02:00Z">
              <w:r w:rsidDel="00B91BF5">
                <w:rPr>
                  <w:noProof/>
                </w:rPr>
                <w:delText>3</w:delText>
              </w:r>
            </w:del>
            <w:del w:id="1544" w:author="Andy Kleinhesselink" w:date="2019-07-12T15:26:00Z">
              <w:r w:rsidRPr="006B2FC8" w:rsidDel="00C334AE">
                <w:rPr>
                  <w:noProof/>
                </w:rPr>
                <w:fldChar w:fldCharType="end"/>
              </w:r>
              <w:r w:rsidRPr="006B2FC8" w:rsidDel="00C334AE">
                <w:delText>)</w:delText>
              </w:r>
            </w:del>
          </w:p>
        </w:tc>
      </w:tr>
    </w:tbl>
    <w:p w14:paraId="1328FB31" w14:textId="2D47B1B4" w:rsidR="00DB095F" w:rsidDel="00C334AE" w:rsidRDefault="00DB095F" w:rsidP="001D65F5">
      <w:pPr>
        <w:spacing w:after="202"/>
        <w:ind w:firstLine="0"/>
        <w:contextualSpacing/>
        <w:rPr>
          <w:del w:id="1545" w:author="Andy Kleinhesselink" w:date="2019-07-12T15:26:00Z"/>
        </w:rPr>
      </w:pPr>
    </w:p>
    <w:p w14:paraId="19AE7EEF" w14:textId="0D47EB53" w:rsidR="0032441D" w:rsidDel="00C334AE" w:rsidRDefault="00A902CD" w:rsidP="00044725">
      <w:pPr>
        <w:spacing w:after="202"/>
        <w:contextualSpacing/>
        <w:rPr>
          <w:del w:id="1546" w:author="Andy Kleinhesselink" w:date="2019-07-12T15:26:00Z"/>
        </w:rPr>
      </w:pPr>
      <w:del w:id="1547" w:author="Andy Kleinhesselink" w:date="2019-07-12T15:26:00Z">
        <w:r w:rsidDel="00C334AE">
          <w:delText xml:space="preserve">At this point we </w:delText>
        </w:r>
        <w:r w:rsidR="00C26F5F" w:rsidDel="00C334AE">
          <w:delText xml:space="preserve">note that our definition of a non-pairwise model, coincides with the criteria for interaction modification developed by Adler and Morris (1994). </w:delText>
        </w:r>
        <w:r w:rsidR="007C0728" w:rsidDel="00C334AE">
          <w:delText xml:space="preserve">A </w:delText>
        </w:r>
        <w:r w:rsidR="00D40FDC" w:rsidDel="00C334AE">
          <w:delText>possible</w:delText>
        </w:r>
        <w:r w:rsidR="007C0728" w:rsidDel="00C334AE">
          <w:delText xml:space="preserve"> quantitative test for a</w:delText>
        </w:r>
        <w:r w:rsidR="00D40FDC" w:rsidDel="00C334AE">
          <w:delText xml:space="preserve">n interaction modification resulting in an HOI </w:delText>
        </w:r>
        <w:r w:rsidR="007C0728" w:rsidDel="00C334AE">
          <w:delText xml:space="preserve">would be to take the partial derivative of the function </w:delText>
        </w:r>
        <w:r w:rsidR="007C0728" w:rsidRPr="002834AC" w:rsidDel="00C334AE">
          <w:rPr>
            <w:i/>
          </w:rPr>
          <w:delText>F</w:delText>
        </w:r>
        <w:r w:rsidR="007C0728" w:rsidRPr="002834AC" w:rsidDel="00C334AE">
          <w:rPr>
            <w:i/>
            <w:vertAlign w:val="subscript"/>
          </w:rPr>
          <w:delText>i</w:delText>
        </w:r>
        <w:r w:rsidR="007C0728" w:rsidDel="00C334AE">
          <w:delText xml:space="preserve"> with respect to the density of each competitor</w:delText>
        </w:r>
        <w:r w:rsidR="0032441D" w:rsidDel="00C334AE">
          <w:delText xml:space="preserve">, </w:delTex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j</m:t>
                  </m:r>
                </m:sub>
              </m:sSub>
            </m:den>
          </m:f>
        </m:oMath>
        <w:r w:rsidR="0032441D" w:rsidDel="00C334AE">
          <w:delText>,  and assess whether the partial derivative is a function</w:delText>
        </w:r>
        <w:r w:rsidR="008A2FA3" w:rsidDel="00C334AE">
          <w:delText xml:space="preserve">, </w:delText>
        </w:r>
        <w:r w:rsidR="008A2FA3" w:rsidDel="00C334AE">
          <w:rPr>
            <w:i/>
          </w:rPr>
          <w:delText>G</w:delText>
        </w:r>
        <w:r w:rsidR="008A2FA3" w:rsidRPr="002834AC" w:rsidDel="00C334AE">
          <w:rPr>
            <w:i/>
            <w:vertAlign w:val="subscript"/>
          </w:rPr>
          <w:delText>ij</w:delText>
        </w:r>
        <w:r w:rsidR="008A2FA3" w:rsidDel="00C334AE">
          <w:delText>,</w:delText>
        </w:r>
        <w:r w:rsidR="0032441D" w:rsidDel="00C334AE">
          <w:delText xml:space="preserve"> of any competitor’s density other than </w:delText>
        </w:r>
        <w:r w:rsidR="0032441D" w:rsidRPr="002834AC" w:rsidDel="00C334AE">
          <w:rPr>
            <w:i/>
          </w:rPr>
          <w:delText>j</w:delText>
        </w:r>
        <w:r w:rsidR="0032441D" w:rsidDel="00C334AE">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3469"/>
        <w:gridCol w:w="3901"/>
        <w:gridCol w:w="736"/>
      </w:tblGrid>
      <w:tr w:rsidR="008A2FA3" w:rsidRPr="006B2FC8" w:rsidDel="00C334AE" w14:paraId="47A38648" w14:textId="2E15C7F4" w:rsidTr="003E6745">
        <w:trPr>
          <w:trHeight w:val="503"/>
          <w:del w:id="1548" w:author="Andy Kleinhesselink" w:date="2019-07-12T15:26:00Z"/>
        </w:trPr>
        <w:tc>
          <w:tcPr>
            <w:tcW w:w="542" w:type="dxa"/>
            <w:vAlign w:val="center"/>
          </w:tcPr>
          <w:p w14:paraId="0A0FA2E0" w14:textId="1B1B7F55" w:rsidR="008A2FA3" w:rsidRPr="006B2FC8" w:rsidDel="00C334AE" w:rsidRDefault="008A2FA3" w:rsidP="008A2FA3">
            <w:pPr>
              <w:spacing w:after="202"/>
              <w:ind w:firstLine="0"/>
              <w:contextualSpacing/>
              <w:jc w:val="center"/>
              <w:rPr>
                <w:del w:id="1549" w:author="Andy Kleinhesselink" w:date="2019-07-12T15:26:00Z"/>
              </w:rPr>
            </w:pPr>
          </w:p>
        </w:tc>
        <w:tc>
          <w:tcPr>
            <w:tcW w:w="3508" w:type="dxa"/>
          </w:tcPr>
          <w:p w14:paraId="14E824EC" w14:textId="4A1BE373" w:rsidR="008A2FA3" w:rsidDel="00C334AE" w:rsidRDefault="00DA3A33" w:rsidP="008A2FA3">
            <w:pPr>
              <w:spacing w:after="202"/>
              <w:contextualSpacing/>
              <w:jc w:val="center"/>
              <w:rPr>
                <w:del w:id="1550" w:author="Andy Kleinhesselink" w:date="2019-07-12T15:26:00Z"/>
                <w:rFonts w:eastAsia="Cambria" w:cs="Cambria"/>
              </w:rPr>
            </w:pPr>
            <m:oMathPara>
              <m:oMath>
                <m:f>
                  <m:fPr>
                    <m:ctrlPr>
                      <w:del w:id="1551" w:author="Andy Kleinhesselink" w:date="2019-07-12T15:26:00Z">
                        <w:rPr>
                          <w:rFonts w:ascii="Cambria Math" w:hAnsi="Cambria Math"/>
                          <w:i/>
                        </w:rPr>
                      </w:del>
                    </m:ctrlPr>
                  </m:fPr>
                  <m:num>
                    <m:r>
                      <w:del w:id="1552" w:author="Andy Kleinhesselink" w:date="2019-07-12T15:26:00Z">
                        <w:rPr>
                          <w:rFonts w:ascii="Cambria Math" w:hAnsi="Cambria Math"/>
                        </w:rPr>
                        <m:t>∂</m:t>
                      </w:del>
                    </m:r>
                    <m:sSub>
                      <m:sSubPr>
                        <m:ctrlPr>
                          <w:del w:id="1553" w:author="Andy Kleinhesselink" w:date="2019-07-12T15:26:00Z">
                            <w:rPr>
                              <w:rFonts w:ascii="Cambria Math" w:hAnsi="Cambria Math"/>
                              <w:i/>
                            </w:rPr>
                          </w:del>
                        </m:ctrlPr>
                      </m:sSubPr>
                      <m:e>
                        <m:r>
                          <w:del w:id="1554" w:author="Andy Kleinhesselink" w:date="2019-07-12T15:26:00Z">
                            <w:rPr>
                              <w:rFonts w:ascii="Cambria Math" w:hAnsi="Cambria Math"/>
                            </w:rPr>
                            <m:t>F</m:t>
                          </w:del>
                        </m:r>
                      </m:e>
                      <m:sub>
                        <m:r>
                          <w:del w:id="1555" w:author="Andy Kleinhesselink" w:date="2019-07-12T15:26:00Z">
                            <w:rPr>
                              <w:rFonts w:ascii="Cambria Math" w:hAnsi="Cambria Math"/>
                            </w:rPr>
                            <m:t>i</m:t>
                          </w:del>
                        </m:r>
                      </m:sub>
                    </m:sSub>
                  </m:num>
                  <m:den>
                    <m:r>
                      <w:del w:id="1556" w:author="Andy Kleinhesselink" w:date="2019-07-12T15:26:00Z">
                        <w:rPr>
                          <w:rFonts w:ascii="Cambria Math" w:hAnsi="Cambria Math"/>
                        </w:rPr>
                        <m:t>∂</m:t>
                      </w:del>
                    </m:r>
                    <m:sSub>
                      <m:sSubPr>
                        <m:ctrlPr>
                          <w:del w:id="1557" w:author="Andy Kleinhesselink" w:date="2019-07-12T15:26:00Z">
                            <w:rPr>
                              <w:rFonts w:ascii="Cambria Math" w:hAnsi="Cambria Math"/>
                              <w:i/>
                            </w:rPr>
                          </w:del>
                        </m:ctrlPr>
                      </m:sSubPr>
                      <m:e>
                        <m:r>
                          <w:del w:id="1558" w:author="Andy Kleinhesselink" w:date="2019-07-12T15:26:00Z">
                            <w:rPr>
                              <w:rFonts w:ascii="Cambria Math" w:hAnsi="Cambria Math"/>
                            </w:rPr>
                            <m:t>n</m:t>
                          </w:del>
                        </m:r>
                      </m:e>
                      <m:sub>
                        <m:r>
                          <w:del w:id="1559" w:author="Andy Kleinhesselink" w:date="2019-07-12T15:26:00Z">
                            <w:rPr>
                              <w:rFonts w:ascii="Cambria Math" w:hAnsi="Cambria Math"/>
                            </w:rPr>
                            <m:t>j</m:t>
                          </w:del>
                        </m:r>
                      </m:sub>
                    </m:sSub>
                  </m:den>
                </m:f>
                <m:r>
                  <w:del w:id="1560" w:author="Andy Kleinhesselink" w:date="2019-07-12T15:26:00Z">
                    <w:rPr>
                      <w:rFonts w:ascii="Cambria Math" w:hAnsi="Cambria Math"/>
                    </w:rPr>
                    <m:t>=</m:t>
                  </w:del>
                </m:r>
                <m:sSub>
                  <m:sSubPr>
                    <m:ctrlPr>
                      <w:del w:id="1561" w:author="Andy Kleinhesselink" w:date="2019-07-12T15:26:00Z">
                        <w:rPr>
                          <w:rFonts w:ascii="Cambria Math" w:hAnsi="Cambria Math"/>
                          <w:i/>
                        </w:rPr>
                      </w:del>
                    </m:ctrlPr>
                  </m:sSubPr>
                  <m:e>
                    <m:r>
                      <w:del w:id="1562" w:author="Andy Kleinhesselink" w:date="2019-07-12T15:26:00Z">
                        <w:rPr>
                          <w:rFonts w:ascii="Cambria Math" w:hAnsi="Cambria Math"/>
                        </w:rPr>
                        <m:t>G</m:t>
                      </w:del>
                    </m:r>
                  </m:e>
                  <m:sub>
                    <m:r>
                      <w:del w:id="1563" w:author="Andy Kleinhesselink" w:date="2019-07-12T15:26:00Z">
                        <w:rPr>
                          <w:rFonts w:ascii="Cambria Math" w:hAnsi="Cambria Math"/>
                        </w:rPr>
                        <m:t>ij</m:t>
                      </w:del>
                    </m:r>
                  </m:sub>
                </m:sSub>
                <m:d>
                  <m:dPr>
                    <m:ctrlPr>
                      <w:del w:id="1564" w:author="Andy Kleinhesselink" w:date="2019-07-12T15:26:00Z">
                        <w:rPr>
                          <w:rFonts w:ascii="Cambria Math" w:hAnsi="Cambria Math"/>
                          <w:i/>
                        </w:rPr>
                      </w:del>
                    </m:ctrlPr>
                  </m:dPr>
                  <m:e>
                    <m:sSub>
                      <m:sSubPr>
                        <m:ctrlPr>
                          <w:del w:id="1565" w:author="Andy Kleinhesselink" w:date="2019-07-12T15:26:00Z">
                            <w:rPr>
                              <w:rFonts w:ascii="Cambria Math" w:hAnsi="Cambria Math"/>
                              <w:i/>
                            </w:rPr>
                          </w:del>
                        </m:ctrlPr>
                      </m:sSubPr>
                      <m:e>
                        <m:r>
                          <w:del w:id="1566" w:author="Andy Kleinhesselink" w:date="2019-07-12T15:26:00Z">
                            <w:rPr>
                              <w:rFonts w:ascii="Cambria Math" w:hAnsi="Cambria Math"/>
                            </w:rPr>
                            <m:t>n</m:t>
                          </w:del>
                        </m:r>
                      </m:e>
                      <m:sub>
                        <m:r>
                          <w:del w:id="1567" w:author="Andy Kleinhesselink" w:date="2019-07-12T15:26:00Z">
                            <w:rPr>
                              <w:rFonts w:ascii="Cambria Math" w:hAnsi="Cambria Math"/>
                            </w:rPr>
                            <m:t>k</m:t>
                          </w:del>
                        </m:r>
                      </m:sub>
                    </m:sSub>
                  </m:e>
                </m:d>
                <m:r>
                  <w:del w:id="1568" w:author="Andy Kleinhesselink" w:date="2019-07-12T15:26:00Z">
                    <w:rPr>
                      <w:rFonts w:ascii="Cambria Math" w:hAnsi="Cambria Math"/>
                    </w:rPr>
                    <m:t xml:space="preserve">, </m:t>
                  </w:del>
                </m:r>
                <m:d>
                  <m:dPr>
                    <m:begChr m:val="{"/>
                    <m:endChr m:val="|"/>
                    <m:ctrlPr>
                      <w:del w:id="1569" w:author="Andy Kleinhesselink" w:date="2019-07-12T15:26:00Z">
                        <w:rPr>
                          <w:rFonts w:ascii="Cambria Math" w:hAnsi="Cambria Math"/>
                          <w:i/>
                        </w:rPr>
                      </w:del>
                    </m:ctrlPr>
                  </m:dPr>
                  <m:e>
                    <m:r>
                      <w:del w:id="1570" w:author="Andy Kleinhesselink" w:date="2019-07-12T15:26:00Z">
                        <w:rPr>
                          <w:rFonts w:ascii="Cambria Math" w:hAnsi="Cambria Math"/>
                        </w:rPr>
                        <m:t xml:space="preserve">k </m:t>
                      </w:del>
                    </m:r>
                  </m:e>
                </m:d>
                <m:r>
                  <w:del w:id="1571" w:author="Andy Kleinhesselink" w:date="2019-07-12T15:26:00Z">
                    <w:rPr>
                      <w:rFonts w:ascii="Cambria Math" w:hAnsi="Cambria Math"/>
                    </w:rPr>
                    <m:t xml:space="preserve"> k≠j} </m:t>
                  </w:del>
                </m:r>
              </m:oMath>
            </m:oMathPara>
          </w:p>
        </w:tc>
        <w:tc>
          <w:tcPr>
            <w:tcW w:w="3974" w:type="dxa"/>
            <w:vAlign w:val="center"/>
          </w:tcPr>
          <w:p w14:paraId="28DD3865" w14:textId="2AF18E1E" w:rsidR="008A2FA3" w:rsidDel="00C334AE" w:rsidRDefault="008A2FA3" w:rsidP="002834AC">
            <w:pPr>
              <w:spacing w:after="202"/>
              <w:ind w:firstLine="0"/>
              <w:contextualSpacing/>
              <w:jc w:val="center"/>
              <w:rPr>
                <w:del w:id="1572" w:author="Andy Kleinhesselink" w:date="2019-07-12T15:26:00Z"/>
              </w:rPr>
            </w:pPr>
            <w:del w:id="1573" w:author="Andy Kleinhesselink" w:date="2019-07-12T15:26:00Z">
              <w:r w:rsidDel="00C334AE">
                <w:delText>IM / HOI present</w:delText>
              </w:r>
            </w:del>
          </w:p>
        </w:tc>
        <w:tc>
          <w:tcPr>
            <w:tcW w:w="616" w:type="dxa"/>
            <w:vAlign w:val="center"/>
          </w:tcPr>
          <w:p w14:paraId="49C9392E" w14:textId="52A564B8" w:rsidR="008A2FA3" w:rsidRPr="006B2FC8" w:rsidDel="00C334AE" w:rsidRDefault="008A2FA3" w:rsidP="008A2FA3">
            <w:pPr>
              <w:spacing w:after="202"/>
              <w:ind w:firstLine="0"/>
              <w:contextualSpacing/>
              <w:jc w:val="center"/>
              <w:rPr>
                <w:del w:id="1574" w:author="Andy Kleinhesselink" w:date="2019-07-12T15:26:00Z"/>
              </w:rPr>
            </w:pPr>
            <w:del w:id="1575" w:author="Andy Kleinhesselink" w:date="2019-07-12T15:26:00Z">
              <w:r w:rsidRPr="006B2FC8" w:rsidDel="00C334AE">
                <w:delText>(</w:delText>
              </w:r>
              <w:r w:rsidRPr="006B2FC8" w:rsidDel="00C334AE">
                <w:rPr>
                  <w:noProof/>
                </w:rPr>
                <w:fldChar w:fldCharType="begin"/>
              </w:r>
              <w:r w:rsidRPr="006B2FC8" w:rsidDel="00C334AE">
                <w:rPr>
                  <w:noProof/>
                </w:rPr>
                <w:delInstrText xml:space="preserve"> SEQ eq \* MERGEFORMAT </w:delInstrText>
              </w:r>
              <w:r w:rsidRPr="006B2FC8" w:rsidDel="00C334AE">
                <w:rPr>
                  <w:noProof/>
                </w:rPr>
                <w:fldChar w:fldCharType="separate"/>
              </w:r>
            </w:del>
            <w:del w:id="1576" w:author="Andy Kleinhesselink" w:date="2019-07-12T08:02:00Z">
              <w:r w:rsidDel="00B91BF5">
                <w:rPr>
                  <w:noProof/>
                </w:rPr>
                <w:delText>2</w:delText>
              </w:r>
            </w:del>
            <w:del w:id="1577" w:author="Andy Kleinhesselink" w:date="2019-07-12T15:26:00Z">
              <w:r w:rsidRPr="006B2FC8" w:rsidDel="00C334AE">
                <w:rPr>
                  <w:noProof/>
                </w:rPr>
                <w:fldChar w:fldCharType="end"/>
              </w:r>
              <w:r w:rsidRPr="006B2FC8" w:rsidDel="00C334AE">
                <w:delText>)</w:delText>
              </w:r>
            </w:del>
          </w:p>
        </w:tc>
      </w:tr>
    </w:tbl>
    <w:p w14:paraId="39BF74B8" w14:textId="063BAF76" w:rsidR="0032441D" w:rsidDel="00C334AE" w:rsidRDefault="00F817D0" w:rsidP="007C0728">
      <w:pPr>
        <w:spacing w:before="240" w:after="202"/>
        <w:contextualSpacing/>
        <w:rPr>
          <w:del w:id="1578" w:author="Andy Kleinhesselink" w:date="2019-07-12T15:26:00Z"/>
        </w:rPr>
      </w:pPr>
      <w:del w:id="1579" w:author="Andy Kleinhesselink" w:date="2019-07-12T15:26:00Z">
        <w:r w:rsidDel="00C334AE">
          <w:delText xml:space="preserve">While this test may appear adequate, Adler and Morris (1994) demonstrated that </w:delText>
        </w:r>
        <w:r w:rsidR="008A2FA3" w:rsidDel="00C334AE">
          <w:delText xml:space="preserve">many </w:delText>
        </w:r>
        <w:r w:rsidDel="00C334AE">
          <w:delText>standard model</w:delText>
        </w:r>
        <w:r w:rsidR="000C3B32" w:rsidDel="00C334AE">
          <w:delText>s</w:delText>
        </w:r>
        <w:r w:rsidDel="00C334AE">
          <w:delText xml:space="preserve"> of density dependent growth </w:delText>
        </w:r>
        <w:r w:rsidR="000C3B32" w:rsidDel="00C334AE">
          <w:delText>that are not commonly thought to contain HOIs</w:delText>
        </w:r>
        <w:r w:rsidDel="00C334AE">
          <w:delText xml:space="preserve"> would </w:delText>
        </w:r>
        <w:r w:rsidR="00D40FDC" w:rsidDel="00C334AE">
          <w:delText xml:space="preserve">test positive for HOIs according this </w:delText>
        </w:r>
        <w:r w:rsidDel="00C334AE">
          <w:delText>test.  For instance, a</w:delText>
        </w:r>
        <w:r w:rsidR="002045D7" w:rsidDel="00C334AE">
          <w:delText xml:space="preserve"> discrete time</w:delText>
        </w:r>
        <w:r w:rsidDel="00C334AE">
          <w:delText xml:space="preserve"> </w:delText>
        </w:r>
        <w:r w:rsidR="002045D7" w:rsidDel="00C334AE">
          <w:delText>Hassel</w:delText>
        </w:r>
        <w:r w:rsidDel="00C334AE">
          <w:delText xml:space="preserve"> </w:delText>
        </w:r>
        <w:r w:rsidR="002045D7" w:rsidDel="00C334AE">
          <w:delText xml:space="preserve">model for </w:delText>
        </w:r>
        <w:r w:rsidDel="00C334AE">
          <w:delText>population growth</w:delText>
        </w:r>
        <w:r w:rsidR="002045D7" w:rsidDel="00C334AE">
          <w:delText xml:space="preserve"> </w:delText>
        </w:r>
        <w:r w:rsidR="002045D7" w:rsidDel="00C334AE">
          <w:fldChar w:fldCharType="begin"/>
        </w:r>
        <w:r w:rsidR="002045D7" w:rsidDel="00C334AE">
          <w:delInstrText xml:space="preserve"> ADDIN ZOTERO_ITEM CSL_CITATION {"citationID":"zBKBfo6j","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delInstrText>
        </w:r>
        <w:r w:rsidR="002045D7" w:rsidDel="00C334AE">
          <w:fldChar w:fldCharType="separate"/>
        </w:r>
        <w:r w:rsidR="002045D7" w:rsidDel="00C334AE">
          <w:rPr>
            <w:noProof/>
          </w:rPr>
          <w:delText>(Hassell and Comins 1976)</w:delText>
        </w:r>
        <w:r w:rsidR="002045D7" w:rsidDel="00C334AE">
          <w:fldChar w:fldCharType="end"/>
        </w:r>
        <w:r w:rsidDel="00C334AE">
          <w:delText xml:space="preserve">,  </w:delText>
        </w:r>
      </w:del>
    </w:p>
    <w:p w14:paraId="6EBEF018" w14:textId="3AC6F3D8" w:rsidR="00F817D0" w:rsidDel="00C334AE" w:rsidRDefault="00F817D0" w:rsidP="007C0728">
      <w:pPr>
        <w:spacing w:before="240" w:after="202"/>
        <w:contextualSpacing/>
        <w:rPr>
          <w:del w:id="1580" w:author="Andy Kleinhesselink" w:date="2019-07-12T15:26: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7009"/>
        <w:gridCol w:w="738"/>
      </w:tblGrid>
      <w:tr w:rsidR="003E6745" w:rsidRPr="006B2FC8" w:rsidDel="00C334AE" w14:paraId="7B142D79" w14:textId="3E6D1E60" w:rsidTr="003E6745">
        <w:trPr>
          <w:trHeight w:val="503"/>
          <w:del w:id="1581" w:author="Andy Kleinhesselink" w:date="2019-07-12T15:26:00Z"/>
        </w:trPr>
        <w:tc>
          <w:tcPr>
            <w:tcW w:w="918" w:type="dxa"/>
            <w:vAlign w:val="center"/>
          </w:tcPr>
          <w:p w14:paraId="76F809BA" w14:textId="7D858539" w:rsidR="00F817D0" w:rsidRPr="006B2FC8" w:rsidDel="00C334AE" w:rsidRDefault="00F817D0" w:rsidP="003E6745">
            <w:pPr>
              <w:spacing w:after="202"/>
              <w:ind w:firstLine="0"/>
              <w:contextualSpacing/>
              <w:jc w:val="center"/>
              <w:rPr>
                <w:del w:id="1582" w:author="Andy Kleinhesselink" w:date="2019-07-12T15:26:00Z"/>
              </w:rPr>
            </w:pPr>
          </w:p>
        </w:tc>
        <w:tc>
          <w:tcPr>
            <w:tcW w:w="7200" w:type="dxa"/>
            <w:vAlign w:val="center"/>
          </w:tcPr>
          <w:p w14:paraId="249A0F58" w14:textId="516B16E8" w:rsidR="00F817D0" w:rsidRPr="006B2FC8" w:rsidDel="00C334AE" w:rsidRDefault="00DA3A33" w:rsidP="003E6745">
            <w:pPr>
              <w:spacing w:after="202"/>
              <w:contextualSpacing/>
              <w:jc w:val="center"/>
              <w:rPr>
                <w:del w:id="1583" w:author="Andy Kleinhesselink" w:date="2019-07-12T15:26:00Z"/>
              </w:rPr>
            </w:pPr>
            <m:oMathPara>
              <m:oMath>
                <m:f>
                  <m:fPr>
                    <m:ctrlPr>
                      <w:del w:id="1584" w:author="Andy Kleinhesselink" w:date="2019-07-12T15:26:00Z">
                        <w:rPr>
                          <w:rFonts w:ascii="Cambria Math" w:hAnsi="Cambria Math"/>
                          <w:i/>
                        </w:rPr>
                      </w:del>
                    </m:ctrlPr>
                  </m:fPr>
                  <m:num>
                    <m:sSub>
                      <m:sSubPr>
                        <m:ctrlPr>
                          <w:del w:id="1585" w:author="Andy Kleinhesselink" w:date="2019-07-12T15:26:00Z">
                            <w:rPr>
                              <w:rFonts w:ascii="Cambria Math" w:hAnsi="Cambria Math"/>
                              <w:i/>
                            </w:rPr>
                          </w:del>
                        </m:ctrlPr>
                      </m:sSubPr>
                      <m:e>
                        <m:r>
                          <w:del w:id="1586" w:author="Andy Kleinhesselink" w:date="2019-07-12T15:26:00Z">
                            <w:rPr>
                              <w:rFonts w:ascii="Cambria Math" w:hAnsi="Cambria Math"/>
                            </w:rPr>
                            <m:t>n</m:t>
                          </w:del>
                        </m:r>
                      </m:e>
                      <m:sub>
                        <m:r>
                          <w:del w:id="1587" w:author="Andy Kleinhesselink" w:date="2019-07-12T15:26:00Z">
                            <w:rPr>
                              <w:rFonts w:ascii="Cambria Math" w:hAnsi="Cambria Math"/>
                            </w:rPr>
                            <m:t>i</m:t>
                          </w:del>
                        </m:r>
                      </m:sub>
                    </m:sSub>
                    <m:r>
                      <w:del w:id="1588" w:author="Andy Kleinhesselink" w:date="2019-07-12T15:26:00Z">
                        <w:rPr>
                          <w:rFonts w:ascii="Cambria Math" w:hAnsi="Cambria Math"/>
                        </w:rPr>
                        <m:t>(t+1)</m:t>
                      </w:del>
                    </m:r>
                  </m:num>
                  <m:den>
                    <m:sSub>
                      <m:sSubPr>
                        <m:ctrlPr>
                          <w:del w:id="1589" w:author="Andy Kleinhesselink" w:date="2019-07-12T15:26:00Z">
                            <w:rPr>
                              <w:rFonts w:ascii="Cambria Math" w:hAnsi="Cambria Math"/>
                              <w:i/>
                            </w:rPr>
                          </w:del>
                        </m:ctrlPr>
                      </m:sSubPr>
                      <m:e>
                        <m:r>
                          <w:del w:id="1590" w:author="Andy Kleinhesselink" w:date="2019-07-12T15:26:00Z">
                            <w:rPr>
                              <w:rFonts w:ascii="Cambria Math" w:hAnsi="Cambria Math"/>
                            </w:rPr>
                            <m:t>n</m:t>
                          </w:del>
                        </m:r>
                      </m:e>
                      <m:sub>
                        <m:r>
                          <w:del w:id="1591" w:author="Andy Kleinhesselink" w:date="2019-07-12T15:26:00Z">
                            <w:rPr>
                              <w:rFonts w:ascii="Cambria Math" w:hAnsi="Cambria Math"/>
                            </w:rPr>
                            <m:t>i</m:t>
                          </w:del>
                        </m:r>
                      </m:sub>
                    </m:sSub>
                    <m:r>
                      <w:del w:id="1592" w:author="Andy Kleinhesselink" w:date="2019-07-12T15:26:00Z">
                        <w:rPr>
                          <w:rFonts w:ascii="Cambria Math" w:hAnsi="Cambria Math"/>
                        </w:rPr>
                        <m:t>(t)</m:t>
                      </w:del>
                    </m:r>
                  </m:den>
                </m:f>
                <m:r>
                  <w:del w:id="1593" w:author="Andy Kleinhesselink" w:date="2019-07-12T15:26:00Z">
                    <w:rPr>
                      <w:rFonts w:ascii="Cambria Math" w:hAnsi="Cambria Math"/>
                    </w:rPr>
                    <m:t>=</m:t>
                  </w:del>
                </m:r>
                <m:sSub>
                  <m:sSubPr>
                    <m:ctrlPr>
                      <w:del w:id="1594" w:author="Andy Kleinhesselink" w:date="2019-07-12T15:26:00Z">
                        <w:rPr>
                          <w:rFonts w:ascii="Cambria Math" w:hAnsi="Cambria Math"/>
                          <w:i/>
                        </w:rPr>
                      </w:del>
                    </m:ctrlPr>
                  </m:sSubPr>
                  <m:e>
                    <m:r>
                      <w:del w:id="1595" w:author="Andy Kleinhesselink" w:date="2019-07-12T15:26:00Z">
                        <w:rPr>
                          <w:rFonts w:ascii="Cambria Math" w:hAnsi="Cambria Math"/>
                        </w:rPr>
                        <m:t>F</m:t>
                      </w:del>
                    </m:r>
                  </m:e>
                  <m:sub>
                    <m:r>
                      <w:del w:id="1596" w:author="Andy Kleinhesselink" w:date="2019-07-12T15:26:00Z">
                        <w:rPr>
                          <w:rFonts w:ascii="Cambria Math" w:hAnsi="Cambria Math"/>
                        </w:rPr>
                        <m:t>i</m:t>
                      </w:del>
                    </m:r>
                  </m:sub>
                </m:sSub>
                <m:d>
                  <m:dPr>
                    <m:ctrlPr>
                      <w:del w:id="1597" w:author="Andy Kleinhesselink" w:date="2019-07-12T15:26:00Z">
                        <w:rPr>
                          <w:rFonts w:ascii="Cambria Math" w:hAnsi="Cambria Math"/>
                          <w:i/>
                        </w:rPr>
                      </w:del>
                    </m:ctrlPr>
                  </m:dPr>
                  <m:e>
                    <m:r>
                      <w:del w:id="1598" w:author="Andy Kleinhesselink" w:date="2019-07-12T15:26:00Z">
                        <m:rPr>
                          <m:sty m:val="b"/>
                        </m:rPr>
                        <w:rPr>
                          <w:rFonts w:ascii="Cambria Math" w:hAnsi="Cambria Math"/>
                        </w:rPr>
                        <m:t>n</m:t>
                      </w:del>
                    </m:r>
                  </m:e>
                </m:d>
                <m:r>
                  <w:del w:id="1599" w:author="Andy Kleinhesselink" w:date="2019-07-12T15:26:00Z">
                    <w:rPr>
                      <w:rFonts w:ascii="Cambria Math" w:hAnsi="Cambria Math"/>
                    </w:rPr>
                    <m:t>=</m:t>
                  </w:del>
                </m:r>
                <m:sSub>
                  <m:sSubPr>
                    <m:ctrlPr>
                      <w:del w:id="1600" w:author="Andy Kleinhesselink" w:date="2019-07-12T15:26:00Z">
                        <w:rPr>
                          <w:rFonts w:ascii="Cambria Math" w:hAnsi="Cambria Math"/>
                          <w:i/>
                        </w:rPr>
                      </w:del>
                    </m:ctrlPr>
                  </m:sSubPr>
                  <m:e>
                    <m:r>
                      <w:del w:id="1601" w:author="Andy Kleinhesselink" w:date="2019-07-12T15:26:00Z">
                        <w:rPr>
                          <w:rFonts w:ascii="Cambria Math" w:hAnsi="Cambria Math"/>
                        </w:rPr>
                        <m:t>r</m:t>
                      </w:del>
                    </m:r>
                  </m:e>
                  <m:sub>
                    <m:r>
                      <w:del w:id="1602" w:author="Andy Kleinhesselink" w:date="2019-07-12T15:26:00Z">
                        <w:rPr>
                          <w:rFonts w:ascii="Cambria Math" w:hAnsi="Cambria Math"/>
                        </w:rPr>
                        <m:t>i</m:t>
                      </w:del>
                    </m:r>
                  </m:sub>
                </m:sSub>
                <m:sSup>
                  <m:sSupPr>
                    <m:ctrlPr>
                      <w:del w:id="1603" w:author="Andy Kleinhesselink" w:date="2019-07-12T15:26:00Z">
                        <w:rPr>
                          <w:rFonts w:ascii="Cambria Math" w:hAnsi="Cambria Math"/>
                          <w:i/>
                        </w:rPr>
                      </w:del>
                    </m:ctrlPr>
                  </m:sSupPr>
                  <m:e>
                    <m:d>
                      <m:dPr>
                        <m:ctrlPr>
                          <w:del w:id="1604" w:author="Andy Kleinhesselink" w:date="2019-07-12T15:26:00Z">
                            <w:rPr>
                              <w:rFonts w:ascii="Cambria Math" w:hAnsi="Cambria Math"/>
                              <w:i/>
                            </w:rPr>
                          </w:del>
                        </m:ctrlPr>
                      </m:dPr>
                      <m:e>
                        <m:r>
                          <w:del w:id="1605" w:author="Andy Kleinhesselink" w:date="2019-07-12T15:26:00Z">
                            <w:rPr>
                              <w:rFonts w:ascii="Cambria Math" w:hAnsi="Cambria Math"/>
                            </w:rPr>
                            <m:t>1+</m:t>
                          </w:del>
                        </m:r>
                        <m:nary>
                          <m:naryPr>
                            <m:chr m:val="∑"/>
                            <m:supHide m:val="1"/>
                            <m:ctrlPr>
                              <w:del w:id="1606" w:author="Andy Kleinhesselink" w:date="2019-07-12T15:26:00Z">
                                <w:rPr>
                                  <w:rFonts w:ascii="Cambria Math" w:hAnsi="Cambria Math"/>
                                  <w:i/>
                                </w:rPr>
                              </w:del>
                            </m:ctrlPr>
                          </m:naryPr>
                          <m:sub>
                            <m:r>
                              <w:del w:id="1607" w:author="Andy Kleinhesselink" w:date="2019-07-12T15:26:00Z">
                                <w:rPr>
                                  <w:rFonts w:ascii="Cambria Math" w:hAnsi="Cambria Math"/>
                                </w:rPr>
                                <m:t>j</m:t>
                              </w:del>
                            </m:r>
                          </m:sub>
                          <m:sup/>
                          <m:e>
                            <m:sSub>
                              <m:sSubPr>
                                <m:ctrlPr>
                                  <w:del w:id="1608" w:author="Andy Kleinhesselink" w:date="2019-07-12T15:26:00Z">
                                    <w:rPr>
                                      <w:rFonts w:ascii="Cambria Math" w:hAnsi="Cambria Math"/>
                                      <w:i/>
                                    </w:rPr>
                                  </w:del>
                                </m:ctrlPr>
                              </m:sSubPr>
                              <m:e>
                                <m:r>
                                  <w:del w:id="1609" w:author="Andy Kleinhesselink" w:date="2019-07-12T15:26:00Z">
                                    <w:rPr>
                                      <w:rFonts w:ascii="Cambria Math" w:hAnsi="Cambria Math"/>
                                    </w:rPr>
                                    <m:t>α</m:t>
                                  </w:del>
                                </m:r>
                              </m:e>
                              <m:sub>
                                <m:r>
                                  <w:del w:id="1610" w:author="Andy Kleinhesselink" w:date="2019-07-12T15:26:00Z">
                                    <w:rPr>
                                      <w:rFonts w:ascii="Cambria Math" w:hAnsi="Cambria Math"/>
                                    </w:rPr>
                                    <m:t>ij</m:t>
                                  </w:del>
                                </m:r>
                              </m:sub>
                            </m:sSub>
                            <m:sSub>
                              <m:sSubPr>
                                <m:ctrlPr>
                                  <w:del w:id="1611" w:author="Andy Kleinhesselink" w:date="2019-07-12T15:26:00Z">
                                    <w:rPr>
                                      <w:rFonts w:ascii="Cambria Math" w:hAnsi="Cambria Math"/>
                                      <w:i/>
                                    </w:rPr>
                                  </w:del>
                                </m:ctrlPr>
                              </m:sSubPr>
                              <m:e>
                                <m:r>
                                  <w:del w:id="1612" w:author="Andy Kleinhesselink" w:date="2019-07-12T15:26:00Z">
                                    <w:rPr>
                                      <w:rFonts w:ascii="Cambria Math" w:hAnsi="Cambria Math"/>
                                    </w:rPr>
                                    <m:t>n</m:t>
                                  </w:del>
                                </m:r>
                              </m:e>
                              <m:sub>
                                <m:r>
                                  <w:del w:id="1613" w:author="Andy Kleinhesselink" w:date="2019-07-12T15:26:00Z">
                                    <w:rPr>
                                      <w:rFonts w:ascii="Cambria Math" w:hAnsi="Cambria Math"/>
                                    </w:rPr>
                                    <m:t>j</m:t>
                                  </w:del>
                                </m:r>
                              </m:sub>
                            </m:sSub>
                          </m:e>
                        </m:nary>
                      </m:e>
                    </m:d>
                  </m:e>
                  <m:sup>
                    <m:r>
                      <w:del w:id="1614" w:author="Andy Kleinhesselink" w:date="2019-07-12T15:26:00Z">
                        <w:rPr>
                          <w:rFonts w:ascii="Cambria Math" w:hAnsi="Cambria Math"/>
                        </w:rPr>
                        <m:t>-</m:t>
                      </w:del>
                    </m:r>
                    <m:sSub>
                      <m:sSubPr>
                        <m:ctrlPr>
                          <w:del w:id="1615" w:author="Andy Kleinhesselink" w:date="2019-07-12T15:26:00Z">
                            <w:rPr>
                              <w:rFonts w:ascii="Cambria Math" w:hAnsi="Cambria Math"/>
                              <w:i/>
                            </w:rPr>
                          </w:del>
                        </m:ctrlPr>
                      </m:sSubPr>
                      <m:e>
                        <m:r>
                          <w:del w:id="1616" w:author="Andy Kleinhesselink" w:date="2019-07-12T15:26:00Z">
                            <w:rPr>
                              <w:rFonts w:ascii="Cambria Math" w:hAnsi="Cambria Math"/>
                            </w:rPr>
                            <m:t>b</m:t>
                          </w:del>
                        </m:r>
                      </m:e>
                      <m:sub>
                        <m:r>
                          <w:del w:id="1617" w:author="Andy Kleinhesselink" w:date="2019-07-12T15:26:00Z">
                            <w:rPr>
                              <w:rFonts w:ascii="Cambria Math" w:hAnsi="Cambria Math"/>
                            </w:rPr>
                            <m:t>i</m:t>
                          </w:del>
                        </m:r>
                      </m:sub>
                    </m:sSub>
                  </m:sup>
                </m:sSup>
                <m:r>
                  <w:del w:id="1618" w:author="Andy Kleinhesselink" w:date="2019-07-12T15:26:00Z">
                    <w:rPr>
                      <w:rFonts w:ascii="Cambria Math" w:hAnsi="Cambria Math"/>
                    </w:rPr>
                    <m:t>,</m:t>
                  </w:del>
                </m:r>
              </m:oMath>
            </m:oMathPara>
          </w:p>
        </w:tc>
        <w:tc>
          <w:tcPr>
            <w:tcW w:w="738" w:type="dxa"/>
            <w:vAlign w:val="center"/>
          </w:tcPr>
          <w:p w14:paraId="454B76AA" w14:textId="005455D3" w:rsidR="00F817D0" w:rsidRPr="006B2FC8" w:rsidDel="00C334AE" w:rsidRDefault="00F817D0" w:rsidP="003E6745">
            <w:pPr>
              <w:spacing w:after="202"/>
              <w:ind w:firstLine="0"/>
              <w:contextualSpacing/>
              <w:jc w:val="center"/>
              <w:rPr>
                <w:del w:id="1619" w:author="Andy Kleinhesselink" w:date="2019-07-12T15:26:00Z"/>
              </w:rPr>
            </w:pPr>
            <w:del w:id="1620" w:author="Andy Kleinhesselink" w:date="2019-07-12T15:26:00Z">
              <w:r w:rsidRPr="006B2FC8" w:rsidDel="00C334AE">
                <w:delText>(</w:delText>
              </w:r>
              <w:r w:rsidRPr="006B2FC8" w:rsidDel="00C334AE">
                <w:rPr>
                  <w:noProof/>
                </w:rPr>
                <w:fldChar w:fldCharType="begin"/>
              </w:r>
              <w:r w:rsidRPr="006B2FC8" w:rsidDel="00C334AE">
                <w:rPr>
                  <w:noProof/>
                </w:rPr>
                <w:delInstrText xml:space="preserve"> SEQ eq \* MERGEFORMAT </w:delInstrText>
              </w:r>
              <w:r w:rsidRPr="006B2FC8" w:rsidDel="00C334AE">
                <w:rPr>
                  <w:noProof/>
                </w:rPr>
                <w:fldChar w:fldCharType="separate"/>
              </w:r>
            </w:del>
            <w:del w:id="1621" w:author="Andy Kleinhesselink" w:date="2019-07-12T08:02:00Z">
              <w:r w:rsidDel="00B91BF5">
                <w:rPr>
                  <w:noProof/>
                </w:rPr>
                <w:delText>1</w:delText>
              </w:r>
            </w:del>
            <w:del w:id="1622" w:author="Andy Kleinhesselink" w:date="2019-07-12T15:26:00Z">
              <w:r w:rsidRPr="006B2FC8" w:rsidDel="00C334AE">
                <w:rPr>
                  <w:noProof/>
                </w:rPr>
                <w:fldChar w:fldCharType="end"/>
              </w:r>
              <w:r w:rsidRPr="006B2FC8" w:rsidDel="00C334AE">
                <w:delText>)</w:delText>
              </w:r>
            </w:del>
          </w:p>
        </w:tc>
      </w:tr>
    </w:tbl>
    <w:p w14:paraId="4A52DD52" w14:textId="31EB5442" w:rsidR="00F817D0" w:rsidDel="00C334AE" w:rsidRDefault="00B94AA8" w:rsidP="002045D7">
      <w:pPr>
        <w:spacing w:before="240" w:after="202"/>
        <w:ind w:firstLine="0"/>
        <w:contextualSpacing/>
        <w:rPr>
          <w:del w:id="1623" w:author="Andy Kleinhesselink" w:date="2019-07-12T15:26:00Z"/>
        </w:rPr>
      </w:pPr>
      <w:del w:id="1624" w:author="Andy Kleinhesselink" w:date="2019-07-12T15:26:00Z">
        <w:r w:rsidDel="00C334AE">
          <w:delText>w</w:delText>
        </w:r>
        <w:r w:rsidR="002045D7" w:rsidDel="00C334AE">
          <w:delText>her</w:delText>
        </w:r>
        <w:r w:rsidDel="00C334AE">
          <w:delText xml:space="preserve">e </w:delText>
        </w:r>
        <w:r w:rsidRPr="002834AC" w:rsidDel="00C334AE">
          <w:rPr>
            <w:i/>
          </w:rPr>
          <w:delText>r</w:delText>
        </w:r>
        <w:r w:rsidRPr="002834AC" w:rsidDel="00C334AE">
          <w:rPr>
            <w:i/>
            <w:vertAlign w:val="subscript"/>
          </w:rPr>
          <w:delText>i</w:delText>
        </w:r>
        <w:r w:rsidDel="00C334AE">
          <w:delText xml:space="preserve"> is the intrinsic population growth rate, </w:delTex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Del="00C334AE">
          <w:delText xml:space="preserve"> are the competition coefficients describing the effect of species </w:delText>
        </w:r>
        <w:r w:rsidRPr="002834AC" w:rsidDel="00C334AE">
          <w:rPr>
            <w:i/>
          </w:rPr>
          <w:delText>j</w:delText>
        </w:r>
        <w:r w:rsidDel="00C334AE">
          <w:delText xml:space="preserve"> on species </w:delText>
        </w:r>
        <w:r w:rsidRPr="002834AC" w:rsidDel="00C334AE">
          <w:rPr>
            <w:i/>
          </w:rPr>
          <w:delText>i</w:delText>
        </w:r>
        <w:r w:rsidDel="00C334AE">
          <w:delText xml:space="preserve">, and </w:delText>
        </w:r>
        <w:r w:rsidRPr="002834AC" w:rsidDel="00C334AE">
          <w:rPr>
            <w:i/>
          </w:rPr>
          <w:delText>b</w:delText>
        </w:r>
        <w:r w:rsidRPr="002834AC" w:rsidDel="00C334AE">
          <w:rPr>
            <w:i/>
            <w:vertAlign w:val="subscript"/>
          </w:rPr>
          <w:delText>i</w:delText>
        </w:r>
        <w:r w:rsidDel="00C334AE">
          <w:delText xml:space="preserve"> determines how density dependent effects </w:delText>
        </w:r>
        <w:r w:rsidRPr="008A2FA3" w:rsidDel="00C334AE">
          <w:delText>change</w:delText>
        </w:r>
        <w:r w:rsidDel="00C334AE">
          <w:delText xml:space="preserve"> with competitor density. </w:delText>
        </w:r>
        <w:r w:rsidR="00F13D53" w:rsidDel="00C334AE">
          <w:delText xml:space="preserve"> </w:delText>
        </w:r>
        <w:r w:rsidR="00D40FDC" w:rsidDel="00C334AE">
          <w:delText>The complicated partial derivative,</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0"/>
        <w:gridCol w:w="738"/>
      </w:tblGrid>
      <w:tr w:rsidR="003E6745" w:rsidRPr="006B2FC8" w:rsidDel="00C334AE" w14:paraId="1B5A00EA" w14:textId="1940B9A0" w:rsidTr="003E6745">
        <w:trPr>
          <w:trHeight w:val="503"/>
          <w:del w:id="1625" w:author="Andy Kleinhesselink" w:date="2019-07-12T15:26:00Z"/>
        </w:trPr>
        <w:tc>
          <w:tcPr>
            <w:tcW w:w="918" w:type="dxa"/>
            <w:vAlign w:val="center"/>
          </w:tcPr>
          <w:p w14:paraId="4EA8DD9D" w14:textId="2C0C2B0A" w:rsidR="000C3B32" w:rsidRPr="006B2FC8" w:rsidDel="00C334AE" w:rsidRDefault="000C3B32" w:rsidP="003E6745">
            <w:pPr>
              <w:spacing w:after="202"/>
              <w:ind w:firstLine="0"/>
              <w:contextualSpacing/>
              <w:jc w:val="center"/>
              <w:rPr>
                <w:del w:id="1626" w:author="Andy Kleinhesselink" w:date="2019-07-12T15:26:00Z"/>
              </w:rPr>
            </w:pPr>
          </w:p>
        </w:tc>
        <w:tc>
          <w:tcPr>
            <w:tcW w:w="7200" w:type="dxa"/>
            <w:vAlign w:val="center"/>
          </w:tcPr>
          <w:p w14:paraId="3F4AB56A" w14:textId="088AD598" w:rsidR="000C3B32" w:rsidRPr="006B2FC8" w:rsidDel="00C334AE" w:rsidRDefault="00DA3A33" w:rsidP="003E6745">
            <w:pPr>
              <w:spacing w:after="202"/>
              <w:contextualSpacing/>
              <w:jc w:val="center"/>
              <w:rPr>
                <w:del w:id="1627" w:author="Andy Kleinhesselink" w:date="2019-07-12T15:26:00Z"/>
              </w:rPr>
            </w:pPr>
            <m:oMathPara>
              <m:oMath>
                <m:f>
                  <m:fPr>
                    <m:ctrlPr>
                      <w:del w:id="1628" w:author="Andy Kleinhesselink" w:date="2019-07-12T15:26:00Z">
                        <w:rPr>
                          <w:rFonts w:ascii="Cambria Math" w:hAnsi="Cambria Math"/>
                          <w:i/>
                        </w:rPr>
                      </w:del>
                    </m:ctrlPr>
                  </m:fPr>
                  <m:num>
                    <m:r>
                      <w:del w:id="1629" w:author="Andy Kleinhesselink" w:date="2019-07-12T15:26:00Z">
                        <w:rPr>
                          <w:rFonts w:ascii="Cambria Math" w:hAnsi="Cambria Math"/>
                        </w:rPr>
                        <m:t>∂</m:t>
                      </w:del>
                    </m:r>
                    <m:sSub>
                      <m:sSubPr>
                        <m:ctrlPr>
                          <w:del w:id="1630" w:author="Andy Kleinhesselink" w:date="2019-07-12T15:26:00Z">
                            <w:rPr>
                              <w:rFonts w:ascii="Cambria Math" w:hAnsi="Cambria Math"/>
                              <w:i/>
                            </w:rPr>
                          </w:del>
                        </m:ctrlPr>
                      </m:sSubPr>
                      <m:e>
                        <m:r>
                          <w:del w:id="1631" w:author="Andy Kleinhesselink" w:date="2019-07-12T15:26:00Z">
                            <w:rPr>
                              <w:rFonts w:ascii="Cambria Math" w:hAnsi="Cambria Math"/>
                            </w:rPr>
                            <m:t>F</m:t>
                          </w:del>
                        </m:r>
                      </m:e>
                      <m:sub>
                        <m:r>
                          <w:del w:id="1632" w:author="Andy Kleinhesselink" w:date="2019-07-12T15:26:00Z">
                            <w:rPr>
                              <w:rFonts w:ascii="Cambria Math" w:hAnsi="Cambria Math"/>
                            </w:rPr>
                            <m:t>i</m:t>
                          </w:del>
                        </m:r>
                      </m:sub>
                    </m:sSub>
                  </m:num>
                  <m:den>
                    <m:r>
                      <w:del w:id="1633" w:author="Andy Kleinhesselink" w:date="2019-07-12T15:26:00Z">
                        <w:rPr>
                          <w:rFonts w:ascii="Cambria Math" w:hAnsi="Cambria Math"/>
                        </w:rPr>
                        <m:t>∂</m:t>
                      </w:del>
                    </m:r>
                    <m:sSub>
                      <m:sSubPr>
                        <m:ctrlPr>
                          <w:del w:id="1634" w:author="Andy Kleinhesselink" w:date="2019-07-12T15:26:00Z">
                            <w:rPr>
                              <w:rFonts w:ascii="Cambria Math" w:hAnsi="Cambria Math"/>
                              <w:i/>
                            </w:rPr>
                          </w:del>
                        </m:ctrlPr>
                      </m:sSubPr>
                      <m:e>
                        <m:r>
                          <w:del w:id="1635" w:author="Andy Kleinhesselink" w:date="2019-07-12T15:26:00Z">
                            <w:rPr>
                              <w:rFonts w:ascii="Cambria Math" w:hAnsi="Cambria Math"/>
                            </w:rPr>
                            <m:t>n</m:t>
                          </w:del>
                        </m:r>
                      </m:e>
                      <m:sub>
                        <m:r>
                          <w:del w:id="1636" w:author="Andy Kleinhesselink" w:date="2019-07-12T15:26:00Z">
                            <w:rPr>
                              <w:rFonts w:ascii="Cambria Math" w:hAnsi="Cambria Math"/>
                            </w:rPr>
                            <m:t>j</m:t>
                          </w:del>
                        </m:r>
                      </m:sub>
                    </m:sSub>
                  </m:den>
                </m:f>
                <m:r>
                  <w:del w:id="1637" w:author="Andy Kleinhesselink" w:date="2019-07-12T15:26:00Z">
                    <w:rPr>
                      <w:rFonts w:ascii="Cambria Math" w:hAnsi="Cambria Math"/>
                    </w:rPr>
                    <m:t>= -</m:t>
                  </w:del>
                </m:r>
                <m:sSub>
                  <m:sSubPr>
                    <m:ctrlPr>
                      <w:del w:id="1638" w:author="Andy Kleinhesselink" w:date="2019-07-12T15:26:00Z">
                        <w:rPr>
                          <w:rFonts w:ascii="Cambria Math" w:hAnsi="Cambria Math"/>
                          <w:i/>
                        </w:rPr>
                      </w:del>
                    </m:ctrlPr>
                  </m:sSubPr>
                  <m:e>
                    <m:r>
                      <w:del w:id="1639" w:author="Andy Kleinhesselink" w:date="2019-07-12T15:26:00Z">
                        <w:rPr>
                          <w:rFonts w:ascii="Cambria Math" w:hAnsi="Cambria Math"/>
                        </w:rPr>
                        <m:t>b</m:t>
                      </w:del>
                    </m:r>
                  </m:e>
                  <m:sub>
                    <m:r>
                      <w:del w:id="1640" w:author="Andy Kleinhesselink" w:date="2019-07-12T15:26:00Z">
                        <w:rPr>
                          <w:rFonts w:ascii="Cambria Math" w:hAnsi="Cambria Math"/>
                        </w:rPr>
                        <m:t>i</m:t>
                      </w:del>
                    </m:r>
                  </m:sub>
                </m:sSub>
                <m:sSub>
                  <m:sSubPr>
                    <m:ctrlPr>
                      <w:del w:id="1641" w:author="Andy Kleinhesselink" w:date="2019-07-12T15:26:00Z">
                        <w:rPr>
                          <w:rFonts w:ascii="Cambria Math" w:hAnsi="Cambria Math"/>
                          <w:i/>
                        </w:rPr>
                      </w:del>
                    </m:ctrlPr>
                  </m:sSubPr>
                  <m:e>
                    <m:r>
                      <w:del w:id="1642" w:author="Andy Kleinhesselink" w:date="2019-07-12T15:26:00Z">
                        <w:rPr>
                          <w:rFonts w:ascii="Cambria Math" w:hAnsi="Cambria Math"/>
                        </w:rPr>
                        <m:t>α</m:t>
                      </w:del>
                    </m:r>
                  </m:e>
                  <m:sub>
                    <m:r>
                      <w:del w:id="1643" w:author="Andy Kleinhesselink" w:date="2019-07-12T15:26:00Z">
                        <w:rPr>
                          <w:rFonts w:ascii="Cambria Math" w:hAnsi="Cambria Math"/>
                        </w:rPr>
                        <m:t>ij</m:t>
                      </w:del>
                    </m:r>
                  </m:sub>
                </m:sSub>
                <m:sSub>
                  <m:sSubPr>
                    <m:ctrlPr>
                      <w:del w:id="1644" w:author="Andy Kleinhesselink" w:date="2019-07-12T15:26:00Z">
                        <w:rPr>
                          <w:rFonts w:ascii="Cambria Math" w:hAnsi="Cambria Math"/>
                          <w:i/>
                        </w:rPr>
                      </w:del>
                    </m:ctrlPr>
                  </m:sSubPr>
                  <m:e>
                    <m:r>
                      <w:del w:id="1645" w:author="Andy Kleinhesselink" w:date="2019-07-12T15:26:00Z">
                        <w:rPr>
                          <w:rFonts w:ascii="Cambria Math" w:hAnsi="Cambria Math"/>
                        </w:rPr>
                        <m:t>r</m:t>
                      </w:del>
                    </m:r>
                  </m:e>
                  <m:sub>
                    <m:r>
                      <w:del w:id="1646" w:author="Andy Kleinhesselink" w:date="2019-07-12T15:26:00Z">
                        <w:rPr>
                          <w:rFonts w:ascii="Cambria Math" w:hAnsi="Cambria Math"/>
                        </w:rPr>
                        <m:t>i</m:t>
                      </w:del>
                    </m:r>
                  </m:sub>
                </m:sSub>
                <m:sSup>
                  <m:sSupPr>
                    <m:ctrlPr>
                      <w:del w:id="1647" w:author="Andy Kleinhesselink" w:date="2019-07-12T15:26:00Z">
                        <w:rPr>
                          <w:rFonts w:ascii="Cambria Math" w:hAnsi="Cambria Math"/>
                          <w:i/>
                        </w:rPr>
                      </w:del>
                    </m:ctrlPr>
                  </m:sSupPr>
                  <m:e>
                    <m:d>
                      <m:dPr>
                        <m:ctrlPr>
                          <w:del w:id="1648" w:author="Andy Kleinhesselink" w:date="2019-07-12T15:26:00Z">
                            <w:rPr>
                              <w:rFonts w:ascii="Cambria Math" w:hAnsi="Cambria Math"/>
                              <w:i/>
                            </w:rPr>
                          </w:del>
                        </m:ctrlPr>
                      </m:dPr>
                      <m:e>
                        <m:r>
                          <w:del w:id="1649" w:author="Andy Kleinhesselink" w:date="2019-07-12T15:26:00Z">
                            <w:rPr>
                              <w:rFonts w:ascii="Cambria Math" w:hAnsi="Cambria Math"/>
                            </w:rPr>
                            <m:t>1+</m:t>
                          </w:del>
                        </m:r>
                        <m:nary>
                          <m:naryPr>
                            <m:chr m:val="∑"/>
                            <m:supHide m:val="1"/>
                            <m:ctrlPr>
                              <w:del w:id="1650" w:author="Andy Kleinhesselink" w:date="2019-07-12T15:26:00Z">
                                <w:rPr>
                                  <w:rFonts w:ascii="Cambria Math" w:hAnsi="Cambria Math"/>
                                  <w:i/>
                                </w:rPr>
                              </w:del>
                            </m:ctrlPr>
                          </m:naryPr>
                          <m:sub>
                            <m:r>
                              <w:del w:id="1651" w:author="Andy Kleinhesselink" w:date="2019-07-12T15:26:00Z">
                                <w:rPr>
                                  <w:rFonts w:ascii="Cambria Math" w:hAnsi="Cambria Math"/>
                                </w:rPr>
                                <m:t>i</m:t>
                              </w:del>
                            </m:r>
                          </m:sub>
                          <m:sup/>
                          <m:e>
                            <m:sSub>
                              <m:sSubPr>
                                <m:ctrlPr>
                                  <w:del w:id="1652" w:author="Andy Kleinhesselink" w:date="2019-07-12T15:26:00Z">
                                    <w:rPr>
                                      <w:rFonts w:ascii="Cambria Math" w:hAnsi="Cambria Math"/>
                                      <w:i/>
                                    </w:rPr>
                                  </w:del>
                                </m:ctrlPr>
                              </m:sSubPr>
                              <m:e>
                                <m:r>
                                  <w:del w:id="1653" w:author="Andy Kleinhesselink" w:date="2019-07-12T15:26:00Z">
                                    <w:rPr>
                                      <w:rFonts w:ascii="Cambria Math" w:hAnsi="Cambria Math"/>
                                    </w:rPr>
                                    <m:t>α</m:t>
                                  </w:del>
                                </m:r>
                              </m:e>
                              <m:sub>
                                <m:r>
                                  <w:del w:id="1654" w:author="Andy Kleinhesselink" w:date="2019-07-12T15:26:00Z">
                                    <w:rPr>
                                      <w:rFonts w:ascii="Cambria Math" w:hAnsi="Cambria Math"/>
                                    </w:rPr>
                                    <m:t>ij</m:t>
                                  </w:del>
                                </m:r>
                              </m:sub>
                            </m:sSub>
                            <m:sSub>
                              <m:sSubPr>
                                <m:ctrlPr>
                                  <w:del w:id="1655" w:author="Andy Kleinhesselink" w:date="2019-07-12T15:26:00Z">
                                    <w:rPr>
                                      <w:rFonts w:ascii="Cambria Math" w:hAnsi="Cambria Math"/>
                                      <w:i/>
                                    </w:rPr>
                                  </w:del>
                                </m:ctrlPr>
                              </m:sSubPr>
                              <m:e>
                                <m:r>
                                  <w:del w:id="1656" w:author="Andy Kleinhesselink" w:date="2019-07-12T15:26:00Z">
                                    <w:rPr>
                                      <w:rFonts w:ascii="Cambria Math" w:hAnsi="Cambria Math"/>
                                    </w:rPr>
                                    <m:t>n</m:t>
                                  </w:del>
                                </m:r>
                              </m:e>
                              <m:sub>
                                <m:r>
                                  <w:del w:id="1657" w:author="Andy Kleinhesselink" w:date="2019-07-12T15:26:00Z">
                                    <w:rPr>
                                      <w:rFonts w:ascii="Cambria Math" w:hAnsi="Cambria Math"/>
                                    </w:rPr>
                                    <m:t>j</m:t>
                                  </w:del>
                                </m:r>
                              </m:sub>
                            </m:sSub>
                          </m:e>
                        </m:nary>
                      </m:e>
                    </m:d>
                  </m:e>
                  <m:sup>
                    <m:r>
                      <w:del w:id="1658" w:author="Andy Kleinhesselink" w:date="2019-07-12T15:26:00Z">
                        <w:rPr>
                          <w:rFonts w:ascii="Cambria Math" w:hAnsi="Cambria Math"/>
                        </w:rPr>
                        <m:t>-b-1</m:t>
                      </w:del>
                    </m:r>
                  </m:sup>
                </m:sSup>
                <m:r>
                  <w:del w:id="1659" w:author="Andy Kleinhesselink" w:date="2019-07-12T15:26:00Z">
                    <w:rPr>
                      <w:rFonts w:ascii="Cambria Math" w:hAnsi="Cambria Math"/>
                    </w:rPr>
                    <m:t>=-</m:t>
                  </w:del>
                </m:r>
                <m:sSub>
                  <m:sSubPr>
                    <m:ctrlPr>
                      <w:del w:id="1660" w:author="Andy Kleinhesselink" w:date="2019-07-12T15:26:00Z">
                        <w:rPr>
                          <w:rFonts w:ascii="Cambria Math" w:hAnsi="Cambria Math"/>
                          <w:i/>
                        </w:rPr>
                      </w:del>
                    </m:ctrlPr>
                  </m:sSubPr>
                  <m:e>
                    <m:r>
                      <w:del w:id="1661" w:author="Andy Kleinhesselink" w:date="2019-07-12T15:26:00Z">
                        <w:rPr>
                          <w:rFonts w:ascii="Cambria Math" w:hAnsi="Cambria Math"/>
                        </w:rPr>
                        <m:t>b</m:t>
                      </w:del>
                    </m:r>
                  </m:e>
                  <m:sub>
                    <m:r>
                      <w:del w:id="1662" w:author="Andy Kleinhesselink" w:date="2019-07-12T15:26:00Z">
                        <w:rPr>
                          <w:rFonts w:ascii="Cambria Math" w:hAnsi="Cambria Math"/>
                        </w:rPr>
                        <m:t>i</m:t>
                      </w:del>
                    </m:r>
                  </m:sub>
                </m:sSub>
                <m:sSub>
                  <m:sSubPr>
                    <m:ctrlPr>
                      <w:del w:id="1663" w:author="Andy Kleinhesselink" w:date="2019-07-12T15:26:00Z">
                        <w:rPr>
                          <w:rFonts w:ascii="Cambria Math" w:hAnsi="Cambria Math"/>
                          <w:i/>
                        </w:rPr>
                      </w:del>
                    </m:ctrlPr>
                  </m:sSubPr>
                  <m:e>
                    <m:r>
                      <w:del w:id="1664" w:author="Andy Kleinhesselink" w:date="2019-07-12T15:26:00Z">
                        <w:rPr>
                          <w:rFonts w:ascii="Cambria Math" w:hAnsi="Cambria Math"/>
                        </w:rPr>
                        <m:t>α</m:t>
                      </w:del>
                    </m:r>
                  </m:e>
                  <m:sub>
                    <m:r>
                      <w:del w:id="1665" w:author="Andy Kleinhesselink" w:date="2019-07-12T15:26:00Z">
                        <w:rPr>
                          <w:rFonts w:ascii="Cambria Math" w:hAnsi="Cambria Math"/>
                        </w:rPr>
                        <m:t>ij</m:t>
                      </w:del>
                    </m:r>
                  </m:sub>
                </m:sSub>
                <m:sSup>
                  <m:sSupPr>
                    <m:ctrlPr>
                      <w:del w:id="1666" w:author="Andy Kleinhesselink" w:date="2019-07-12T15:26:00Z">
                        <w:rPr>
                          <w:rFonts w:ascii="Cambria Math" w:hAnsi="Cambria Math"/>
                          <w:i/>
                        </w:rPr>
                      </w:del>
                    </m:ctrlPr>
                  </m:sSupPr>
                  <m:e>
                    <m:sSub>
                      <m:sSubPr>
                        <m:ctrlPr>
                          <w:del w:id="1667" w:author="Andy Kleinhesselink" w:date="2019-07-12T15:26:00Z">
                            <w:rPr>
                              <w:rFonts w:ascii="Cambria Math" w:hAnsi="Cambria Math"/>
                              <w:i/>
                            </w:rPr>
                          </w:del>
                        </m:ctrlPr>
                      </m:sSubPr>
                      <m:e>
                        <m:r>
                          <w:del w:id="1668" w:author="Andy Kleinhesselink" w:date="2019-07-12T15:26:00Z">
                            <w:rPr>
                              <w:rFonts w:ascii="Cambria Math" w:hAnsi="Cambria Math"/>
                            </w:rPr>
                            <m:t>F</m:t>
                          </w:del>
                        </m:r>
                      </m:e>
                      <m:sub>
                        <m:r>
                          <w:del w:id="1669" w:author="Andy Kleinhesselink" w:date="2019-07-12T15:26:00Z">
                            <w:rPr>
                              <w:rFonts w:ascii="Cambria Math" w:hAnsi="Cambria Math"/>
                            </w:rPr>
                            <m:t>i</m:t>
                          </w:del>
                        </m:r>
                      </m:sub>
                    </m:sSub>
                    <m:r>
                      <w:del w:id="1670" w:author="Andy Kleinhesselink" w:date="2019-07-12T15:26:00Z">
                        <w:rPr>
                          <w:rFonts w:ascii="Cambria Math" w:hAnsi="Cambria Math"/>
                        </w:rPr>
                        <m:t>(</m:t>
                      </w:del>
                    </m:r>
                    <m:r>
                      <w:del w:id="1671" w:author="Andy Kleinhesselink" w:date="2019-07-12T15:26:00Z">
                        <m:rPr>
                          <m:sty m:val="b"/>
                        </m:rPr>
                        <w:rPr>
                          <w:rFonts w:ascii="Cambria Math" w:hAnsi="Cambria Math"/>
                        </w:rPr>
                        <m:t>n</m:t>
                      </w:del>
                    </m:r>
                    <m:r>
                      <w:del w:id="1672" w:author="Andy Kleinhesselink" w:date="2019-07-12T15:26:00Z">
                        <w:rPr>
                          <w:rFonts w:ascii="Cambria Math" w:hAnsi="Cambria Math"/>
                        </w:rPr>
                        <m:t>)</m:t>
                      </w:del>
                    </m:r>
                  </m:e>
                  <m:sup>
                    <m:r>
                      <w:del w:id="1673" w:author="Andy Kleinhesselink" w:date="2019-07-12T15:26:00Z">
                        <w:rPr>
                          <w:rFonts w:ascii="Cambria Math" w:hAnsi="Cambria Math"/>
                        </w:rPr>
                        <m:t>-b-1</m:t>
                      </w:del>
                    </m:r>
                  </m:sup>
                </m:sSup>
                <m:r>
                  <w:del w:id="1674" w:author="Andy Kleinhesselink" w:date="2019-07-12T15:26:00Z">
                    <w:rPr>
                      <w:rFonts w:ascii="Cambria Math" w:hAnsi="Cambria Math"/>
                    </w:rPr>
                    <m:t xml:space="preserve"> </m:t>
                  </w:del>
                </m:r>
              </m:oMath>
            </m:oMathPara>
          </w:p>
        </w:tc>
        <w:tc>
          <w:tcPr>
            <w:tcW w:w="738" w:type="dxa"/>
            <w:vAlign w:val="center"/>
          </w:tcPr>
          <w:p w14:paraId="301E7422" w14:textId="6EED1B64" w:rsidR="000C3B32" w:rsidRPr="006B2FC8" w:rsidDel="00C334AE" w:rsidRDefault="000C3B32" w:rsidP="003E6745">
            <w:pPr>
              <w:spacing w:after="202"/>
              <w:ind w:firstLine="0"/>
              <w:contextualSpacing/>
              <w:jc w:val="center"/>
              <w:rPr>
                <w:del w:id="1675" w:author="Andy Kleinhesselink" w:date="2019-07-12T15:26:00Z"/>
              </w:rPr>
            </w:pPr>
            <w:del w:id="1676" w:author="Andy Kleinhesselink" w:date="2019-07-12T15:26:00Z">
              <w:r w:rsidRPr="006B2FC8" w:rsidDel="00C334AE">
                <w:delText>(</w:delText>
              </w:r>
              <w:r w:rsidRPr="006B2FC8" w:rsidDel="00C334AE">
                <w:rPr>
                  <w:noProof/>
                </w:rPr>
                <w:fldChar w:fldCharType="begin"/>
              </w:r>
              <w:r w:rsidRPr="006B2FC8" w:rsidDel="00C334AE">
                <w:rPr>
                  <w:noProof/>
                </w:rPr>
                <w:delInstrText xml:space="preserve"> SEQ eq \* MERGEFORMAT </w:delInstrText>
              </w:r>
              <w:r w:rsidRPr="006B2FC8" w:rsidDel="00C334AE">
                <w:rPr>
                  <w:noProof/>
                </w:rPr>
                <w:fldChar w:fldCharType="separate"/>
              </w:r>
            </w:del>
            <w:del w:id="1677" w:author="Andy Kleinhesselink" w:date="2019-07-12T08:02:00Z">
              <w:r w:rsidDel="00B91BF5">
                <w:rPr>
                  <w:noProof/>
                </w:rPr>
                <w:delText>1</w:delText>
              </w:r>
            </w:del>
            <w:del w:id="1678" w:author="Andy Kleinhesselink" w:date="2019-07-12T15:26:00Z">
              <w:r w:rsidRPr="006B2FC8" w:rsidDel="00C334AE">
                <w:rPr>
                  <w:noProof/>
                </w:rPr>
                <w:fldChar w:fldCharType="end"/>
              </w:r>
              <w:r w:rsidRPr="006B2FC8" w:rsidDel="00C334AE">
                <w:delText>)</w:delText>
              </w:r>
            </w:del>
          </w:p>
        </w:tc>
      </w:tr>
    </w:tbl>
    <w:p w14:paraId="33AAC3E2" w14:textId="6E2684C4" w:rsidR="003E6745" w:rsidDel="00C334AE" w:rsidRDefault="003E6745" w:rsidP="002045D7">
      <w:pPr>
        <w:spacing w:before="240" w:after="202"/>
        <w:ind w:firstLine="0"/>
        <w:contextualSpacing/>
        <w:rPr>
          <w:del w:id="1679" w:author="Andy Kleinhesselink" w:date="2019-07-12T15:26:00Z"/>
        </w:rPr>
      </w:pPr>
      <w:del w:id="1680" w:author="Andy Kleinhesselink" w:date="2019-07-12T15:26:00Z">
        <w:r w:rsidDel="00C334AE">
          <w:delText xml:space="preserve">includes the </w:delText>
        </w:r>
        <w:r w:rsidR="00D40FDC" w:rsidDel="00C334AE">
          <w:delText xml:space="preserve">original </w:delText>
        </w:r>
        <w:r w:rsidDel="00C334AE">
          <w:delText>function</w:delText>
        </w:r>
        <w:r w:rsidR="0091000F" w:rsidDel="00C334AE">
          <w:delText xml:space="preserve">, </w:delText>
        </w:r>
        <w:r w:rsidR="0091000F" w:rsidRPr="002834AC" w:rsidDel="00C334AE">
          <w:rPr>
            <w:i/>
          </w:rPr>
          <w:delText>F</w:delText>
        </w:r>
        <w:r w:rsidR="0091000F" w:rsidRPr="002834AC" w:rsidDel="00C334AE">
          <w:rPr>
            <w:i/>
            <w:vertAlign w:val="subscript"/>
          </w:rPr>
          <w:delText>i</w:delText>
        </w:r>
        <w:r w:rsidR="0091000F" w:rsidDel="00C334AE">
          <w:delText xml:space="preserve">, </w:delText>
        </w:r>
        <w:r w:rsidDel="00C334AE">
          <w:delText>for population growth</w:delText>
        </w:r>
        <w:r w:rsidR="00D40FDC" w:rsidDel="00C334AE">
          <w:delText xml:space="preserve"> and by extension the density of all competitors</w:delText>
        </w:r>
        <w:r w:rsidDel="00C334AE">
          <w:delText>.  While we understand this model not</w:delText>
        </w:r>
        <w:r w:rsidR="0091000F" w:rsidDel="00C334AE">
          <w:delText xml:space="preserve"> to</w:delText>
        </w:r>
        <w:r w:rsidDel="00C334AE">
          <w:delText xml:space="preserve"> have HOIs, the sensitivity of the model to density </w:delText>
        </w:r>
        <w:r w:rsidR="008A2FA3" w:rsidDel="00C334AE">
          <w:delText xml:space="preserve">of any competitor, </w:delText>
        </w:r>
        <w:r w:rsidR="008A2FA3" w:rsidRPr="002834AC" w:rsidDel="00C334AE">
          <w:rPr>
            <w:i/>
          </w:rPr>
          <w:delText>j</w:delText>
        </w:r>
        <w:r w:rsidR="008A2FA3" w:rsidDel="00C334AE">
          <w:delText xml:space="preserve">, </w:delText>
        </w:r>
        <w:r w:rsidDel="00C334AE">
          <w:delText xml:space="preserve">is a function of </w:delText>
        </w:r>
        <w:r w:rsidR="008A2FA3" w:rsidDel="00C334AE">
          <w:delText xml:space="preserve">all </w:delText>
        </w:r>
        <w:r w:rsidDel="00C334AE">
          <w:delText>competitor</w:delText>
        </w:r>
        <w:r w:rsidR="008A2FA3" w:rsidDel="00C334AE">
          <w:delText>’s</w:delText>
        </w:r>
        <w:r w:rsidDel="00C334AE">
          <w:delText xml:space="preserve"> densit</w:delText>
        </w:r>
        <w:r w:rsidR="008A2FA3" w:rsidDel="00C334AE">
          <w:delText>ies</w:delText>
        </w:r>
        <w:r w:rsidDel="00C334AE">
          <w:delText xml:space="preserve">.  How can we resolve this problem? A step taken by Adler and Morris (1994) was to make an exception for partial derivatives like the one above that </w:delText>
        </w:r>
        <w:r w:rsidR="0091000F" w:rsidDel="00C334AE">
          <w:delText xml:space="preserve">are </w:delText>
        </w:r>
        <w:r w:rsidDel="00C334AE">
          <w:delText xml:space="preserve">a function of </w:delText>
        </w:r>
        <w:r w:rsidR="008A2FA3" w:rsidDel="00C334AE">
          <w:delText>the per capita population growth rate itself</w:delText>
        </w:r>
        <w:r w:rsidDel="00C334AE">
          <w:delText xml:space="preserve">. </w:delText>
        </w:r>
        <w:r w:rsidR="008A2FA3" w:rsidDel="00C334AE">
          <w:delText>T</w:delText>
        </w:r>
        <w:r w:rsidR="0078313B" w:rsidDel="00C334AE">
          <w:delText>hus</w:delText>
        </w:r>
        <w:r w:rsidR="00FB3A6E" w:rsidDel="00C334AE">
          <w:delText>,</w:delText>
        </w:r>
        <w:r w:rsidR="0078313B" w:rsidDel="00C334AE">
          <w:delText xml:space="preserve"> </w:delText>
        </w:r>
        <w:r w:rsidR="008A2FA3" w:rsidDel="00C334AE">
          <w:delText xml:space="preserve">they </w:delText>
        </w:r>
        <w:r w:rsidR="0078313B" w:rsidDel="00C334AE">
          <w:delText xml:space="preserve">found a way to </w:delText>
        </w:r>
        <w:r w:rsidR="0091000F" w:rsidDel="00C334AE">
          <w:delText>prevent</w:delText>
        </w:r>
        <w:r w:rsidR="0078313B" w:rsidDel="00C334AE">
          <w:delText xml:space="preserve"> </w:delText>
        </w:r>
        <w:r w:rsidR="0091000F" w:rsidDel="00C334AE">
          <w:delText xml:space="preserve">models like the one above from testing positive for HOIs. </w:delText>
        </w:r>
      </w:del>
    </w:p>
    <w:p w14:paraId="63D6484D" w14:textId="5B284BBA" w:rsidR="000C3B32" w:rsidDel="00C334AE" w:rsidRDefault="0091000F" w:rsidP="002045D7">
      <w:pPr>
        <w:spacing w:before="240" w:after="202"/>
        <w:ind w:firstLine="0"/>
        <w:contextualSpacing/>
        <w:rPr>
          <w:del w:id="1681" w:author="Andy Kleinhesselink" w:date="2019-07-12T15:26:00Z"/>
        </w:rPr>
      </w:pPr>
      <w:del w:id="1682" w:author="Andy Kleinhesselink" w:date="2019-07-12T15:26:00Z">
        <w:r w:rsidDel="00C334AE">
          <w:tab/>
          <w:delText xml:space="preserve">Nevertheless, the reasoning behind </w:delText>
        </w:r>
        <w:r w:rsidR="008A2FA3" w:rsidDel="00C334AE">
          <w:delText xml:space="preserve">the </w:delText>
        </w:r>
        <w:r w:rsidDel="00C334AE">
          <w:delText xml:space="preserve">Adler and Morris </w:delText>
        </w:r>
        <w:r w:rsidR="008A2FA3" w:rsidDel="00C334AE">
          <w:delText>criteria</w:delText>
        </w:r>
        <w:r w:rsidDel="00C334AE">
          <w:delText xml:space="preserve"> was somewhat unc</w:delText>
        </w:r>
        <w:r w:rsidR="008A2FA3" w:rsidDel="00C334AE">
          <w:delText xml:space="preserve">lear and their specific test was developed to accommodate community models of trophic dynamics whereas we want to focus more strictly on HOIs among competitors. </w:delText>
        </w:r>
      </w:del>
    </w:p>
    <w:p w14:paraId="21CBF61B" w14:textId="33EE1170" w:rsidR="00A3629C" w:rsidDel="00C334AE" w:rsidRDefault="00A3629C" w:rsidP="003C5687">
      <w:pPr>
        <w:spacing w:after="202"/>
        <w:ind w:firstLine="0"/>
        <w:contextualSpacing/>
        <w:rPr>
          <w:del w:id="1683" w:author="Andy Kleinhesselink" w:date="2019-07-12T15:26:00Z"/>
        </w:rPr>
      </w:pPr>
    </w:p>
    <w:p w14:paraId="5A25A7EC" w14:textId="0F4743CD" w:rsidR="004D70E9" w:rsidDel="00C334AE" w:rsidRDefault="00A3629C" w:rsidP="003C5687">
      <w:pPr>
        <w:spacing w:after="202"/>
        <w:ind w:firstLine="0"/>
        <w:contextualSpacing/>
        <w:rPr>
          <w:del w:id="1684" w:author="Andy Kleinhesselink" w:date="2019-07-12T15:26:00Z"/>
        </w:rPr>
      </w:pPr>
      <w:del w:id="1685" w:author="Andy Kleinhesselink" w:date="2019-07-12T15:26:00Z">
        <w:r w:rsidDel="00C334AE">
          <w:delText xml:space="preserve">Old Adler and Morris Section:  </w:delText>
        </w:r>
      </w:del>
    </w:p>
    <w:p w14:paraId="160B8F63" w14:textId="5A99E902" w:rsidR="007F2A94" w:rsidDel="00C334AE" w:rsidRDefault="000847A1">
      <w:pPr>
        <w:spacing w:after="202"/>
        <w:contextualSpacing/>
        <w:rPr>
          <w:del w:id="1686" w:author="Andy Kleinhesselink" w:date="2019-07-12T15:26:00Z"/>
        </w:rPr>
      </w:pPr>
      <w:del w:id="1687" w:author="Andy Kleinhesselink" w:date="2019-07-12T15:26:00Z">
        <w:r w:rsidDel="00C334AE">
          <w:delText>Here, w</w:delText>
        </w:r>
        <w:r w:rsidR="00F56F9F" w:rsidDel="00C334AE">
          <w:delText xml:space="preserve">e propose a new </w:delText>
        </w:r>
        <w:r w:rsidDel="00C334AE">
          <w:delText xml:space="preserve">quantitative </w:delText>
        </w:r>
        <w:r w:rsidR="00F56F9F" w:rsidDel="00C334AE">
          <w:delText xml:space="preserve">definition for HOIs </w:delText>
        </w:r>
        <w:r w:rsidDel="00C334AE">
          <w:delText xml:space="preserve">based on an a definition first proposed by Adler and Morris </w:delText>
        </w:r>
        <w:r w:rsidR="00593B78" w:rsidDel="00C334AE">
          <w:fldChar w:fldCharType="begin"/>
        </w:r>
        <w:r w:rsidR="003D032F" w:rsidDel="00C334AE">
          <w:delInstrText xml:space="preserve"> ADDIN ZOTERO_ITEM CSL_CITATION {"citationID":"gmhYvDm9","properties":{"formattedCitation":"(1994)","plainCitation":"(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uppress-author":true}],"schema":"https://github.com/citation-style-language/schema/raw/master/csl-citation.json"} </w:delInstrText>
        </w:r>
        <w:r w:rsidR="00593B78" w:rsidDel="00C334AE">
          <w:fldChar w:fldCharType="separate"/>
        </w:r>
        <w:r w:rsidR="003D032F" w:rsidDel="00C334AE">
          <w:delText>(1994)</w:delText>
        </w:r>
        <w:r w:rsidR="00593B78" w:rsidDel="00C334AE">
          <w:fldChar w:fldCharType="end"/>
        </w:r>
        <w:r w:rsidDel="00C334AE">
          <w:delText>.  We believe this definition</w:delText>
        </w:r>
        <w:r w:rsidR="003566DC" w:rsidDel="00C334AE">
          <w:delText xml:space="preserve"> </w:delText>
        </w:r>
        <w:r w:rsidDel="00C334AE">
          <w:delText xml:space="preserve">provides </w:delText>
        </w:r>
        <w:r w:rsidR="000C6857" w:rsidDel="00C334AE">
          <w:delText>a</w:delText>
        </w:r>
        <w:r w:rsidR="007874D7" w:rsidDel="00C334AE">
          <w:delText xml:space="preserve"> concise quantitative </w:delText>
        </w:r>
        <w:r w:rsidR="00BB63F9" w:rsidDel="00C334AE">
          <w:delText xml:space="preserve">criteria for </w:delText>
        </w:r>
        <w:r w:rsidR="000C6857" w:rsidDel="00C334AE">
          <w:delText xml:space="preserve">testing for </w:delText>
        </w:r>
        <w:r w:rsidR="00BB63F9" w:rsidDel="00C334AE">
          <w:delText>HOI</w:delText>
        </w:r>
        <w:r w:rsidR="000C6857" w:rsidDel="00C334AE">
          <w:delText>s</w:delText>
        </w:r>
        <w:r w:rsidR="007874D7" w:rsidDel="00C334AE">
          <w:delText xml:space="preserve"> </w:delText>
        </w:r>
        <w:r w:rsidR="00BB63F9" w:rsidDel="00C334AE">
          <w:delText>while still retain</w:delText>
        </w:r>
        <w:r w:rsidDel="00C334AE">
          <w:delText>ing</w:delText>
        </w:r>
        <w:r w:rsidR="00BB63F9" w:rsidDel="00C334AE">
          <w:delText xml:space="preserve"> the intended meaning of </w:delText>
        </w:r>
        <w:r w:rsidDel="00C334AE">
          <w:delText xml:space="preserve">the </w:delText>
        </w:r>
        <w:r w:rsidR="000C6857" w:rsidDel="00C334AE">
          <w:delText xml:space="preserve">earlier </w:delText>
        </w:r>
        <w:r w:rsidR="00BB63F9" w:rsidDel="00C334AE">
          <w:delText>verbal definitions</w:delText>
        </w:r>
        <w:r w:rsidR="007874D7" w:rsidDel="00C334AE">
          <w:delText>.</w:delText>
        </w:r>
        <w:r w:rsidR="00515BFE" w:rsidDel="00C334AE">
          <w:delText xml:space="preserve"> </w:delText>
        </w:r>
        <w:r w:rsidR="007F340A" w:rsidDel="00C334AE">
          <w:delText xml:space="preserve">The goal </w:delText>
        </w:r>
        <w:r w:rsidR="00015F3C" w:rsidDel="00C334AE">
          <w:delText xml:space="preserve">of the Adler and Morris definition was </w:delText>
        </w:r>
        <w:r w:rsidR="007F340A" w:rsidDel="00C334AE">
          <w:delText xml:space="preserve">to </w:delText>
        </w:r>
        <w:r w:rsidR="00F26F51" w:rsidDel="00C334AE">
          <w:delText>“</w:delText>
        </w:r>
        <w:r w:rsidR="00F26F51" w:rsidRPr="00F26F51" w:rsidDel="00C334AE">
          <w:delText>distinguish simple non-additivity in the statistical sense from higher order interaction and interaction modification (IM) in the biological sense</w:delText>
        </w:r>
        <w:r w:rsidR="00F26F51" w:rsidDel="00C334AE">
          <w:delText xml:space="preserve">” </w:delText>
        </w:r>
        <w:r w:rsidR="00F26F51" w:rsidDel="00C334AE">
          <w:fldChar w:fldCharType="begin"/>
        </w:r>
        <w:r w:rsidR="00F26F51" w:rsidDel="00C334AE">
          <w:delInstrText xml:space="preserve"> ADDIN ZOTERO_ITEM CSL_CITATION {"citationID":"TUSisbF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F26F51" w:rsidDel="00C334AE">
          <w:fldChar w:fldCharType="separate"/>
        </w:r>
        <w:r w:rsidR="00F26F51" w:rsidDel="00C334AE">
          <w:rPr>
            <w:noProof/>
          </w:rPr>
          <w:delText>(Adler and Morris 1994)</w:delText>
        </w:r>
        <w:r w:rsidR="00F26F51" w:rsidDel="00C334AE">
          <w:fldChar w:fldCharType="end"/>
        </w:r>
        <w:r w:rsidR="00F26F51" w:rsidDel="00C334AE">
          <w:delText xml:space="preserve">. </w:delText>
        </w:r>
        <w:r w:rsidR="007F340A" w:rsidDel="00C334AE">
          <w:delText>Thus, the</w:delText>
        </w:r>
        <w:r w:rsidR="00AE7000" w:rsidDel="00C334AE">
          <w:delText xml:space="preserve">y </w:delText>
        </w:r>
        <w:r w:rsidR="007F2A94" w:rsidDel="00C334AE">
          <w:delText xml:space="preserve">developed </w:delText>
        </w:r>
        <w:r w:rsidR="00AE7000" w:rsidDel="00C334AE">
          <w:delText xml:space="preserve">a definition </w:delText>
        </w:r>
        <w:r w:rsidR="007F2A94" w:rsidDel="00C334AE">
          <w:delText xml:space="preserve">of HOIs </w:delText>
        </w:r>
        <w:r w:rsidR="00AE7000" w:rsidDel="00C334AE">
          <w:delText xml:space="preserve">that </w:delText>
        </w:r>
        <w:r w:rsidR="007F2A94" w:rsidDel="00C334AE">
          <w:delText xml:space="preserve">could isolate how the density of one competitor species at a time affected the population growth rate of the focal species. </w:delText>
        </w:r>
      </w:del>
    </w:p>
    <w:p w14:paraId="6A0978E1" w14:textId="4B0E428A" w:rsidR="00F26F51" w:rsidRPr="00F26F51" w:rsidDel="00C334AE" w:rsidRDefault="007F2A94">
      <w:pPr>
        <w:spacing w:after="202"/>
        <w:contextualSpacing/>
        <w:rPr>
          <w:del w:id="1688" w:author="Andy Kleinhesselink" w:date="2019-07-12T15:26:00Z"/>
        </w:rPr>
      </w:pPr>
      <w:del w:id="1689" w:author="Andy Kleinhesselink" w:date="2019-07-12T15:26:00Z">
        <w:r w:rsidDel="00C334AE">
          <w:delText xml:space="preserve">To understand the </w:delText>
        </w:r>
        <w:r w:rsidR="007F340A" w:rsidDel="00C334AE">
          <w:delText>Adler and Morris</w:delText>
        </w:r>
        <w:r w:rsidDel="00C334AE">
          <w:delText xml:space="preserve"> definition and our slight revision of it</w:delText>
        </w:r>
        <w:r w:rsidR="00695B8C" w:rsidDel="00C334AE">
          <w:delText>,</w:delText>
        </w:r>
        <w:r w:rsidR="007F340A" w:rsidDel="00C334AE">
          <w:delText xml:space="preserve"> </w:delText>
        </w:r>
        <w:r w:rsidR="000847A1" w:rsidDel="00C334AE">
          <w:delText xml:space="preserve">we </w:delText>
        </w:r>
        <w:r w:rsidR="00875FCF" w:rsidDel="00C334AE">
          <w:delText xml:space="preserve">start with </w:delText>
        </w:r>
        <w:r w:rsidDel="00C334AE">
          <w:delText>a</w:delText>
        </w:r>
        <w:r w:rsidR="00875FCF" w:rsidDel="00C334AE">
          <w:delText xml:space="preserve"> </w:delText>
        </w:r>
        <w:r w:rsidR="00695B8C" w:rsidDel="00C334AE">
          <w:delText xml:space="preserve">general model of </w:delText>
        </w:r>
        <w:r w:rsidR="003C2A63" w:rsidDel="00C334AE">
          <w:delText xml:space="preserve">density dependent </w:delText>
        </w:r>
        <w:r w:rsidR="000847A1" w:rsidDel="00C334AE">
          <w:delText>population growth</w:delText>
        </w:r>
        <w:r w:rsidR="00024E49" w:rsidDel="00C334AE">
          <w:delText>:</w:delText>
        </w:r>
        <w:r w:rsidR="00875FCF" w:rsidDel="00C334AE">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7009"/>
        <w:gridCol w:w="738"/>
      </w:tblGrid>
      <w:tr w:rsidR="00875FCF" w:rsidRPr="006B2FC8" w:rsidDel="00C334AE" w14:paraId="293A94C4" w14:textId="756EC6CC" w:rsidTr="007D58B1">
        <w:trPr>
          <w:trHeight w:val="503"/>
          <w:del w:id="1690" w:author="Andy Kleinhesselink" w:date="2019-07-12T15:26:00Z"/>
        </w:trPr>
        <w:tc>
          <w:tcPr>
            <w:tcW w:w="918" w:type="dxa"/>
            <w:vAlign w:val="center"/>
          </w:tcPr>
          <w:p w14:paraId="21BDEE66" w14:textId="7D1B942D" w:rsidR="00875FCF" w:rsidRPr="006B2FC8" w:rsidDel="00C334AE" w:rsidRDefault="00875FCF" w:rsidP="007D58B1">
            <w:pPr>
              <w:spacing w:after="202"/>
              <w:ind w:firstLine="0"/>
              <w:contextualSpacing/>
              <w:jc w:val="center"/>
              <w:rPr>
                <w:del w:id="1691" w:author="Andy Kleinhesselink" w:date="2019-07-12T15:26:00Z"/>
              </w:rPr>
            </w:pPr>
          </w:p>
        </w:tc>
        <w:tc>
          <w:tcPr>
            <w:tcW w:w="7200" w:type="dxa"/>
            <w:vAlign w:val="center"/>
          </w:tcPr>
          <w:p w14:paraId="0E6F8E8F" w14:textId="6BE64F61" w:rsidR="00875FCF" w:rsidRPr="006B2FC8" w:rsidDel="00C334AE" w:rsidRDefault="00DA3A33" w:rsidP="007D58B1">
            <w:pPr>
              <w:spacing w:after="202"/>
              <w:contextualSpacing/>
              <w:jc w:val="center"/>
              <w:rPr>
                <w:del w:id="1692" w:author="Andy Kleinhesselink" w:date="2019-07-12T15:26:00Z"/>
              </w:rPr>
            </w:pPr>
            <m:oMathPara>
              <m:oMath>
                <m:f>
                  <m:fPr>
                    <m:ctrlPr>
                      <w:del w:id="1693" w:author="Andy Kleinhesselink" w:date="2019-07-12T15:26:00Z">
                        <w:rPr>
                          <w:rFonts w:ascii="Cambria Math" w:hAnsi="Cambria Math"/>
                          <w:i/>
                        </w:rPr>
                      </w:del>
                    </m:ctrlPr>
                  </m:fPr>
                  <m:num>
                    <m:r>
                      <w:del w:id="1694" w:author="Andy Kleinhesselink" w:date="2019-07-12T15:26:00Z">
                        <w:rPr>
                          <w:rFonts w:ascii="Cambria Math" w:hAnsi="Cambria Math"/>
                        </w:rPr>
                        <m:t>1</m:t>
                      </w:del>
                    </m:r>
                  </m:num>
                  <m:den>
                    <m:sSub>
                      <m:sSubPr>
                        <m:ctrlPr>
                          <w:del w:id="1695" w:author="Andy Kleinhesselink" w:date="2019-07-12T15:26:00Z">
                            <w:rPr>
                              <w:rFonts w:ascii="Cambria Math" w:hAnsi="Cambria Math"/>
                              <w:i/>
                            </w:rPr>
                          </w:del>
                        </m:ctrlPr>
                      </m:sSubPr>
                      <m:e>
                        <m:r>
                          <w:del w:id="1696" w:author="Andy Kleinhesselink" w:date="2019-07-12T15:26:00Z">
                            <w:rPr>
                              <w:rFonts w:ascii="Cambria Math" w:hAnsi="Cambria Math"/>
                            </w:rPr>
                            <m:t>n</m:t>
                          </w:del>
                        </m:r>
                      </m:e>
                      <m:sub>
                        <m:r>
                          <w:del w:id="1697" w:author="Andy Kleinhesselink" w:date="2019-07-12T15:26:00Z">
                            <w:rPr>
                              <w:rFonts w:ascii="Cambria Math" w:hAnsi="Cambria Math"/>
                            </w:rPr>
                            <m:t>i</m:t>
                          </w:del>
                        </m:r>
                      </m:sub>
                    </m:sSub>
                  </m:den>
                </m:f>
                <m:f>
                  <m:fPr>
                    <m:ctrlPr>
                      <w:del w:id="1698" w:author="Andy Kleinhesselink" w:date="2019-07-12T15:26:00Z">
                        <w:rPr>
                          <w:rFonts w:ascii="Cambria Math" w:hAnsi="Cambria Math"/>
                          <w:i/>
                        </w:rPr>
                      </w:del>
                    </m:ctrlPr>
                  </m:fPr>
                  <m:num>
                    <m:r>
                      <w:del w:id="1699" w:author="Andy Kleinhesselink" w:date="2019-07-12T15:26:00Z">
                        <w:rPr>
                          <w:rFonts w:ascii="Cambria Math" w:hAnsi="Cambria Math"/>
                        </w:rPr>
                        <m:t>d</m:t>
                      </w:del>
                    </m:r>
                    <m:sSub>
                      <m:sSubPr>
                        <m:ctrlPr>
                          <w:del w:id="1700" w:author="Andy Kleinhesselink" w:date="2019-07-12T15:26:00Z">
                            <w:rPr>
                              <w:rFonts w:ascii="Cambria Math" w:hAnsi="Cambria Math"/>
                              <w:i/>
                            </w:rPr>
                          </w:del>
                        </m:ctrlPr>
                      </m:sSubPr>
                      <m:e>
                        <m:r>
                          <w:del w:id="1701" w:author="Andy Kleinhesselink" w:date="2019-07-12T15:26:00Z">
                            <w:rPr>
                              <w:rFonts w:ascii="Cambria Math" w:hAnsi="Cambria Math"/>
                            </w:rPr>
                            <m:t>n</m:t>
                          </w:del>
                        </m:r>
                      </m:e>
                      <m:sub>
                        <m:r>
                          <w:del w:id="1702" w:author="Andy Kleinhesselink" w:date="2019-07-12T15:26:00Z">
                            <w:rPr>
                              <w:rFonts w:ascii="Cambria Math" w:hAnsi="Cambria Math"/>
                            </w:rPr>
                            <m:t>i</m:t>
                          </w:del>
                        </m:r>
                      </m:sub>
                    </m:sSub>
                  </m:num>
                  <m:den>
                    <m:r>
                      <w:del w:id="1703" w:author="Andy Kleinhesselink" w:date="2019-07-12T15:26:00Z">
                        <w:rPr>
                          <w:rFonts w:ascii="Cambria Math" w:hAnsi="Cambria Math"/>
                        </w:rPr>
                        <m:t>dt</m:t>
                      </w:del>
                    </m:r>
                  </m:den>
                </m:f>
                <m:r>
                  <w:del w:id="1704" w:author="Andy Kleinhesselink" w:date="2019-07-12T15:26:00Z">
                    <w:rPr>
                      <w:rFonts w:ascii="Cambria Math" w:hAnsi="Cambria Math"/>
                    </w:rPr>
                    <m:t>=</m:t>
                  </w:del>
                </m:r>
                <m:sSub>
                  <m:sSubPr>
                    <m:ctrlPr>
                      <w:del w:id="1705" w:author="Andy Kleinhesselink" w:date="2019-07-12T15:26:00Z">
                        <w:rPr>
                          <w:rFonts w:ascii="Cambria Math" w:hAnsi="Cambria Math"/>
                          <w:i/>
                        </w:rPr>
                      </w:del>
                    </m:ctrlPr>
                  </m:sSubPr>
                  <m:e>
                    <m:r>
                      <w:del w:id="1706" w:author="Andy Kleinhesselink" w:date="2019-07-12T15:26:00Z">
                        <w:rPr>
                          <w:rFonts w:ascii="Cambria Math" w:hAnsi="Cambria Math"/>
                        </w:rPr>
                        <m:t>F</m:t>
                      </w:del>
                    </m:r>
                  </m:e>
                  <m:sub>
                    <m:r>
                      <w:del w:id="1707" w:author="Andy Kleinhesselink" w:date="2019-07-12T15:26:00Z">
                        <w:rPr>
                          <w:rFonts w:ascii="Cambria Math" w:hAnsi="Cambria Math"/>
                        </w:rPr>
                        <m:t>i</m:t>
                      </w:del>
                    </m:r>
                  </m:sub>
                </m:sSub>
                <m:d>
                  <m:dPr>
                    <m:ctrlPr>
                      <w:del w:id="1708" w:author="Andy Kleinhesselink" w:date="2019-07-12T15:26:00Z">
                        <w:rPr>
                          <w:rFonts w:ascii="Cambria Math" w:hAnsi="Cambria Math"/>
                          <w:i/>
                        </w:rPr>
                      </w:del>
                    </m:ctrlPr>
                  </m:dPr>
                  <m:e>
                    <m:sSub>
                      <m:sSubPr>
                        <m:ctrlPr>
                          <w:del w:id="1709" w:author="Andy Kleinhesselink" w:date="2019-07-12T15:26:00Z">
                            <w:rPr>
                              <w:rFonts w:ascii="Cambria Math" w:hAnsi="Cambria Math"/>
                              <w:i/>
                            </w:rPr>
                          </w:del>
                        </m:ctrlPr>
                      </m:sSubPr>
                      <m:e>
                        <m:r>
                          <w:del w:id="1710" w:author="Andy Kleinhesselink" w:date="2019-07-12T15:26:00Z">
                            <w:rPr>
                              <w:rFonts w:ascii="Cambria Math" w:hAnsi="Cambria Math"/>
                            </w:rPr>
                            <m:t>n</m:t>
                          </w:del>
                        </m:r>
                      </m:e>
                      <m:sub>
                        <m:r>
                          <w:del w:id="1711" w:author="Andy Kleinhesselink" w:date="2019-07-12T15:26:00Z">
                            <w:rPr>
                              <w:rFonts w:ascii="Cambria Math" w:hAnsi="Cambria Math"/>
                            </w:rPr>
                            <m:t>i</m:t>
                          </w:del>
                        </m:r>
                      </m:sub>
                    </m:sSub>
                    <m:r>
                      <w:del w:id="1712" w:author="Andy Kleinhesselink" w:date="2019-07-12T15:26:00Z">
                        <w:rPr>
                          <w:rFonts w:ascii="Cambria Math" w:hAnsi="Cambria Math"/>
                        </w:rPr>
                        <m:t>,…</m:t>
                      </w:del>
                    </m:r>
                    <m:sSub>
                      <m:sSubPr>
                        <m:ctrlPr>
                          <w:del w:id="1713" w:author="Andy Kleinhesselink" w:date="2019-07-12T15:26:00Z">
                            <w:rPr>
                              <w:rFonts w:ascii="Cambria Math" w:hAnsi="Cambria Math"/>
                              <w:i/>
                            </w:rPr>
                          </w:del>
                        </m:ctrlPr>
                      </m:sSubPr>
                      <m:e>
                        <m:r>
                          <w:del w:id="1714" w:author="Andy Kleinhesselink" w:date="2019-07-12T15:26:00Z">
                            <w:rPr>
                              <w:rFonts w:ascii="Cambria Math" w:hAnsi="Cambria Math"/>
                            </w:rPr>
                            <m:t>,n</m:t>
                          </w:del>
                        </m:r>
                      </m:e>
                      <m:sub>
                        <m:r>
                          <w:del w:id="1715" w:author="Andy Kleinhesselink" w:date="2019-07-12T15:26:00Z">
                            <w:rPr>
                              <w:rFonts w:ascii="Cambria Math" w:hAnsi="Cambria Math"/>
                            </w:rPr>
                            <m:t>m</m:t>
                          </w:del>
                        </m:r>
                      </m:sub>
                    </m:sSub>
                  </m:e>
                </m:d>
                <m:r>
                  <w:del w:id="1716" w:author="Andy Kleinhesselink" w:date="2019-07-12T15:26:00Z">
                    <w:rPr>
                      <w:rFonts w:ascii="Cambria Math" w:hAnsi="Cambria Math"/>
                    </w:rPr>
                    <m:t>,</m:t>
                  </w:del>
                </m:r>
              </m:oMath>
            </m:oMathPara>
          </w:p>
        </w:tc>
        <w:tc>
          <w:tcPr>
            <w:tcW w:w="738" w:type="dxa"/>
            <w:vAlign w:val="center"/>
          </w:tcPr>
          <w:p w14:paraId="68BCACB5" w14:textId="5CDF167E" w:rsidR="00875FCF" w:rsidRPr="006B2FC8" w:rsidDel="00C334AE" w:rsidRDefault="00875FCF" w:rsidP="007D58B1">
            <w:pPr>
              <w:spacing w:after="202"/>
              <w:ind w:firstLine="0"/>
              <w:contextualSpacing/>
              <w:jc w:val="center"/>
              <w:rPr>
                <w:del w:id="1717" w:author="Andy Kleinhesselink" w:date="2019-07-12T15:26:00Z"/>
              </w:rPr>
            </w:pPr>
            <w:del w:id="1718" w:author="Andy Kleinhesselink" w:date="2019-07-12T15:26:00Z">
              <w:r w:rsidRPr="006B2FC8" w:rsidDel="00C334AE">
                <w:delText>(</w:delText>
              </w:r>
              <w:r w:rsidRPr="006B2FC8" w:rsidDel="00C334AE">
                <w:rPr>
                  <w:noProof/>
                </w:rPr>
                <w:fldChar w:fldCharType="begin"/>
              </w:r>
              <w:r w:rsidRPr="006B2FC8" w:rsidDel="00C334AE">
                <w:rPr>
                  <w:noProof/>
                </w:rPr>
                <w:delInstrText xml:space="preserve"> SEQ eq \* MERGEFORMAT </w:delInstrText>
              </w:r>
              <w:r w:rsidRPr="006B2FC8" w:rsidDel="00C334AE">
                <w:rPr>
                  <w:noProof/>
                </w:rPr>
                <w:fldChar w:fldCharType="separate"/>
              </w:r>
            </w:del>
            <w:del w:id="1719" w:author="Andy Kleinhesselink" w:date="2019-07-12T08:02:00Z">
              <w:r w:rsidR="00427DC4" w:rsidDel="00B91BF5">
                <w:rPr>
                  <w:noProof/>
                </w:rPr>
                <w:delText>1</w:delText>
              </w:r>
            </w:del>
            <w:del w:id="1720" w:author="Andy Kleinhesselink" w:date="2019-07-12T15:26:00Z">
              <w:r w:rsidRPr="006B2FC8" w:rsidDel="00C334AE">
                <w:rPr>
                  <w:noProof/>
                </w:rPr>
                <w:fldChar w:fldCharType="end"/>
              </w:r>
              <w:r w:rsidRPr="006B2FC8" w:rsidDel="00C334AE">
                <w:delText>)</w:delText>
              </w:r>
            </w:del>
          </w:p>
        </w:tc>
      </w:tr>
    </w:tbl>
    <w:p w14:paraId="58D4ED6D" w14:textId="2CBE0001" w:rsidR="00F26F51" w:rsidDel="00C334AE" w:rsidRDefault="00875FCF" w:rsidP="00875FCF">
      <w:pPr>
        <w:spacing w:after="202"/>
        <w:ind w:firstLine="0"/>
        <w:contextualSpacing/>
        <w:rPr>
          <w:del w:id="1721" w:author="Andy Kleinhesselink" w:date="2019-07-12T15:26:00Z"/>
        </w:rPr>
      </w:pPr>
      <w:del w:id="1722" w:author="Andy Kleinhesselink" w:date="2019-07-12T15:26:00Z">
        <w:r w:rsidDel="00C334AE">
          <w:delText xml:space="preserve">where the per capita population growth rate of species </w:delText>
        </w:r>
        <w:r w:rsidR="007D58B1" w:rsidRPr="00564AC0" w:rsidDel="00C334AE">
          <w:rPr>
            <w:i/>
          </w:rPr>
          <w:delText>i</w:delText>
        </w:r>
        <w:r w:rsidDel="00C334AE">
          <w:delText xml:space="preserve"> </w:delText>
        </w:r>
        <w:r w:rsidR="007F2A94" w:rsidDel="00C334AE">
          <w:delText xml:space="preserve">(the focal species) </w:delText>
        </w:r>
        <w:r w:rsidDel="00C334AE">
          <w:delText>is a function</w:delText>
        </w:r>
        <w:r w:rsidR="007D58B1" w:rsidDel="00C334AE">
          <w:delText xml:space="preserve">, </w:delText>
        </w:r>
        <w:r w:rsidR="007D58B1" w:rsidRPr="00564AC0" w:rsidDel="00C334AE">
          <w:rPr>
            <w:i/>
          </w:rPr>
          <w:delText>F</w:delText>
        </w:r>
        <w:r w:rsidR="007D58B1" w:rsidRPr="00564AC0" w:rsidDel="00C334AE">
          <w:rPr>
            <w:i/>
            <w:vertAlign w:val="subscript"/>
          </w:rPr>
          <w:delText>i</w:delText>
        </w:r>
        <w:r w:rsidR="007D58B1" w:rsidDel="00C334AE">
          <w:delText>,</w:delText>
        </w:r>
        <w:r w:rsidDel="00C334AE">
          <w:delText xml:space="preserve"> of </w:delText>
        </w:r>
        <w:r w:rsidR="00015F3C" w:rsidDel="00C334AE">
          <w:delText>the densities of all</w:delText>
        </w:r>
        <w:r w:rsidR="007D58B1" w:rsidDel="00C334AE">
          <w:delText xml:space="preserve"> other </w:delText>
        </w:r>
        <w:r w:rsidR="007D58B1" w:rsidRPr="00564AC0" w:rsidDel="00C334AE">
          <w:rPr>
            <w:i/>
          </w:rPr>
          <w:delText>m</w:delText>
        </w:r>
        <w:r w:rsidR="007D58B1" w:rsidDel="00C334AE">
          <w:delText xml:space="preserve"> species</w:delText>
        </w:r>
        <w:r w:rsidR="007F2A94" w:rsidDel="00C334AE">
          <w:delText xml:space="preserve"> (the competitors)</w:delText>
        </w:r>
        <w:r w:rsidR="007D58B1" w:rsidDel="00C334AE">
          <w:delText xml:space="preserve"> in the community. </w:delText>
        </w:r>
        <w:r w:rsidR="007F2A94" w:rsidDel="00C334AE">
          <w:delText xml:space="preserve"> </w:delText>
        </w:r>
        <w:r w:rsidR="000847A1" w:rsidDel="00C334AE">
          <w:delText xml:space="preserve">Adler and Morris </w:delText>
        </w:r>
        <w:r w:rsidR="00695B8C" w:rsidDel="00C334AE">
          <w:delText xml:space="preserve">argue that one cannot determine if </w:delText>
        </w:r>
        <w:r w:rsidR="007D58B1" w:rsidRPr="00564AC0" w:rsidDel="00C334AE">
          <w:rPr>
            <w:i/>
          </w:rPr>
          <w:delText>F</w:delText>
        </w:r>
        <w:r w:rsidR="007D58B1" w:rsidRPr="00564AC0" w:rsidDel="00C334AE">
          <w:rPr>
            <w:i/>
            <w:vertAlign w:val="subscript"/>
          </w:rPr>
          <w:delText>i</w:delText>
        </w:r>
        <w:r w:rsidR="007D58B1" w:rsidDel="00C334AE">
          <w:delText xml:space="preserve"> involves HOIs</w:delText>
        </w:r>
        <w:r w:rsidR="00695B8C" w:rsidDel="00C334AE">
          <w:delText xml:space="preserve"> simply by testing whether </w:delText>
        </w:r>
        <w:r w:rsidR="007D58B1" w:rsidRPr="00564AC0" w:rsidDel="00C334AE">
          <w:rPr>
            <w:i/>
          </w:rPr>
          <w:delText>F</w:delText>
        </w:r>
        <w:r w:rsidR="007D58B1" w:rsidRPr="00564AC0" w:rsidDel="00C334AE">
          <w:rPr>
            <w:i/>
            <w:vertAlign w:val="subscript"/>
          </w:rPr>
          <w:delText>i</w:delText>
        </w:r>
        <w:r w:rsidR="007D58B1" w:rsidDel="00C334AE">
          <w:delText xml:space="preserve"> is non-linear</w:delText>
        </w:r>
        <w:r w:rsidR="00024E49" w:rsidDel="00C334AE">
          <w:delText xml:space="preserve">, because such nonlinearities </w:delText>
        </w:r>
        <w:r w:rsidR="000847A1" w:rsidDel="00C334AE">
          <w:delText xml:space="preserve">are not necessarily the result of </w:delText>
        </w:r>
        <w:r w:rsidR="00024E49" w:rsidDel="00C334AE">
          <w:delText xml:space="preserve">one species modifying the </w:delText>
        </w:r>
        <w:r w:rsidR="000C6857" w:rsidDel="00C334AE">
          <w:delText xml:space="preserve">effect of another </w:delText>
        </w:r>
        <w:r w:rsidR="007F2A94" w:rsidDel="00C334AE">
          <w:delText>competitor</w:delText>
        </w:r>
        <w:r w:rsidR="007D58B1" w:rsidDel="00C334AE">
          <w:delText xml:space="preserve">. </w:delText>
        </w:r>
        <w:r w:rsidR="000847A1" w:rsidDel="00C334AE">
          <w:delText xml:space="preserve">As a case in point, </w:delText>
        </w:r>
        <w:r w:rsidR="00D1698B" w:rsidDel="00C334AE">
          <w:delText xml:space="preserve">competition in </w:delText>
        </w:r>
        <w:r w:rsidR="000847A1" w:rsidDel="00C334AE">
          <w:delText xml:space="preserve">commonly used models of density dependence, such as the Ricker, Beverton-Holt or Hassel, </w:delText>
        </w:r>
        <w:r w:rsidR="00D1698B" w:rsidDel="00C334AE">
          <w:delText>is non-additive but this is generally not</w:delText>
        </w:r>
        <w:r w:rsidR="000847A1" w:rsidDel="00C334AE">
          <w:delText xml:space="preserve"> thought of as </w:delText>
        </w:r>
        <w:r w:rsidR="00D1698B" w:rsidDel="00C334AE">
          <w:delText>an</w:delText>
        </w:r>
        <w:r w:rsidR="000847A1" w:rsidDel="00C334AE">
          <w:delText xml:space="preserve"> HOI</w:delText>
        </w:r>
        <w:r w:rsidR="007F2A94" w:rsidDel="00C334AE">
          <w:delText xml:space="preserve"> </w:delText>
        </w:r>
        <w:r w:rsidR="007F2A94" w:rsidDel="00C334AE">
          <w:fldChar w:fldCharType="begin"/>
        </w:r>
        <w:r w:rsidR="007F2A94" w:rsidDel="00C334AE">
          <w:delInstrText xml:space="preserve"> ADDIN ZOTERO_ITEM CSL_CITATION {"citationID":"s0IzwABR","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delInstrText>
        </w:r>
        <w:r w:rsidR="007F2A94" w:rsidDel="00C334AE">
          <w:fldChar w:fldCharType="separate"/>
        </w:r>
        <w:r w:rsidR="007F2A94" w:rsidDel="00C334AE">
          <w:rPr>
            <w:noProof/>
          </w:rPr>
          <w:delText>(Mayfield and Stouffer 2017)</w:delText>
        </w:r>
        <w:r w:rsidR="007F2A94" w:rsidDel="00C334AE">
          <w:fldChar w:fldCharType="end"/>
        </w:r>
        <w:r w:rsidR="000847A1" w:rsidDel="00C334AE">
          <w:delText>.  A</w:delText>
        </w:r>
        <w:r w:rsidR="003C2A63" w:rsidDel="00C334AE">
          <w:delText xml:space="preserve"> </w:delText>
        </w:r>
        <w:r w:rsidR="00015F3C" w:rsidDel="00C334AE">
          <w:delText xml:space="preserve">more </w:delText>
        </w:r>
        <w:r w:rsidR="003C2A63" w:rsidDel="00C334AE">
          <w:delText xml:space="preserve">specific </w:delText>
        </w:r>
        <w:r w:rsidR="00A13C00" w:rsidDel="00C334AE">
          <w:delText xml:space="preserve">test for </w:delText>
        </w:r>
        <w:r w:rsidR="00D1698B" w:rsidDel="00C334AE">
          <w:delText xml:space="preserve">an </w:delText>
        </w:r>
        <w:r w:rsidR="007D58B1" w:rsidDel="00C334AE">
          <w:delText xml:space="preserve">HOI </w:delText>
        </w:r>
        <w:r w:rsidR="007F2A94" w:rsidDel="00C334AE">
          <w:delText xml:space="preserve">requires examining the </w:delText>
        </w:r>
        <w:r w:rsidR="007D58B1" w:rsidDel="00C334AE">
          <w:delText xml:space="preserve">partial derivative of </w:delText>
        </w:r>
        <w:r w:rsidR="007D58B1" w:rsidRPr="00564AC0" w:rsidDel="00C334AE">
          <w:rPr>
            <w:i/>
          </w:rPr>
          <w:delText>F</w:delText>
        </w:r>
        <w:r w:rsidR="007D58B1" w:rsidRPr="00564AC0" w:rsidDel="00C334AE">
          <w:rPr>
            <w:i/>
            <w:vertAlign w:val="subscript"/>
          </w:rPr>
          <w:delText>i</w:delText>
        </w:r>
        <w:r w:rsidR="007D58B1" w:rsidDel="00C334AE">
          <w:delText xml:space="preserve"> with respect to the density of </w:delText>
        </w:r>
        <w:r w:rsidR="00024E49" w:rsidDel="00C334AE">
          <w:delText>a competitor</w:delText>
        </w:r>
        <w:r w:rsidR="007D58B1" w:rsidDel="00C334AE">
          <w:delText xml:space="preserve"> species</w:delText>
        </w:r>
        <w:r w:rsidR="007D58B1" w:rsidRPr="00564AC0" w:rsidDel="00C334AE">
          <w:rPr>
            <w:i/>
          </w:rPr>
          <w:delText xml:space="preserve"> j</w:delText>
        </w:r>
        <w:r w:rsidR="007F2A94" w:rsidDel="00C334AE">
          <w:rPr>
            <w:i/>
          </w:rPr>
          <w:delText xml:space="preserve"> </w:delText>
        </w:r>
        <w:r w:rsidR="007F2A94" w:rsidDel="00C334AE">
          <w:delText xml:space="preserve">(for brevity, we refer to this as the sensitivity of the focal species to the competitor). </w:delText>
        </w:r>
        <w:r w:rsidR="00D1698B" w:rsidDel="00C334AE">
          <w:delText>I</w:delText>
        </w:r>
        <w:r w:rsidR="003C2A63" w:rsidDel="00C334AE">
          <w:delText xml:space="preserve">f </w:delText>
        </w:r>
        <w:r w:rsidR="007F2A94" w:rsidDel="00C334AE">
          <w:delText xml:space="preserve">this partial </w:delText>
        </w:r>
        <w:r w:rsidR="00D1698B" w:rsidDel="00C334AE">
          <w:delText>derivative</w:delText>
        </w:r>
        <w:r w:rsidR="007D58B1" w:rsidDel="00C334AE">
          <w:delText xml:space="preserve"> </w:delText>
        </w:r>
        <w:r w:rsidR="003C2A63" w:rsidDel="00C334AE">
          <w:delText>can be expressed as a function</w:delText>
        </w:r>
        <w:r w:rsidR="00D1698B" w:rsidDel="00C334AE">
          <w:delText>,</w:delText>
        </w:r>
        <w:r w:rsidR="003C2A63" w:rsidDel="00C334AE">
          <w:delText xml:space="preserve"> </w:delText>
        </w:r>
        <w:r w:rsidR="003C2A63" w:rsidRPr="002834AC" w:rsidDel="00C334AE">
          <w:rPr>
            <w:i/>
          </w:rPr>
          <w:delText>G</w:delText>
        </w:r>
        <w:r w:rsidR="003C2A63" w:rsidRPr="002834AC" w:rsidDel="00C334AE">
          <w:rPr>
            <w:i/>
            <w:vertAlign w:val="subscript"/>
          </w:rPr>
          <w:delText>i</w:delText>
        </w:r>
        <w:r w:rsidR="00D1698B" w:rsidDel="00C334AE">
          <w:delText xml:space="preserve">, </w:delText>
        </w:r>
        <w:r w:rsidR="003C2A63" w:rsidDel="00C334AE">
          <w:delText xml:space="preserve">which is itself a function </w:delText>
        </w:r>
        <w:r w:rsidR="002D4A44" w:rsidDel="00C334AE">
          <w:delText>of</w:delText>
        </w:r>
        <w:r w:rsidR="00B9629F" w:rsidRPr="00564AC0" w:rsidDel="00C334AE">
          <w:rPr>
            <w:i/>
          </w:rPr>
          <w:delText xml:space="preserve"> F</w:delText>
        </w:r>
        <w:r w:rsidR="00B9629F" w:rsidRPr="00564AC0" w:rsidDel="00C334AE">
          <w:rPr>
            <w:i/>
            <w:vertAlign w:val="subscript"/>
          </w:rPr>
          <w:delText>i</w:delText>
        </w:r>
        <w:r w:rsidR="00B9629F" w:rsidRPr="00A13C00" w:rsidDel="00C334AE">
          <w:delText xml:space="preserve"> </w:delText>
        </w:r>
        <w:r w:rsidR="0046702B" w:rsidRPr="00A13C00" w:rsidDel="00C334AE">
          <w:delText>and</w:delText>
        </w:r>
        <w:r w:rsidR="002D4A44" w:rsidDel="00C334AE">
          <w:delText xml:space="preserve"> </w:delText>
        </w:r>
        <w:r w:rsidR="00B9629F" w:rsidDel="00C334AE">
          <w:delText>the</w:delText>
        </w:r>
        <w:r w:rsidR="000847A1" w:rsidDel="00C334AE">
          <w:delText xml:space="preserve"> density of the competitor species </w:delText>
        </w:r>
        <w:r w:rsidR="00B9629F" w:rsidRPr="00564AC0" w:rsidDel="00C334AE">
          <w:rPr>
            <w:i/>
          </w:rPr>
          <w:delText>j</w:delText>
        </w:r>
        <w:r w:rsidR="003C2A63" w:rsidDel="00C334AE">
          <w:delText xml:space="preserve"> and no other species, then the model does not contain HOIs.  </w:delText>
        </w:r>
        <w:r w:rsidR="00D1698B" w:rsidDel="00C334AE">
          <w:delText>On the other hand, i</w:delText>
        </w:r>
        <w:r w:rsidR="003C2A63" w:rsidDel="00C334AE">
          <w:delText>f the partial derivative involves the density of an</w:delText>
        </w:r>
        <w:r w:rsidR="000847A1" w:rsidDel="00C334AE">
          <w:delText>y other</w:delText>
        </w:r>
        <w:r w:rsidR="003C2A63" w:rsidDel="00C334AE">
          <w:delText xml:space="preserve"> species</w:delText>
        </w:r>
        <w:r w:rsidR="000847A1" w:rsidDel="00C334AE">
          <w:delText xml:space="preserve"> </w:delText>
        </w:r>
        <w:r w:rsidR="000847A1" w:rsidRPr="002834AC" w:rsidDel="00C334AE">
          <w:rPr>
            <w:i/>
          </w:rPr>
          <w:delText>k</w:delText>
        </w:r>
        <w:r w:rsidR="003C2A63" w:rsidDel="00C334AE">
          <w:delText xml:space="preserve"> then there is an HOI</w:delText>
        </w:r>
        <w:r w:rsidR="00D1698B" w:rsidDel="00C334AE">
          <w:delText xml:space="preserve">.  This is expressed mathematically as, </w:delText>
        </w:r>
        <w:r w:rsidR="003C2A63" w:rsidDel="00C334AE">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3463"/>
        <w:gridCol w:w="3907"/>
        <w:gridCol w:w="736"/>
      </w:tblGrid>
      <w:tr w:rsidR="00D1698B" w:rsidRPr="006B2FC8" w:rsidDel="00C334AE" w14:paraId="72A58CCB" w14:textId="3F051A67" w:rsidTr="00B065CB">
        <w:trPr>
          <w:trHeight w:val="503"/>
          <w:del w:id="1723" w:author="Andy Kleinhesselink" w:date="2019-07-12T15:26:00Z"/>
        </w:trPr>
        <w:tc>
          <w:tcPr>
            <w:tcW w:w="542" w:type="dxa"/>
            <w:vAlign w:val="center"/>
          </w:tcPr>
          <w:p w14:paraId="2B048821" w14:textId="1012ED79" w:rsidR="00D1698B" w:rsidRPr="006B2FC8" w:rsidDel="00C334AE" w:rsidRDefault="00D1698B" w:rsidP="007D58B1">
            <w:pPr>
              <w:spacing w:after="202"/>
              <w:ind w:firstLine="0"/>
              <w:contextualSpacing/>
              <w:jc w:val="center"/>
              <w:rPr>
                <w:del w:id="1724" w:author="Andy Kleinhesselink" w:date="2019-07-12T15:26:00Z"/>
              </w:rPr>
            </w:pPr>
          </w:p>
        </w:tc>
        <w:tc>
          <w:tcPr>
            <w:tcW w:w="3508" w:type="dxa"/>
          </w:tcPr>
          <w:p w14:paraId="0D1F99A3" w14:textId="016588A9" w:rsidR="00D1698B" w:rsidDel="00C334AE" w:rsidRDefault="00DA3A33" w:rsidP="007D58B1">
            <w:pPr>
              <w:spacing w:after="202"/>
              <w:contextualSpacing/>
              <w:jc w:val="center"/>
              <w:rPr>
                <w:del w:id="1725" w:author="Andy Kleinhesselink" w:date="2019-07-12T15:26:00Z"/>
                <w:rFonts w:eastAsia="Cambria" w:cs="Cambria"/>
              </w:rPr>
            </w:pPr>
            <m:oMathPara>
              <m:oMath>
                <m:f>
                  <m:fPr>
                    <m:ctrlPr>
                      <w:del w:id="1726" w:author="Andy Kleinhesselink" w:date="2019-07-12T15:26:00Z">
                        <w:rPr>
                          <w:rFonts w:ascii="Cambria Math" w:hAnsi="Cambria Math"/>
                          <w:i/>
                        </w:rPr>
                      </w:del>
                    </m:ctrlPr>
                  </m:fPr>
                  <m:num>
                    <m:r>
                      <w:del w:id="1727" w:author="Andy Kleinhesselink" w:date="2019-07-12T15:26:00Z">
                        <w:rPr>
                          <w:rFonts w:ascii="Cambria Math" w:hAnsi="Cambria Math"/>
                        </w:rPr>
                        <m:t>∂</m:t>
                      </w:del>
                    </m:r>
                    <m:sSub>
                      <m:sSubPr>
                        <m:ctrlPr>
                          <w:del w:id="1728" w:author="Andy Kleinhesselink" w:date="2019-07-12T15:26:00Z">
                            <w:rPr>
                              <w:rFonts w:ascii="Cambria Math" w:hAnsi="Cambria Math"/>
                              <w:i/>
                            </w:rPr>
                          </w:del>
                        </m:ctrlPr>
                      </m:sSubPr>
                      <m:e>
                        <m:r>
                          <w:del w:id="1729" w:author="Andy Kleinhesselink" w:date="2019-07-12T15:26:00Z">
                            <w:rPr>
                              <w:rFonts w:ascii="Cambria Math" w:hAnsi="Cambria Math"/>
                            </w:rPr>
                            <m:t>F</m:t>
                          </w:del>
                        </m:r>
                      </m:e>
                      <m:sub>
                        <m:r>
                          <w:del w:id="1730" w:author="Andy Kleinhesselink" w:date="2019-07-12T15:26:00Z">
                            <w:rPr>
                              <w:rFonts w:ascii="Cambria Math" w:hAnsi="Cambria Math"/>
                            </w:rPr>
                            <m:t>i</m:t>
                          </w:del>
                        </m:r>
                      </m:sub>
                    </m:sSub>
                  </m:num>
                  <m:den>
                    <m:r>
                      <w:del w:id="1731" w:author="Andy Kleinhesselink" w:date="2019-07-12T15:26:00Z">
                        <w:rPr>
                          <w:rFonts w:ascii="Cambria Math" w:hAnsi="Cambria Math"/>
                        </w:rPr>
                        <m:t>∂</m:t>
                      </w:del>
                    </m:r>
                    <m:sSub>
                      <m:sSubPr>
                        <m:ctrlPr>
                          <w:del w:id="1732" w:author="Andy Kleinhesselink" w:date="2019-07-12T15:26:00Z">
                            <w:rPr>
                              <w:rFonts w:ascii="Cambria Math" w:hAnsi="Cambria Math"/>
                              <w:i/>
                            </w:rPr>
                          </w:del>
                        </m:ctrlPr>
                      </m:sSubPr>
                      <m:e>
                        <m:r>
                          <w:del w:id="1733" w:author="Andy Kleinhesselink" w:date="2019-07-12T15:26:00Z">
                            <w:rPr>
                              <w:rFonts w:ascii="Cambria Math" w:hAnsi="Cambria Math"/>
                            </w:rPr>
                            <m:t>n</m:t>
                          </w:del>
                        </m:r>
                      </m:e>
                      <m:sub>
                        <m:r>
                          <w:del w:id="1734" w:author="Andy Kleinhesselink" w:date="2019-07-12T15:26:00Z">
                            <w:rPr>
                              <w:rFonts w:ascii="Cambria Math" w:hAnsi="Cambria Math"/>
                            </w:rPr>
                            <m:t>j</m:t>
                          </w:del>
                        </m:r>
                      </m:sub>
                    </m:sSub>
                  </m:den>
                </m:f>
                <m:r>
                  <w:del w:id="1735" w:author="Andy Kleinhesselink" w:date="2019-07-12T15:26:00Z">
                    <w:rPr>
                      <w:rFonts w:ascii="Cambria Math" w:hAnsi="Cambria Math"/>
                    </w:rPr>
                    <m:t>=</m:t>
                  </w:del>
                </m:r>
                <m:sSub>
                  <m:sSubPr>
                    <m:ctrlPr>
                      <w:del w:id="1736" w:author="Andy Kleinhesselink" w:date="2019-07-12T15:26:00Z">
                        <w:rPr>
                          <w:rFonts w:ascii="Cambria Math" w:hAnsi="Cambria Math"/>
                          <w:i/>
                        </w:rPr>
                      </w:del>
                    </m:ctrlPr>
                  </m:sSubPr>
                  <m:e>
                    <m:r>
                      <w:del w:id="1737" w:author="Andy Kleinhesselink" w:date="2019-07-12T15:26:00Z">
                        <w:rPr>
                          <w:rFonts w:ascii="Cambria Math" w:hAnsi="Cambria Math"/>
                        </w:rPr>
                        <m:t>G</m:t>
                      </w:del>
                    </m:r>
                  </m:e>
                  <m:sub>
                    <m:r>
                      <w:del w:id="1738" w:author="Andy Kleinhesselink" w:date="2019-07-12T15:26:00Z">
                        <w:rPr>
                          <w:rFonts w:ascii="Cambria Math" w:hAnsi="Cambria Math"/>
                        </w:rPr>
                        <m:t>i</m:t>
                      </w:del>
                    </m:r>
                  </m:sub>
                </m:sSub>
                <m:d>
                  <m:dPr>
                    <m:ctrlPr>
                      <w:del w:id="1739" w:author="Andy Kleinhesselink" w:date="2019-07-12T15:26:00Z">
                        <w:rPr>
                          <w:rFonts w:ascii="Cambria Math" w:hAnsi="Cambria Math"/>
                          <w:i/>
                        </w:rPr>
                      </w:del>
                    </m:ctrlPr>
                  </m:dPr>
                  <m:e>
                    <m:sSub>
                      <m:sSubPr>
                        <m:ctrlPr>
                          <w:del w:id="1740" w:author="Andy Kleinhesselink" w:date="2019-07-12T15:26:00Z">
                            <w:rPr>
                              <w:rFonts w:ascii="Cambria Math" w:hAnsi="Cambria Math"/>
                              <w:i/>
                            </w:rPr>
                          </w:del>
                        </m:ctrlPr>
                      </m:sSubPr>
                      <m:e>
                        <m:r>
                          <w:del w:id="1741" w:author="Andy Kleinhesselink" w:date="2019-07-12T15:26:00Z">
                            <w:rPr>
                              <w:rFonts w:ascii="Cambria Math" w:hAnsi="Cambria Math"/>
                            </w:rPr>
                            <m:t>F</m:t>
                          </w:del>
                        </m:r>
                      </m:e>
                      <m:sub>
                        <m:r>
                          <w:del w:id="1742" w:author="Andy Kleinhesselink" w:date="2019-07-12T15:26:00Z">
                            <w:rPr>
                              <w:rFonts w:ascii="Cambria Math" w:hAnsi="Cambria Math"/>
                            </w:rPr>
                            <m:t>i</m:t>
                          </w:del>
                        </m:r>
                      </m:sub>
                    </m:sSub>
                    <m:r>
                      <w:del w:id="1743" w:author="Andy Kleinhesselink" w:date="2019-07-12T15:26:00Z">
                        <w:rPr>
                          <w:rFonts w:ascii="Cambria Math" w:hAnsi="Cambria Math"/>
                        </w:rPr>
                        <m:t>,</m:t>
                      </w:del>
                    </m:r>
                    <m:sSub>
                      <m:sSubPr>
                        <m:ctrlPr>
                          <w:del w:id="1744" w:author="Andy Kleinhesselink" w:date="2019-07-12T15:26:00Z">
                            <w:rPr>
                              <w:rFonts w:ascii="Cambria Math" w:hAnsi="Cambria Math"/>
                              <w:i/>
                            </w:rPr>
                          </w:del>
                        </m:ctrlPr>
                      </m:sSubPr>
                      <m:e>
                        <m:r>
                          <w:del w:id="1745" w:author="Andy Kleinhesselink" w:date="2019-07-12T15:26:00Z">
                            <w:rPr>
                              <w:rFonts w:ascii="Cambria Math" w:hAnsi="Cambria Math"/>
                            </w:rPr>
                            <m:t>n</m:t>
                          </w:del>
                        </m:r>
                      </m:e>
                      <m:sub>
                        <m:r>
                          <w:del w:id="1746" w:author="Andy Kleinhesselink" w:date="2019-07-12T15:26:00Z">
                            <w:rPr>
                              <w:rFonts w:ascii="Cambria Math" w:hAnsi="Cambria Math"/>
                            </w:rPr>
                            <m:t>j</m:t>
                          </w:del>
                        </m:r>
                      </m:sub>
                    </m:sSub>
                  </m:e>
                </m:d>
              </m:oMath>
            </m:oMathPara>
          </w:p>
        </w:tc>
        <w:tc>
          <w:tcPr>
            <w:tcW w:w="3974" w:type="dxa"/>
            <w:vAlign w:val="center"/>
          </w:tcPr>
          <w:p w14:paraId="67E734E0" w14:textId="22025E32" w:rsidR="00D1698B" w:rsidRPr="006B2FC8" w:rsidDel="00C334AE" w:rsidRDefault="00D1698B" w:rsidP="00564AC0">
            <w:pPr>
              <w:spacing w:after="202"/>
              <w:contextualSpacing/>
              <w:rPr>
                <w:del w:id="1747" w:author="Andy Kleinhesselink" w:date="2019-07-12T15:26:00Z"/>
              </w:rPr>
            </w:pPr>
            <w:del w:id="1748" w:author="Andy Kleinhesselink" w:date="2019-07-12T15:26:00Z">
              <w:r w:rsidDel="00C334AE">
                <w:delText>HOI absent</w:delText>
              </w:r>
            </w:del>
          </w:p>
        </w:tc>
        <w:tc>
          <w:tcPr>
            <w:tcW w:w="616" w:type="dxa"/>
            <w:vMerge w:val="restart"/>
            <w:vAlign w:val="center"/>
          </w:tcPr>
          <w:p w14:paraId="2BE45BE1" w14:textId="2291660F" w:rsidR="00D1698B" w:rsidRPr="006B2FC8" w:rsidDel="00C334AE" w:rsidRDefault="00D1698B" w:rsidP="007D58B1">
            <w:pPr>
              <w:spacing w:after="202"/>
              <w:ind w:firstLine="0"/>
              <w:contextualSpacing/>
              <w:jc w:val="center"/>
              <w:rPr>
                <w:del w:id="1749" w:author="Andy Kleinhesselink" w:date="2019-07-12T15:26:00Z"/>
              </w:rPr>
            </w:pPr>
            <w:del w:id="1750" w:author="Andy Kleinhesselink" w:date="2019-07-12T15:26:00Z">
              <w:r w:rsidRPr="006B2FC8" w:rsidDel="00C334AE">
                <w:delText>(</w:delText>
              </w:r>
              <w:r w:rsidRPr="006B2FC8" w:rsidDel="00C334AE">
                <w:rPr>
                  <w:noProof/>
                </w:rPr>
                <w:fldChar w:fldCharType="begin"/>
              </w:r>
              <w:r w:rsidRPr="006B2FC8" w:rsidDel="00C334AE">
                <w:rPr>
                  <w:noProof/>
                </w:rPr>
                <w:delInstrText xml:space="preserve"> SEQ eq \* MERGEFORMAT </w:delInstrText>
              </w:r>
              <w:r w:rsidRPr="006B2FC8" w:rsidDel="00C334AE">
                <w:rPr>
                  <w:noProof/>
                </w:rPr>
                <w:fldChar w:fldCharType="separate"/>
              </w:r>
            </w:del>
            <w:del w:id="1751" w:author="Andy Kleinhesselink" w:date="2019-07-12T08:02:00Z">
              <w:r w:rsidDel="00B91BF5">
                <w:rPr>
                  <w:noProof/>
                </w:rPr>
                <w:delText>2</w:delText>
              </w:r>
            </w:del>
            <w:del w:id="1752" w:author="Andy Kleinhesselink" w:date="2019-07-12T15:26:00Z">
              <w:r w:rsidRPr="006B2FC8" w:rsidDel="00C334AE">
                <w:rPr>
                  <w:noProof/>
                </w:rPr>
                <w:fldChar w:fldCharType="end"/>
              </w:r>
              <w:r w:rsidRPr="006B2FC8" w:rsidDel="00C334AE">
                <w:delText>)</w:delText>
              </w:r>
            </w:del>
          </w:p>
        </w:tc>
      </w:tr>
      <w:tr w:rsidR="00D1698B" w:rsidRPr="006B2FC8" w:rsidDel="00C334AE" w14:paraId="0999B350" w14:textId="0137F877" w:rsidTr="00B065CB">
        <w:trPr>
          <w:trHeight w:val="503"/>
          <w:del w:id="1753" w:author="Andy Kleinhesselink" w:date="2019-07-12T15:26:00Z"/>
        </w:trPr>
        <w:tc>
          <w:tcPr>
            <w:tcW w:w="542" w:type="dxa"/>
            <w:vAlign w:val="center"/>
          </w:tcPr>
          <w:p w14:paraId="2394904D" w14:textId="41D2A9CD" w:rsidR="00D1698B" w:rsidRPr="006B2FC8" w:rsidDel="00C334AE" w:rsidRDefault="00D1698B" w:rsidP="003C2A63">
            <w:pPr>
              <w:spacing w:after="202"/>
              <w:ind w:firstLine="0"/>
              <w:contextualSpacing/>
              <w:jc w:val="center"/>
              <w:rPr>
                <w:del w:id="1754" w:author="Andy Kleinhesselink" w:date="2019-07-12T15:26:00Z"/>
              </w:rPr>
            </w:pPr>
          </w:p>
        </w:tc>
        <w:tc>
          <w:tcPr>
            <w:tcW w:w="3508" w:type="dxa"/>
          </w:tcPr>
          <w:p w14:paraId="1570AF9E" w14:textId="3A5CF19F" w:rsidR="00D1698B" w:rsidDel="00C334AE" w:rsidRDefault="00DA3A33" w:rsidP="003C2A63">
            <w:pPr>
              <w:spacing w:after="202"/>
              <w:contextualSpacing/>
              <w:jc w:val="center"/>
              <w:rPr>
                <w:del w:id="1755" w:author="Andy Kleinhesselink" w:date="2019-07-12T15:26:00Z"/>
                <w:rFonts w:eastAsia="Cambria" w:cs="Cambria"/>
              </w:rPr>
            </w:pPr>
            <m:oMathPara>
              <m:oMath>
                <m:f>
                  <m:fPr>
                    <m:ctrlPr>
                      <w:del w:id="1756" w:author="Andy Kleinhesselink" w:date="2019-07-12T15:26:00Z">
                        <w:rPr>
                          <w:rFonts w:ascii="Cambria Math" w:hAnsi="Cambria Math"/>
                          <w:i/>
                        </w:rPr>
                      </w:del>
                    </m:ctrlPr>
                  </m:fPr>
                  <m:num>
                    <m:r>
                      <w:del w:id="1757" w:author="Andy Kleinhesselink" w:date="2019-07-12T15:26:00Z">
                        <w:rPr>
                          <w:rFonts w:ascii="Cambria Math" w:hAnsi="Cambria Math"/>
                        </w:rPr>
                        <m:t>∂</m:t>
                      </w:del>
                    </m:r>
                    <m:sSub>
                      <m:sSubPr>
                        <m:ctrlPr>
                          <w:del w:id="1758" w:author="Andy Kleinhesselink" w:date="2019-07-12T15:26:00Z">
                            <w:rPr>
                              <w:rFonts w:ascii="Cambria Math" w:hAnsi="Cambria Math"/>
                              <w:i/>
                            </w:rPr>
                          </w:del>
                        </m:ctrlPr>
                      </m:sSubPr>
                      <m:e>
                        <m:r>
                          <w:del w:id="1759" w:author="Andy Kleinhesselink" w:date="2019-07-12T15:26:00Z">
                            <w:rPr>
                              <w:rFonts w:ascii="Cambria Math" w:hAnsi="Cambria Math"/>
                            </w:rPr>
                            <m:t>F</m:t>
                          </w:del>
                        </m:r>
                      </m:e>
                      <m:sub>
                        <m:r>
                          <w:del w:id="1760" w:author="Andy Kleinhesselink" w:date="2019-07-12T15:26:00Z">
                            <w:rPr>
                              <w:rFonts w:ascii="Cambria Math" w:hAnsi="Cambria Math"/>
                            </w:rPr>
                            <m:t>i</m:t>
                          </w:del>
                        </m:r>
                      </m:sub>
                    </m:sSub>
                  </m:num>
                  <m:den>
                    <m:r>
                      <w:del w:id="1761" w:author="Andy Kleinhesselink" w:date="2019-07-12T15:26:00Z">
                        <w:rPr>
                          <w:rFonts w:ascii="Cambria Math" w:hAnsi="Cambria Math"/>
                        </w:rPr>
                        <m:t>∂</m:t>
                      </w:del>
                    </m:r>
                    <m:sSub>
                      <m:sSubPr>
                        <m:ctrlPr>
                          <w:del w:id="1762" w:author="Andy Kleinhesselink" w:date="2019-07-12T15:26:00Z">
                            <w:rPr>
                              <w:rFonts w:ascii="Cambria Math" w:hAnsi="Cambria Math"/>
                              <w:i/>
                            </w:rPr>
                          </w:del>
                        </m:ctrlPr>
                      </m:sSubPr>
                      <m:e>
                        <m:r>
                          <w:del w:id="1763" w:author="Andy Kleinhesselink" w:date="2019-07-12T15:26:00Z">
                            <w:rPr>
                              <w:rFonts w:ascii="Cambria Math" w:hAnsi="Cambria Math"/>
                            </w:rPr>
                            <m:t>n</m:t>
                          </w:del>
                        </m:r>
                      </m:e>
                      <m:sub>
                        <m:r>
                          <w:del w:id="1764" w:author="Andy Kleinhesselink" w:date="2019-07-12T15:26:00Z">
                            <w:rPr>
                              <w:rFonts w:ascii="Cambria Math" w:hAnsi="Cambria Math"/>
                            </w:rPr>
                            <m:t>j</m:t>
                          </w:del>
                        </m:r>
                      </m:sub>
                    </m:sSub>
                  </m:den>
                </m:f>
                <m:r>
                  <w:del w:id="1765" w:author="Andy Kleinhesselink" w:date="2019-07-12T15:26:00Z">
                    <w:rPr>
                      <w:rFonts w:ascii="Cambria Math" w:hAnsi="Cambria Math"/>
                    </w:rPr>
                    <m:t>=</m:t>
                  </w:del>
                </m:r>
                <m:sSub>
                  <m:sSubPr>
                    <m:ctrlPr>
                      <w:del w:id="1766" w:author="Andy Kleinhesselink" w:date="2019-07-12T15:26:00Z">
                        <w:rPr>
                          <w:rFonts w:ascii="Cambria Math" w:hAnsi="Cambria Math"/>
                          <w:i/>
                        </w:rPr>
                      </w:del>
                    </m:ctrlPr>
                  </m:sSubPr>
                  <m:e>
                    <m:r>
                      <w:del w:id="1767" w:author="Andy Kleinhesselink" w:date="2019-07-12T15:26:00Z">
                        <w:rPr>
                          <w:rFonts w:ascii="Cambria Math" w:hAnsi="Cambria Math"/>
                        </w:rPr>
                        <m:t>G</m:t>
                      </w:del>
                    </m:r>
                  </m:e>
                  <m:sub>
                    <m:r>
                      <w:del w:id="1768" w:author="Andy Kleinhesselink" w:date="2019-07-12T15:26:00Z">
                        <w:rPr>
                          <w:rFonts w:ascii="Cambria Math" w:hAnsi="Cambria Math"/>
                        </w:rPr>
                        <m:t>i</m:t>
                      </w:del>
                    </m:r>
                  </m:sub>
                </m:sSub>
                <m:d>
                  <m:dPr>
                    <m:ctrlPr>
                      <w:del w:id="1769" w:author="Andy Kleinhesselink" w:date="2019-07-12T15:26:00Z">
                        <w:rPr>
                          <w:rFonts w:ascii="Cambria Math" w:hAnsi="Cambria Math"/>
                          <w:i/>
                        </w:rPr>
                      </w:del>
                    </m:ctrlPr>
                  </m:dPr>
                  <m:e>
                    <m:sSub>
                      <m:sSubPr>
                        <m:ctrlPr>
                          <w:del w:id="1770" w:author="Andy Kleinhesselink" w:date="2019-07-12T15:26:00Z">
                            <w:rPr>
                              <w:rFonts w:ascii="Cambria Math" w:hAnsi="Cambria Math"/>
                              <w:i/>
                            </w:rPr>
                          </w:del>
                        </m:ctrlPr>
                      </m:sSubPr>
                      <m:e>
                        <m:r>
                          <w:del w:id="1771" w:author="Andy Kleinhesselink" w:date="2019-07-12T15:26:00Z">
                            <w:rPr>
                              <w:rFonts w:ascii="Cambria Math" w:hAnsi="Cambria Math"/>
                            </w:rPr>
                            <m:t>F</m:t>
                          </w:del>
                        </m:r>
                      </m:e>
                      <m:sub>
                        <m:r>
                          <w:del w:id="1772" w:author="Andy Kleinhesselink" w:date="2019-07-12T15:26:00Z">
                            <w:rPr>
                              <w:rFonts w:ascii="Cambria Math" w:hAnsi="Cambria Math"/>
                            </w:rPr>
                            <m:t>i</m:t>
                          </w:del>
                        </m:r>
                      </m:sub>
                    </m:sSub>
                    <m:r>
                      <w:del w:id="1773" w:author="Andy Kleinhesselink" w:date="2019-07-12T15:26:00Z">
                        <w:rPr>
                          <w:rFonts w:ascii="Cambria Math" w:hAnsi="Cambria Math"/>
                        </w:rPr>
                        <m:t>,</m:t>
                      </w:del>
                    </m:r>
                    <m:sSub>
                      <m:sSubPr>
                        <m:ctrlPr>
                          <w:del w:id="1774" w:author="Andy Kleinhesselink" w:date="2019-07-12T15:26:00Z">
                            <w:rPr>
                              <w:rFonts w:ascii="Cambria Math" w:hAnsi="Cambria Math"/>
                              <w:i/>
                            </w:rPr>
                          </w:del>
                        </m:ctrlPr>
                      </m:sSubPr>
                      <m:e>
                        <m:r>
                          <w:del w:id="1775" w:author="Andy Kleinhesselink" w:date="2019-07-12T15:26:00Z">
                            <w:rPr>
                              <w:rFonts w:ascii="Cambria Math" w:hAnsi="Cambria Math"/>
                            </w:rPr>
                            <m:t>n</m:t>
                          </w:del>
                        </m:r>
                      </m:e>
                      <m:sub>
                        <m:r>
                          <w:del w:id="1776" w:author="Andy Kleinhesselink" w:date="2019-07-12T15:26:00Z">
                            <w:rPr>
                              <w:rFonts w:ascii="Cambria Math" w:hAnsi="Cambria Math"/>
                            </w:rPr>
                            <m:t>j</m:t>
                          </w:del>
                        </m:r>
                      </m:sub>
                    </m:sSub>
                    <m:r>
                      <w:del w:id="1777" w:author="Andy Kleinhesselink" w:date="2019-07-12T15:26:00Z">
                        <w:rPr>
                          <w:rFonts w:ascii="Cambria Math" w:hAnsi="Cambria Math"/>
                        </w:rPr>
                        <m:t xml:space="preserve">, </m:t>
                      </w:del>
                    </m:r>
                    <m:sSub>
                      <m:sSubPr>
                        <m:ctrlPr>
                          <w:del w:id="1778" w:author="Andy Kleinhesselink" w:date="2019-07-12T15:26:00Z">
                            <w:rPr>
                              <w:rFonts w:ascii="Cambria Math" w:hAnsi="Cambria Math"/>
                              <w:i/>
                            </w:rPr>
                          </w:del>
                        </m:ctrlPr>
                      </m:sSubPr>
                      <m:e>
                        <m:r>
                          <w:del w:id="1779" w:author="Andy Kleinhesselink" w:date="2019-07-12T15:26:00Z">
                            <w:rPr>
                              <w:rFonts w:ascii="Cambria Math" w:hAnsi="Cambria Math"/>
                            </w:rPr>
                            <m:t>n</m:t>
                          </w:del>
                        </m:r>
                      </m:e>
                      <m:sub>
                        <m:r>
                          <w:del w:id="1780" w:author="Andy Kleinhesselink" w:date="2019-07-12T15:26:00Z">
                            <w:rPr>
                              <w:rFonts w:ascii="Cambria Math" w:hAnsi="Cambria Math"/>
                            </w:rPr>
                            <m:t>k</m:t>
                          </w:del>
                        </m:r>
                      </m:sub>
                    </m:sSub>
                  </m:e>
                </m:d>
              </m:oMath>
            </m:oMathPara>
          </w:p>
        </w:tc>
        <w:tc>
          <w:tcPr>
            <w:tcW w:w="3974" w:type="dxa"/>
            <w:vAlign w:val="center"/>
          </w:tcPr>
          <w:p w14:paraId="1F0E0B7B" w14:textId="1AAE3FA0" w:rsidR="00D1698B" w:rsidDel="00C334AE" w:rsidRDefault="00D1698B" w:rsidP="003C2A63">
            <w:pPr>
              <w:spacing w:after="202"/>
              <w:contextualSpacing/>
              <w:rPr>
                <w:del w:id="1781" w:author="Andy Kleinhesselink" w:date="2019-07-12T15:26:00Z"/>
              </w:rPr>
            </w:pPr>
            <w:del w:id="1782" w:author="Andy Kleinhesselink" w:date="2019-07-12T15:26:00Z">
              <w:r w:rsidDel="00C334AE">
                <w:delText>HOI present</w:delText>
              </w:r>
            </w:del>
          </w:p>
        </w:tc>
        <w:tc>
          <w:tcPr>
            <w:tcW w:w="616" w:type="dxa"/>
            <w:vMerge/>
            <w:vAlign w:val="center"/>
          </w:tcPr>
          <w:p w14:paraId="78DB214E" w14:textId="29CB8EF4" w:rsidR="00D1698B" w:rsidRPr="006B2FC8" w:rsidDel="00C334AE" w:rsidRDefault="00D1698B" w:rsidP="003C2A63">
            <w:pPr>
              <w:spacing w:after="202"/>
              <w:ind w:firstLine="0"/>
              <w:contextualSpacing/>
              <w:jc w:val="center"/>
              <w:rPr>
                <w:del w:id="1783" w:author="Andy Kleinhesselink" w:date="2019-07-12T15:26:00Z"/>
              </w:rPr>
            </w:pPr>
          </w:p>
        </w:tc>
      </w:tr>
    </w:tbl>
    <w:p w14:paraId="59C7464D" w14:textId="365F0FC9" w:rsidR="006C39D4" w:rsidDel="00C334AE" w:rsidRDefault="009A13BD" w:rsidP="009A13BD">
      <w:pPr>
        <w:spacing w:after="202"/>
        <w:ind w:firstLine="0"/>
        <w:contextualSpacing/>
        <w:rPr>
          <w:del w:id="1784" w:author="Andy Kleinhesselink" w:date="2019-07-12T15:26:00Z"/>
        </w:rPr>
      </w:pPr>
      <w:del w:id="1785" w:author="Andy Kleinhesselink" w:date="2019-07-12T15:26:00Z">
        <w:r w:rsidDel="00C334AE">
          <w:tab/>
        </w:r>
        <w:r w:rsidR="00D1698B" w:rsidDel="00C334AE">
          <w:delText>Here w</w:delText>
        </w:r>
        <w:r w:rsidR="000847A1" w:rsidDel="00C334AE">
          <w:delText>e have slightly modified the definition provided by Adler and Morri</w:delText>
        </w:r>
        <w:r w:rsidR="00382D0E" w:rsidDel="00C334AE">
          <w:delText xml:space="preserve">s and we discuss </w:delText>
        </w:r>
        <w:r w:rsidR="00D1698B" w:rsidDel="00C334AE">
          <w:delText>why later on</w:delText>
        </w:r>
        <w:r w:rsidR="000847A1" w:rsidDel="00C334AE">
          <w:delText xml:space="preserve">.  </w:delText>
        </w:r>
        <w:r w:rsidR="006C39D4" w:rsidDel="00C334AE">
          <w:delText xml:space="preserve">To </w:delText>
        </w:r>
        <w:r w:rsidR="0046702B" w:rsidDel="00C334AE">
          <w:delText xml:space="preserve">contrast </w:delText>
        </w:r>
        <w:r w:rsidR="00515BFE" w:rsidDel="00C334AE">
          <w:delText xml:space="preserve">this definition </w:delText>
        </w:r>
        <w:r w:rsidR="0046702B" w:rsidDel="00C334AE">
          <w:delText>with non-linearity, take the</w:delText>
        </w:r>
        <w:r w:rsidR="006C39D4" w:rsidDel="00C334AE">
          <w:delText xml:space="preserve"> Lotka-Volterra model for </w:delText>
        </w:r>
        <w:r w:rsidR="00240FC7" w:rsidDel="00C334AE">
          <w:delText xml:space="preserve">competition between </w:delText>
        </w:r>
        <w:r w:rsidR="000847A1" w:rsidDel="00C334AE">
          <w:delText xml:space="preserve">three </w:delText>
        </w:r>
        <w:r w:rsidR="00240FC7" w:rsidDel="00C334AE">
          <w:delText xml:space="preserve">species </w:delText>
        </w:r>
        <w:r w:rsidR="006C39D4" w:rsidDel="00C334AE">
          <w:delText xml:space="preserve">and apply </w:delText>
        </w:r>
        <w:r w:rsidR="00D1698B" w:rsidDel="00C334AE">
          <w:delText>the criteria in (2)</w:delText>
        </w:r>
        <w:r w:rsidR="006C39D4" w:rsidDel="00C334AE">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
        <w:gridCol w:w="7185"/>
        <w:gridCol w:w="736"/>
      </w:tblGrid>
      <w:tr w:rsidR="006C39D4" w:rsidRPr="006B2FC8" w:rsidDel="00C334AE" w14:paraId="1481BB8B" w14:textId="3E909569" w:rsidTr="00564AC0">
        <w:trPr>
          <w:trHeight w:val="503"/>
          <w:del w:id="1786" w:author="Andy Kleinhesselink" w:date="2019-07-12T15:26:00Z"/>
        </w:trPr>
        <w:tc>
          <w:tcPr>
            <w:tcW w:w="720" w:type="dxa"/>
            <w:vAlign w:val="center"/>
          </w:tcPr>
          <w:p w14:paraId="4CE0CE70" w14:textId="77ED5EAB" w:rsidR="006C39D4" w:rsidRPr="006B2FC8" w:rsidDel="00C334AE" w:rsidRDefault="006C39D4" w:rsidP="00EF2842">
            <w:pPr>
              <w:spacing w:after="202"/>
              <w:ind w:firstLine="0"/>
              <w:contextualSpacing/>
              <w:jc w:val="center"/>
              <w:rPr>
                <w:del w:id="1787" w:author="Andy Kleinhesselink" w:date="2019-07-12T15:26:00Z"/>
              </w:rPr>
            </w:pPr>
          </w:p>
        </w:tc>
        <w:tc>
          <w:tcPr>
            <w:tcW w:w="7190" w:type="dxa"/>
            <w:vAlign w:val="center"/>
          </w:tcPr>
          <w:p w14:paraId="675C900D" w14:textId="65BACB20" w:rsidR="006C39D4" w:rsidRPr="006B2FC8" w:rsidDel="00C334AE" w:rsidRDefault="00DA3A33" w:rsidP="00EF2842">
            <w:pPr>
              <w:spacing w:after="202"/>
              <w:contextualSpacing/>
              <w:jc w:val="center"/>
              <w:rPr>
                <w:del w:id="1788" w:author="Andy Kleinhesselink" w:date="2019-07-12T15:26:00Z"/>
              </w:rPr>
            </w:pPr>
            <m:oMath>
              <m:f>
                <m:fPr>
                  <m:ctrlPr>
                    <w:del w:id="1789" w:author="Andy Kleinhesselink" w:date="2019-07-12T15:26:00Z">
                      <w:rPr>
                        <w:rFonts w:ascii="Cambria Math" w:hAnsi="Cambria Math"/>
                        <w:i/>
                      </w:rPr>
                    </w:del>
                  </m:ctrlPr>
                </m:fPr>
                <m:num>
                  <m:r>
                    <w:del w:id="1790" w:author="Andy Kleinhesselink" w:date="2019-07-12T15:26:00Z">
                      <w:rPr>
                        <w:rFonts w:ascii="Cambria Math" w:hAnsi="Cambria Math"/>
                      </w:rPr>
                      <m:t>1</m:t>
                    </w:del>
                  </m:r>
                </m:num>
                <m:den>
                  <m:sSub>
                    <m:sSubPr>
                      <m:ctrlPr>
                        <w:del w:id="1791" w:author="Andy Kleinhesselink" w:date="2019-07-12T15:26:00Z">
                          <w:rPr>
                            <w:rFonts w:ascii="Cambria Math" w:hAnsi="Cambria Math"/>
                            <w:i/>
                          </w:rPr>
                        </w:del>
                      </m:ctrlPr>
                    </m:sSubPr>
                    <m:e>
                      <m:r>
                        <w:del w:id="1792" w:author="Andy Kleinhesselink" w:date="2019-07-12T15:26:00Z">
                          <w:rPr>
                            <w:rFonts w:ascii="Cambria Math" w:hAnsi="Cambria Math"/>
                          </w:rPr>
                          <m:t>n</m:t>
                        </w:del>
                      </m:r>
                    </m:e>
                    <m:sub>
                      <m:r>
                        <w:del w:id="1793" w:author="Andy Kleinhesselink" w:date="2019-07-12T15:26:00Z">
                          <w:rPr>
                            <w:rFonts w:ascii="Cambria Math" w:hAnsi="Cambria Math"/>
                          </w:rPr>
                          <m:t>i</m:t>
                        </w:del>
                      </m:r>
                    </m:sub>
                  </m:sSub>
                </m:den>
              </m:f>
              <m:f>
                <m:fPr>
                  <m:ctrlPr>
                    <w:del w:id="1794" w:author="Andy Kleinhesselink" w:date="2019-07-12T15:26:00Z">
                      <w:rPr>
                        <w:rFonts w:ascii="Cambria Math" w:hAnsi="Cambria Math"/>
                        <w:i/>
                      </w:rPr>
                    </w:del>
                  </m:ctrlPr>
                </m:fPr>
                <m:num>
                  <m:r>
                    <w:del w:id="1795" w:author="Andy Kleinhesselink" w:date="2019-07-12T15:26:00Z">
                      <w:rPr>
                        <w:rFonts w:ascii="Cambria Math" w:hAnsi="Cambria Math"/>
                      </w:rPr>
                      <m:t>d</m:t>
                    </w:del>
                  </m:r>
                  <m:sSub>
                    <m:sSubPr>
                      <m:ctrlPr>
                        <w:del w:id="1796" w:author="Andy Kleinhesselink" w:date="2019-07-12T15:26:00Z">
                          <w:rPr>
                            <w:rFonts w:ascii="Cambria Math" w:hAnsi="Cambria Math"/>
                            <w:i/>
                          </w:rPr>
                        </w:del>
                      </m:ctrlPr>
                    </m:sSubPr>
                    <m:e>
                      <m:r>
                        <w:del w:id="1797" w:author="Andy Kleinhesselink" w:date="2019-07-12T15:26:00Z">
                          <w:rPr>
                            <w:rFonts w:ascii="Cambria Math" w:hAnsi="Cambria Math"/>
                          </w:rPr>
                          <m:t>n</m:t>
                        </w:del>
                      </m:r>
                    </m:e>
                    <m:sub>
                      <m:r>
                        <w:del w:id="1798" w:author="Andy Kleinhesselink" w:date="2019-07-12T15:26:00Z">
                          <w:rPr>
                            <w:rFonts w:ascii="Cambria Math" w:hAnsi="Cambria Math"/>
                          </w:rPr>
                          <m:t>i</m:t>
                        </w:del>
                      </m:r>
                    </m:sub>
                  </m:sSub>
                </m:num>
                <m:den>
                  <m:r>
                    <w:del w:id="1799" w:author="Andy Kleinhesselink" w:date="2019-07-12T15:26:00Z">
                      <w:rPr>
                        <w:rFonts w:ascii="Cambria Math" w:hAnsi="Cambria Math"/>
                      </w:rPr>
                      <m:t>dt</m:t>
                    </w:del>
                  </m:r>
                </m:den>
              </m:f>
              <m:r>
                <w:del w:id="1800" w:author="Andy Kleinhesselink" w:date="2019-07-12T15:26:00Z">
                  <w:rPr>
                    <w:rFonts w:ascii="Cambria Math" w:hAnsi="Cambria Math"/>
                  </w:rPr>
                  <m:t>=</m:t>
                </w:del>
              </m:r>
              <m:sSub>
                <m:sSubPr>
                  <m:ctrlPr>
                    <w:del w:id="1801" w:author="Andy Kleinhesselink" w:date="2019-07-12T15:26:00Z">
                      <w:rPr>
                        <w:rFonts w:ascii="Cambria Math" w:hAnsi="Cambria Math"/>
                        <w:i/>
                      </w:rPr>
                    </w:del>
                  </m:ctrlPr>
                </m:sSubPr>
                <m:e>
                  <m:sSub>
                    <m:sSubPr>
                      <m:ctrlPr>
                        <w:del w:id="1802" w:author="Andy Kleinhesselink" w:date="2019-07-12T15:26:00Z">
                          <w:rPr>
                            <w:rFonts w:ascii="Cambria Math" w:hAnsi="Cambria Math"/>
                            <w:i/>
                          </w:rPr>
                        </w:del>
                      </m:ctrlPr>
                    </m:sSubPr>
                    <m:e>
                      <m:r>
                        <w:del w:id="1803" w:author="Andy Kleinhesselink" w:date="2019-07-12T15:26:00Z">
                          <w:rPr>
                            <w:rFonts w:ascii="Cambria Math" w:hAnsi="Cambria Math"/>
                          </w:rPr>
                          <m:t>F</m:t>
                        </w:del>
                      </m:r>
                    </m:e>
                    <m:sub>
                      <m:r>
                        <w:del w:id="1804" w:author="Andy Kleinhesselink" w:date="2019-07-12T15:26:00Z">
                          <w:rPr>
                            <w:rFonts w:ascii="Cambria Math" w:hAnsi="Cambria Math"/>
                          </w:rPr>
                          <m:t>i</m:t>
                        </w:del>
                      </m:r>
                    </m:sub>
                  </m:sSub>
                  <m:d>
                    <m:dPr>
                      <m:ctrlPr>
                        <w:del w:id="1805" w:author="Andy Kleinhesselink" w:date="2019-07-12T15:26:00Z">
                          <w:rPr>
                            <w:rFonts w:ascii="Cambria Math" w:hAnsi="Cambria Math"/>
                            <w:i/>
                          </w:rPr>
                        </w:del>
                      </m:ctrlPr>
                    </m:dPr>
                    <m:e>
                      <m:sSub>
                        <m:sSubPr>
                          <m:ctrlPr>
                            <w:del w:id="1806" w:author="Andy Kleinhesselink" w:date="2019-07-12T15:26:00Z">
                              <w:rPr>
                                <w:rFonts w:ascii="Cambria Math" w:hAnsi="Cambria Math"/>
                                <w:i/>
                              </w:rPr>
                            </w:del>
                          </m:ctrlPr>
                        </m:sSubPr>
                        <m:e>
                          <m:r>
                            <w:del w:id="1807" w:author="Andy Kleinhesselink" w:date="2019-07-12T15:26:00Z">
                              <w:rPr>
                                <w:rFonts w:ascii="Cambria Math" w:hAnsi="Cambria Math"/>
                              </w:rPr>
                              <m:t>n</m:t>
                            </w:del>
                          </m:r>
                        </m:e>
                        <m:sub>
                          <m:r>
                            <w:del w:id="1808" w:author="Andy Kleinhesselink" w:date="2019-07-12T15:26:00Z">
                              <w:rPr>
                                <w:rFonts w:ascii="Cambria Math" w:hAnsi="Cambria Math"/>
                              </w:rPr>
                              <m:t>i</m:t>
                            </w:del>
                          </m:r>
                        </m:sub>
                      </m:sSub>
                      <m:r>
                        <w:del w:id="1809" w:author="Andy Kleinhesselink" w:date="2019-07-12T15:26:00Z">
                          <w:rPr>
                            <w:rFonts w:ascii="Cambria Math" w:hAnsi="Cambria Math"/>
                          </w:rPr>
                          <m:t>,</m:t>
                        </w:del>
                      </m:r>
                      <m:sSub>
                        <m:sSubPr>
                          <m:ctrlPr>
                            <w:del w:id="1810" w:author="Andy Kleinhesselink" w:date="2019-07-12T15:26:00Z">
                              <w:rPr>
                                <w:rFonts w:ascii="Cambria Math" w:hAnsi="Cambria Math"/>
                                <w:i/>
                              </w:rPr>
                            </w:del>
                          </m:ctrlPr>
                        </m:sSubPr>
                        <m:e>
                          <m:r>
                            <w:del w:id="1811" w:author="Andy Kleinhesselink" w:date="2019-07-12T15:26:00Z">
                              <w:rPr>
                                <w:rFonts w:ascii="Cambria Math" w:hAnsi="Cambria Math"/>
                              </w:rPr>
                              <m:t>n</m:t>
                            </w:del>
                          </m:r>
                        </m:e>
                        <m:sub>
                          <m:r>
                            <w:del w:id="1812" w:author="Andy Kleinhesselink" w:date="2019-07-12T15:26:00Z">
                              <w:rPr>
                                <w:rFonts w:ascii="Cambria Math" w:hAnsi="Cambria Math"/>
                              </w:rPr>
                              <m:t>j</m:t>
                            </w:del>
                          </m:r>
                        </m:sub>
                      </m:sSub>
                      <m:r>
                        <w:del w:id="1813" w:author="Andy Kleinhesselink" w:date="2019-07-12T15:26:00Z">
                          <w:rPr>
                            <w:rFonts w:ascii="Cambria Math" w:hAnsi="Cambria Math"/>
                          </w:rPr>
                          <m:t>,</m:t>
                        </w:del>
                      </m:r>
                      <m:sSub>
                        <m:sSubPr>
                          <m:ctrlPr>
                            <w:del w:id="1814" w:author="Andy Kleinhesselink" w:date="2019-07-12T15:26:00Z">
                              <w:rPr>
                                <w:rFonts w:ascii="Cambria Math" w:hAnsi="Cambria Math"/>
                                <w:i/>
                              </w:rPr>
                            </w:del>
                          </m:ctrlPr>
                        </m:sSubPr>
                        <m:e>
                          <m:r>
                            <w:del w:id="1815" w:author="Andy Kleinhesselink" w:date="2019-07-12T15:26:00Z">
                              <w:rPr>
                                <w:rFonts w:ascii="Cambria Math" w:hAnsi="Cambria Math"/>
                              </w:rPr>
                              <m:t>n</m:t>
                            </w:del>
                          </m:r>
                        </m:e>
                        <m:sub>
                          <m:r>
                            <w:del w:id="1816" w:author="Andy Kleinhesselink" w:date="2019-07-12T15:26:00Z">
                              <w:rPr>
                                <w:rFonts w:ascii="Cambria Math" w:hAnsi="Cambria Math"/>
                              </w:rPr>
                              <m:t>k</m:t>
                            </w:del>
                          </m:r>
                        </m:sub>
                      </m:sSub>
                    </m:e>
                  </m:d>
                  <m:r>
                    <w:del w:id="1817" w:author="Andy Kleinhesselink" w:date="2019-07-12T15:26:00Z">
                      <w:rPr>
                        <w:rFonts w:ascii="Cambria Math" w:hAnsi="Cambria Math"/>
                      </w:rPr>
                      <m:t>=r</m:t>
                    </w:del>
                  </m:r>
                </m:e>
                <m:sub>
                  <m:r>
                    <w:del w:id="1818" w:author="Andy Kleinhesselink" w:date="2019-07-12T15:26:00Z">
                      <w:rPr>
                        <w:rFonts w:ascii="Cambria Math" w:hAnsi="Cambria Math"/>
                      </w:rPr>
                      <m:t>i</m:t>
                    </w:del>
                  </m:r>
                </m:sub>
              </m:sSub>
              <m:r>
                <w:del w:id="1819" w:author="Andy Kleinhesselink" w:date="2019-07-12T15:26:00Z">
                  <w:rPr>
                    <w:rFonts w:ascii="Cambria Math" w:hAnsi="Cambria Math"/>
                  </w:rPr>
                  <m:t>(1-</m:t>
                </w:del>
              </m:r>
              <m:sSub>
                <m:sSubPr>
                  <m:ctrlPr>
                    <w:del w:id="1820" w:author="Andy Kleinhesselink" w:date="2019-07-12T15:26:00Z">
                      <w:rPr>
                        <w:rFonts w:ascii="Cambria Math" w:hAnsi="Cambria Math"/>
                        <w:i/>
                      </w:rPr>
                    </w:del>
                  </m:ctrlPr>
                </m:sSubPr>
                <m:e>
                  <m:r>
                    <w:del w:id="1821" w:author="Andy Kleinhesselink" w:date="2019-07-12T15:26:00Z">
                      <w:rPr>
                        <w:rFonts w:ascii="Cambria Math" w:hAnsi="Cambria Math"/>
                      </w:rPr>
                      <m:t>α</m:t>
                    </w:del>
                  </m:r>
                </m:e>
                <m:sub>
                  <m:r>
                    <w:del w:id="1822" w:author="Andy Kleinhesselink" w:date="2019-07-12T15:26:00Z">
                      <w:rPr>
                        <w:rFonts w:ascii="Cambria Math" w:hAnsi="Cambria Math"/>
                      </w:rPr>
                      <m:t>ii</m:t>
                    </w:del>
                  </m:r>
                </m:sub>
              </m:sSub>
              <m:sSub>
                <m:sSubPr>
                  <m:ctrlPr>
                    <w:del w:id="1823" w:author="Andy Kleinhesselink" w:date="2019-07-12T15:26:00Z">
                      <w:rPr>
                        <w:rFonts w:ascii="Cambria Math" w:hAnsi="Cambria Math"/>
                        <w:i/>
                      </w:rPr>
                    </w:del>
                  </m:ctrlPr>
                </m:sSubPr>
                <m:e>
                  <m:r>
                    <w:del w:id="1824" w:author="Andy Kleinhesselink" w:date="2019-07-12T15:26:00Z">
                      <w:rPr>
                        <w:rFonts w:ascii="Cambria Math" w:hAnsi="Cambria Math"/>
                      </w:rPr>
                      <m:t>n</m:t>
                    </w:del>
                  </m:r>
                </m:e>
                <m:sub>
                  <m:r>
                    <w:del w:id="1825" w:author="Andy Kleinhesselink" w:date="2019-07-12T15:26:00Z">
                      <w:rPr>
                        <w:rFonts w:ascii="Cambria Math" w:hAnsi="Cambria Math"/>
                      </w:rPr>
                      <m:t>i</m:t>
                    </w:del>
                  </m:r>
                </m:sub>
              </m:sSub>
              <m:r>
                <w:del w:id="1826" w:author="Andy Kleinhesselink" w:date="2019-07-12T15:26:00Z">
                  <w:rPr>
                    <w:rFonts w:ascii="Cambria Math" w:hAnsi="Cambria Math"/>
                  </w:rPr>
                  <m:t>-</m:t>
                </w:del>
              </m:r>
              <m:sSub>
                <m:sSubPr>
                  <m:ctrlPr>
                    <w:del w:id="1827" w:author="Andy Kleinhesselink" w:date="2019-07-12T15:26:00Z">
                      <w:rPr>
                        <w:rFonts w:ascii="Cambria Math" w:hAnsi="Cambria Math"/>
                        <w:i/>
                      </w:rPr>
                    </w:del>
                  </m:ctrlPr>
                </m:sSubPr>
                <m:e>
                  <m:r>
                    <w:del w:id="1828" w:author="Andy Kleinhesselink" w:date="2019-07-12T15:26:00Z">
                      <w:rPr>
                        <w:rFonts w:ascii="Cambria Math" w:hAnsi="Cambria Math"/>
                      </w:rPr>
                      <m:t>α</m:t>
                    </w:del>
                  </m:r>
                </m:e>
                <m:sub>
                  <m:r>
                    <w:del w:id="1829" w:author="Andy Kleinhesselink" w:date="2019-07-12T15:26:00Z">
                      <w:rPr>
                        <w:rFonts w:ascii="Cambria Math" w:hAnsi="Cambria Math"/>
                      </w:rPr>
                      <m:t>ij</m:t>
                    </w:del>
                  </m:r>
                </m:sub>
              </m:sSub>
              <m:sSub>
                <m:sSubPr>
                  <m:ctrlPr>
                    <w:del w:id="1830" w:author="Andy Kleinhesselink" w:date="2019-07-12T15:26:00Z">
                      <w:rPr>
                        <w:rFonts w:ascii="Cambria Math" w:hAnsi="Cambria Math"/>
                        <w:i/>
                      </w:rPr>
                    </w:del>
                  </m:ctrlPr>
                </m:sSubPr>
                <m:e>
                  <m:r>
                    <w:del w:id="1831" w:author="Andy Kleinhesselink" w:date="2019-07-12T15:26:00Z">
                      <w:rPr>
                        <w:rFonts w:ascii="Cambria Math" w:hAnsi="Cambria Math"/>
                      </w:rPr>
                      <m:t>n</m:t>
                    </w:del>
                  </m:r>
                </m:e>
                <m:sub>
                  <m:r>
                    <w:del w:id="1832" w:author="Andy Kleinhesselink" w:date="2019-07-12T15:26:00Z">
                      <w:rPr>
                        <w:rFonts w:ascii="Cambria Math" w:hAnsi="Cambria Math"/>
                      </w:rPr>
                      <m:t>j</m:t>
                    </w:del>
                  </m:r>
                </m:sub>
              </m:sSub>
              <m:r>
                <w:del w:id="1833" w:author="Andy Kleinhesselink" w:date="2019-07-12T15:26:00Z">
                  <w:rPr>
                    <w:rFonts w:ascii="Cambria Math" w:hAnsi="Cambria Math"/>
                  </w:rPr>
                  <m:t xml:space="preserve">- </m:t>
                </w:del>
              </m:r>
              <m:sSub>
                <m:sSubPr>
                  <m:ctrlPr>
                    <w:del w:id="1834" w:author="Andy Kleinhesselink" w:date="2019-07-12T15:26:00Z">
                      <w:rPr>
                        <w:rFonts w:ascii="Cambria Math" w:hAnsi="Cambria Math"/>
                        <w:i/>
                      </w:rPr>
                    </w:del>
                  </m:ctrlPr>
                </m:sSubPr>
                <m:e>
                  <m:r>
                    <w:del w:id="1835" w:author="Andy Kleinhesselink" w:date="2019-07-12T15:26:00Z">
                      <w:rPr>
                        <w:rFonts w:ascii="Cambria Math" w:hAnsi="Cambria Math"/>
                      </w:rPr>
                      <m:t>α</m:t>
                    </w:del>
                  </m:r>
                </m:e>
                <m:sub>
                  <m:r>
                    <w:del w:id="1836" w:author="Andy Kleinhesselink" w:date="2019-07-12T15:26:00Z">
                      <w:rPr>
                        <w:rFonts w:ascii="Cambria Math" w:hAnsi="Cambria Math"/>
                      </w:rPr>
                      <m:t>ik</m:t>
                    </w:del>
                  </m:r>
                </m:sub>
              </m:sSub>
              <m:sSub>
                <m:sSubPr>
                  <m:ctrlPr>
                    <w:del w:id="1837" w:author="Andy Kleinhesselink" w:date="2019-07-12T15:26:00Z">
                      <w:rPr>
                        <w:rFonts w:ascii="Cambria Math" w:hAnsi="Cambria Math"/>
                        <w:i/>
                      </w:rPr>
                    </w:del>
                  </m:ctrlPr>
                </m:sSubPr>
                <m:e>
                  <m:r>
                    <w:del w:id="1838" w:author="Andy Kleinhesselink" w:date="2019-07-12T15:26:00Z">
                      <w:rPr>
                        <w:rFonts w:ascii="Cambria Math" w:hAnsi="Cambria Math"/>
                      </w:rPr>
                      <m:t>n</m:t>
                    </w:del>
                  </m:r>
                </m:e>
                <m:sub>
                  <m:r>
                    <w:del w:id="1839" w:author="Andy Kleinhesselink" w:date="2019-07-12T15:26:00Z">
                      <w:rPr>
                        <w:rFonts w:ascii="Cambria Math" w:hAnsi="Cambria Math"/>
                      </w:rPr>
                      <m:t>k</m:t>
                    </w:del>
                  </m:r>
                </m:sub>
              </m:sSub>
            </m:oMath>
            <w:del w:id="1840" w:author="Andy Kleinhesselink" w:date="2019-07-12T15:26:00Z">
              <w:r w:rsidR="006C39D4" w:rsidDel="00C334AE">
                <w:delText>)</w:delText>
              </w:r>
              <w:r w:rsidR="006C13E2" w:rsidDel="00C334AE">
                <w:delText>.</w:delText>
              </w:r>
            </w:del>
          </w:p>
        </w:tc>
        <w:tc>
          <w:tcPr>
            <w:tcW w:w="730" w:type="dxa"/>
            <w:vAlign w:val="center"/>
          </w:tcPr>
          <w:p w14:paraId="650F3C1B" w14:textId="3FA1D5B7" w:rsidR="006C39D4" w:rsidRPr="006B2FC8" w:rsidDel="00C334AE" w:rsidRDefault="006C39D4" w:rsidP="00EF2842">
            <w:pPr>
              <w:spacing w:after="202"/>
              <w:ind w:firstLine="0"/>
              <w:contextualSpacing/>
              <w:jc w:val="center"/>
              <w:rPr>
                <w:del w:id="1841" w:author="Andy Kleinhesselink" w:date="2019-07-12T15:26:00Z"/>
              </w:rPr>
            </w:pPr>
            <w:del w:id="1842" w:author="Andy Kleinhesselink" w:date="2019-07-12T15:26:00Z">
              <w:r w:rsidRPr="006B2FC8" w:rsidDel="00C334AE">
                <w:delText>(</w:delText>
              </w:r>
              <w:r w:rsidRPr="006B2FC8" w:rsidDel="00C334AE">
                <w:rPr>
                  <w:noProof/>
                </w:rPr>
                <w:fldChar w:fldCharType="begin"/>
              </w:r>
              <w:r w:rsidRPr="006B2FC8" w:rsidDel="00C334AE">
                <w:rPr>
                  <w:noProof/>
                </w:rPr>
                <w:delInstrText xml:space="preserve"> SEQ eq \* MERGEFORMAT </w:delInstrText>
              </w:r>
              <w:r w:rsidRPr="006B2FC8" w:rsidDel="00C334AE">
                <w:rPr>
                  <w:noProof/>
                </w:rPr>
                <w:fldChar w:fldCharType="separate"/>
              </w:r>
            </w:del>
            <w:del w:id="1843" w:author="Andy Kleinhesselink" w:date="2019-07-12T08:02:00Z">
              <w:r w:rsidR="00427DC4" w:rsidDel="00B91BF5">
                <w:rPr>
                  <w:noProof/>
                </w:rPr>
                <w:delText>3</w:delText>
              </w:r>
            </w:del>
            <w:del w:id="1844" w:author="Andy Kleinhesselink" w:date="2019-07-12T15:26:00Z">
              <w:r w:rsidRPr="006B2FC8" w:rsidDel="00C334AE">
                <w:rPr>
                  <w:noProof/>
                </w:rPr>
                <w:fldChar w:fldCharType="end"/>
              </w:r>
              <w:r w:rsidRPr="006B2FC8" w:rsidDel="00C334AE">
                <w:delText>)</w:delText>
              </w:r>
            </w:del>
          </w:p>
        </w:tc>
      </w:tr>
    </w:tbl>
    <w:p w14:paraId="34FCA8E1" w14:textId="2DBB6EB7" w:rsidR="00320E1C" w:rsidDel="00C334AE" w:rsidRDefault="0046702B" w:rsidP="009A13BD">
      <w:pPr>
        <w:spacing w:after="202"/>
        <w:ind w:firstLine="0"/>
        <w:contextualSpacing/>
        <w:rPr>
          <w:del w:id="1845" w:author="Andy Kleinhesselink" w:date="2019-07-12T15:26:00Z"/>
        </w:rPr>
      </w:pPr>
      <w:del w:id="1846" w:author="Andy Kleinhesselink" w:date="2019-07-12T15:26:00Z">
        <w:r w:rsidDel="00C334AE">
          <w:delText>The sensitivity</w:delText>
        </w:r>
        <w:r w:rsidR="00382D0E" w:rsidDel="00C334AE">
          <w:delText xml:space="preserve"> of </w:delText>
        </w:r>
        <w:r w:rsidDel="00C334AE">
          <w:delText>species</w:delText>
        </w:r>
        <w:r w:rsidRPr="00564AC0" w:rsidDel="00C334AE">
          <w:rPr>
            <w:i/>
          </w:rPr>
          <w:delText xml:space="preserve"> i</w:delText>
        </w:r>
        <w:r w:rsidDel="00C334AE">
          <w:delText xml:space="preserve"> to </w:delText>
        </w:r>
        <w:r w:rsidR="00382D0E" w:rsidDel="00C334AE">
          <w:delText xml:space="preserve">the </w:delText>
        </w:r>
        <w:r w:rsidR="003C2A63" w:rsidDel="00C334AE">
          <w:delText xml:space="preserve">density of </w:delText>
        </w:r>
        <w:r w:rsidDel="00C334AE">
          <w:delText xml:space="preserve">species </w:delText>
        </w:r>
        <w:r w:rsidRPr="00564AC0" w:rsidDel="00C334AE">
          <w:rPr>
            <w:i/>
          </w:rPr>
          <w:delText>j</w:delText>
        </w:r>
        <w:r w:rsidDel="00C334AE">
          <w:delText xml:space="preserve"> is given by the partial derivative: </w:delTex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m:t>
          </m:r>
        </m:oMath>
        <w:r w:rsidDel="00C334AE">
          <w:delText xml:space="preserve"> </w:delText>
        </w:r>
        <w:r w:rsidR="00695B8C" w:rsidDel="00C334AE">
          <w:delText>Th</w:delText>
        </w:r>
        <w:r w:rsidR="003C2A63" w:rsidDel="00C334AE">
          <w:delText>is</w:delText>
        </w:r>
        <w:r w:rsidR="00695B8C" w:rsidDel="00C334AE">
          <w:delText xml:space="preserve"> </w:delText>
        </w:r>
        <w:r w:rsidR="00C92FC1" w:rsidDel="00C334AE">
          <w:delText xml:space="preserve">sensitivity </w:delText>
        </w:r>
        <w:r w:rsidR="003C2A63" w:rsidDel="00C334AE">
          <w:delText xml:space="preserve">is </w:delText>
        </w:r>
        <w:r w:rsidR="00695B8C" w:rsidDel="00C334AE">
          <w:delText>a constant and is not</w:delText>
        </w:r>
        <w:r w:rsidR="00C92FC1" w:rsidDel="00C334AE">
          <w:delText xml:space="preserve"> determined by </w:delText>
        </w:r>
        <w:r w:rsidR="00D1698B" w:rsidDel="00C334AE">
          <w:delText xml:space="preserve">the density of any </w:delText>
        </w:r>
        <w:r w:rsidR="00C92FC1" w:rsidDel="00C334AE">
          <w:delText>other species</w:delText>
        </w:r>
        <w:r w:rsidR="00382D0E" w:rsidDel="00C334AE">
          <w:delText>’</w:delText>
        </w:r>
        <w:r w:rsidR="003C2A63" w:rsidDel="00C334AE">
          <w:delText xml:space="preserve">, </w:delText>
        </w:r>
        <w:r w:rsidR="00C92FC1" w:rsidDel="00C334AE">
          <w:delText xml:space="preserve">so there are no HOIs. </w:delText>
        </w:r>
        <w:r w:rsidR="00240FC7" w:rsidDel="00C334AE">
          <w:delText xml:space="preserve"> Adding a</w:delText>
        </w:r>
        <w:r w:rsidR="00C41DE4" w:rsidDel="00C334AE">
          <w:delText xml:space="preserve"> quadratic term, </w:delTex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C41DE4" w:rsidDel="00C334AE">
          <w:delText>, to the</w:delText>
        </w:r>
        <w:r w:rsidR="003C2A63" w:rsidDel="00C334AE">
          <w:delText xml:space="preserve"> same</w:delText>
        </w:r>
        <w:r w:rsidR="00C41DE4" w:rsidDel="00C334AE">
          <w:delText xml:space="preserve"> model</w:delText>
        </w:r>
        <w:r w:rsidR="00240FC7" w:rsidDel="00C334AE">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84"/>
        <w:gridCol w:w="736"/>
      </w:tblGrid>
      <w:tr w:rsidR="00C92FC1" w:rsidRPr="006B2FC8" w:rsidDel="00C334AE" w14:paraId="3A0AB3EE" w14:textId="2457D188" w:rsidTr="00EF2842">
        <w:trPr>
          <w:trHeight w:val="503"/>
          <w:del w:id="1847" w:author="Andy Kleinhesselink" w:date="2019-07-12T15:26:00Z"/>
        </w:trPr>
        <w:tc>
          <w:tcPr>
            <w:tcW w:w="720" w:type="dxa"/>
            <w:vAlign w:val="center"/>
          </w:tcPr>
          <w:p w14:paraId="70F6CF8E" w14:textId="0A932698" w:rsidR="00C92FC1" w:rsidRPr="006B2FC8" w:rsidDel="00C334AE" w:rsidRDefault="00C92FC1" w:rsidP="00EF2842">
            <w:pPr>
              <w:spacing w:after="202"/>
              <w:ind w:firstLine="0"/>
              <w:contextualSpacing/>
              <w:jc w:val="center"/>
              <w:rPr>
                <w:del w:id="1848" w:author="Andy Kleinhesselink" w:date="2019-07-12T15:26:00Z"/>
              </w:rPr>
            </w:pPr>
          </w:p>
        </w:tc>
        <w:tc>
          <w:tcPr>
            <w:tcW w:w="7190" w:type="dxa"/>
            <w:vAlign w:val="center"/>
          </w:tcPr>
          <w:p w14:paraId="47856476" w14:textId="736D90A8" w:rsidR="00C92FC1" w:rsidRPr="006B2FC8" w:rsidDel="00C334AE" w:rsidRDefault="00DA3A33" w:rsidP="00EF2842">
            <w:pPr>
              <w:spacing w:after="202"/>
              <w:contextualSpacing/>
              <w:jc w:val="center"/>
              <w:rPr>
                <w:del w:id="1849" w:author="Andy Kleinhesselink" w:date="2019-07-12T15:26:00Z"/>
              </w:rPr>
            </w:pPr>
            <m:oMath>
              <m:f>
                <m:fPr>
                  <m:ctrlPr>
                    <w:del w:id="1850" w:author="Andy Kleinhesselink" w:date="2019-07-12T15:26:00Z">
                      <w:rPr>
                        <w:rFonts w:ascii="Cambria Math" w:hAnsi="Cambria Math"/>
                        <w:i/>
                      </w:rPr>
                    </w:del>
                  </m:ctrlPr>
                </m:fPr>
                <m:num>
                  <m:r>
                    <w:del w:id="1851" w:author="Andy Kleinhesselink" w:date="2019-07-12T15:26:00Z">
                      <w:rPr>
                        <w:rFonts w:ascii="Cambria Math" w:hAnsi="Cambria Math"/>
                      </w:rPr>
                      <m:t>1</m:t>
                    </w:del>
                  </m:r>
                </m:num>
                <m:den>
                  <m:sSub>
                    <m:sSubPr>
                      <m:ctrlPr>
                        <w:del w:id="1852" w:author="Andy Kleinhesselink" w:date="2019-07-12T15:26:00Z">
                          <w:rPr>
                            <w:rFonts w:ascii="Cambria Math" w:hAnsi="Cambria Math"/>
                            <w:i/>
                          </w:rPr>
                        </w:del>
                      </m:ctrlPr>
                    </m:sSubPr>
                    <m:e>
                      <m:r>
                        <w:del w:id="1853" w:author="Andy Kleinhesselink" w:date="2019-07-12T15:26:00Z">
                          <w:rPr>
                            <w:rFonts w:ascii="Cambria Math" w:hAnsi="Cambria Math"/>
                          </w:rPr>
                          <m:t>n</m:t>
                        </w:del>
                      </m:r>
                    </m:e>
                    <m:sub>
                      <m:r>
                        <w:del w:id="1854" w:author="Andy Kleinhesselink" w:date="2019-07-12T15:26:00Z">
                          <w:rPr>
                            <w:rFonts w:ascii="Cambria Math" w:hAnsi="Cambria Math"/>
                          </w:rPr>
                          <m:t>i</m:t>
                        </w:del>
                      </m:r>
                    </m:sub>
                  </m:sSub>
                </m:den>
              </m:f>
              <m:f>
                <m:fPr>
                  <m:ctrlPr>
                    <w:del w:id="1855" w:author="Andy Kleinhesselink" w:date="2019-07-12T15:26:00Z">
                      <w:rPr>
                        <w:rFonts w:ascii="Cambria Math" w:hAnsi="Cambria Math"/>
                        <w:i/>
                      </w:rPr>
                    </w:del>
                  </m:ctrlPr>
                </m:fPr>
                <m:num>
                  <m:r>
                    <w:del w:id="1856" w:author="Andy Kleinhesselink" w:date="2019-07-12T15:26:00Z">
                      <w:rPr>
                        <w:rFonts w:ascii="Cambria Math" w:hAnsi="Cambria Math"/>
                      </w:rPr>
                      <m:t>d</m:t>
                    </w:del>
                  </m:r>
                  <m:sSub>
                    <m:sSubPr>
                      <m:ctrlPr>
                        <w:del w:id="1857" w:author="Andy Kleinhesselink" w:date="2019-07-12T15:26:00Z">
                          <w:rPr>
                            <w:rFonts w:ascii="Cambria Math" w:hAnsi="Cambria Math"/>
                            <w:i/>
                          </w:rPr>
                        </w:del>
                      </m:ctrlPr>
                    </m:sSubPr>
                    <m:e>
                      <m:r>
                        <w:del w:id="1858" w:author="Andy Kleinhesselink" w:date="2019-07-12T15:26:00Z">
                          <w:rPr>
                            <w:rFonts w:ascii="Cambria Math" w:hAnsi="Cambria Math"/>
                          </w:rPr>
                          <m:t>n</m:t>
                        </w:del>
                      </m:r>
                    </m:e>
                    <m:sub>
                      <m:r>
                        <w:del w:id="1859" w:author="Andy Kleinhesselink" w:date="2019-07-12T15:26:00Z">
                          <w:rPr>
                            <w:rFonts w:ascii="Cambria Math" w:hAnsi="Cambria Math"/>
                          </w:rPr>
                          <m:t>i</m:t>
                        </w:del>
                      </m:r>
                    </m:sub>
                  </m:sSub>
                </m:num>
                <m:den>
                  <m:r>
                    <w:del w:id="1860" w:author="Andy Kleinhesselink" w:date="2019-07-12T15:26:00Z">
                      <w:rPr>
                        <w:rFonts w:ascii="Cambria Math" w:hAnsi="Cambria Math"/>
                      </w:rPr>
                      <m:t>dt</m:t>
                    </w:del>
                  </m:r>
                </m:den>
              </m:f>
              <m:r>
                <w:del w:id="1861" w:author="Andy Kleinhesselink" w:date="2019-07-12T15:26:00Z">
                  <w:rPr>
                    <w:rFonts w:ascii="Cambria Math" w:hAnsi="Cambria Math"/>
                  </w:rPr>
                  <m:t>=</m:t>
                </w:del>
              </m:r>
              <m:sSub>
                <m:sSubPr>
                  <m:ctrlPr>
                    <w:del w:id="1862" w:author="Andy Kleinhesselink" w:date="2019-07-12T15:26:00Z">
                      <w:rPr>
                        <w:rFonts w:ascii="Cambria Math" w:hAnsi="Cambria Math"/>
                        <w:i/>
                      </w:rPr>
                    </w:del>
                  </m:ctrlPr>
                </m:sSubPr>
                <m:e>
                  <m:sSub>
                    <m:sSubPr>
                      <m:ctrlPr>
                        <w:del w:id="1863" w:author="Andy Kleinhesselink" w:date="2019-07-12T15:26:00Z">
                          <w:rPr>
                            <w:rFonts w:ascii="Cambria Math" w:hAnsi="Cambria Math"/>
                            <w:i/>
                          </w:rPr>
                        </w:del>
                      </m:ctrlPr>
                    </m:sSubPr>
                    <m:e>
                      <m:r>
                        <w:del w:id="1864" w:author="Andy Kleinhesselink" w:date="2019-07-12T15:26:00Z">
                          <w:rPr>
                            <w:rFonts w:ascii="Cambria Math" w:hAnsi="Cambria Math"/>
                          </w:rPr>
                          <m:t>F</m:t>
                        </w:del>
                      </m:r>
                    </m:e>
                    <m:sub>
                      <m:r>
                        <w:del w:id="1865" w:author="Andy Kleinhesselink" w:date="2019-07-12T15:26:00Z">
                          <w:rPr>
                            <w:rFonts w:ascii="Cambria Math" w:hAnsi="Cambria Math"/>
                          </w:rPr>
                          <m:t>i</m:t>
                        </w:del>
                      </m:r>
                    </m:sub>
                  </m:sSub>
                  <m:r>
                    <w:del w:id="1866" w:author="Andy Kleinhesselink" w:date="2019-07-12T15:26:00Z">
                      <w:rPr>
                        <w:rFonts w:ascii="Cambria Math" w:hAnsi="Cambria Math"/>
                      </w:rPr>
                      <m:t>=r</m:t>
                    </w:del>
                  </m:r>
                </m:e>
                <m:sub>
                  <m:r>
                    <w:del w:id="1867" w:author="Andy Kleinhesselink" w:date="2019-07-12T15:26:00Z">
                      <w:rPr>
                        <w:rFonts w:ascii="Cambria Math" w:hAnsi="Cambria Math"/>
                      </w:rPr>
                      <m:t>i</m:t>
                    </w:del>
                  </m:r>
                </m:sub>
              </m:sSub>
              <m:r>
                <w:del w:id="1868" w:author="Andy Kleinhesselink" w:date="2019-07-12T15:26:00Z">
                  <w:rPr>
                    <w:rFonts w:ascii="Cambria Math" w:hAnsi="Cambria Math"/>
                  </w:rPr>
                  <m:t>(1-</m:t>
                </w:del>
              </m:r>
              <m:sSub>
                <m:sSubPr>
                  <m:ctrlPr>
                    <w:del w:id="1869" w:author="Andy Kleinhesselink" w:date="2019-07-12T15:26:00Z">
                      <w:rPr>
                        <w:rFonts w:ascii="Cambria Math" w:hAnsi="Cambria Math"/>
                        <w:i/>
                      </w:rPr>
                    </w:del>
                  </m:ctrlPr>
                </m:sSubPr>
                <m:e>
                  <m:r>
                    <w:del w:id="1870" w:author="Andy Kleinhesselink" w:date="2019-07-12T15:26:00Z">
                      <w:rPr>
                        <w:rFonts w:ascii="Cambria Math" w:hAnsi="Cambria Math"/>
                      </w:rPr>
                      <m:t>α</m:t>
                    </w:del>
                  </m:r>
                </m:e>
                <m:sub>
                  <m:r>
                    <w:del w:id="1871" w:author="Andy Kleinhesselink" w:date="2019-07-12T15:26:00Z">
                      <w:rPr>
                        <w:rFonts w:ascii="Cambria Math" w:hAnsi="Cambria Math"/>
                      </w:rPr>
                      <m:t>ii</m:t>
                    </w:del>
                  </m:r>
                </m:sub>
              </m:sSub>
              <m:sSub>
                <m:sSubPr>
                  <m:ctrlPr>
                    <w:del w:id="1872" w:author="Andy Kleinhesselink" w:date="2019-07-12T15:26:00Z">
                      <w:rPr>
                        <w:rFonts w:ascii="Cambria Math" w:hAnsi="Cambria Math"/>
                        <w:i/>
                      </w:rPr>
                    </w:del>
                  </m:ctrlPr>
                </m:sSubPr>
                <m:e>
                  <m:r>
                    <w:del w:id="1873" w:author="Andy Kleinhesselink" w:date="2019-07-12T15:26:00Z">
                      <w:rPr>
                        <w:rFonts w:ascii="Cambria Math" w:hAnsi="Cambria Math"/>
                      </w:rPr>
                      <m:t>n</m:t>
                    </w:del>
                  </m:r>
                </m:e>
                <m:sub>
                  <m:r>
                    <w:del w:id="1874" w:author="Andy Kleinhesselink" w:date="2019-07-12T15:26:00Z">
                      <w:rPr>
                        <w:rFonts w:ascii="Cambria Math" w:hAnsi="Cambria Math"/>
                      </w:rPr>
                      <m:t>i</m:t>
                    </w:del>
                  </m:r>
                </m:sub>
              </m:sSub>
              <m:r>
                <w:del w:id="1875" w:author="Andy Kleinhesselink" w:date="2019-07-12T15:26:00Z">
                  <w:rPr>
                    <w:rFonts w:ascii="Cambria Math" w:hAnsi="Cambria Math"/>
                  </w:rPr>
                  <m:t>-</m:t>
                </w:del>
              </m:r>
              <m:sSub>
                <m:sSubPr>
                  <m:ctrlPr>
                    <w:del w:id="1876" w:author="Andy Kleinhesselink" w:date="2019-07-12T15:26:00Z">
                      <w:rPr>
                        <w:rFonts w:ascii="Cambria Math" w:hAnsi="Cambria Math"/>
                        <w:i/>
                      </w:rPr>
                    </w:del>
                  </m:ctrlPr>
                </m:sSubPr>
                <m:e>
                  <m:r>
                    <w:del w:id="1877" w:author="Andy Kleinhesselink" w:date="2019-07-12T15:26:00Z">
                      <w:rPr>
                        <w:rFonts w:ascii="Cambria Math" w:hAnsi="Cambria Math"/>
                      </w:rPr>
                      <m:t>α</m:t>
                    </w:del>
                  </m:r>
                </m:e>
                <m:sub>
                  <m:r>
                    <w:del w:id="1878" w:author="Andy Kleinhesselink" w:date="2019-07-12T15:26:00Z">
                      <w:rPr>
                        <w:rFonts w:ascii="Cambria Math" w:hAnsi="Cambria Math"/>
                      </w:rPr>
                      <m:t>ij</m:t>
                    </w:del>
                  </m:r>
                </m:sub>
              </m:sSub>
              <m:sSub>
                <m:sSubPr>
                  <m:ctrlPr>
                    <w:del w:id="1879" w:author="Andy Kleinhesselink" w:date="2019-07-12T15:26:00Z">
                      <w:rPr>
                        <w:rFonts w:ascii="Cambria Math" w:hAnsi="Cambria Math"/>
                        <w:i/>
                      </w:rPr>
                    </w:del>
                  </m:ctrlPr>
                </m:sSubPr>
                <m:e>
                  <m:r>
                    <w:del w:id="1880" w:author="Andy Kleinhesselink" w:date="2019-07-12T15:26:00Z">
                      <w:rPr>
                        <w:rFonts w:ascii="Cambria Math" w:hAnsi="Cambria Math"/>
                      </w:rPr>
                      <m:t>n</m:t>
                    </w:del>
                  </m:r>
                </m:e>
                <m:sub>
                  <m:r>
                    <w:del w:id="1881" w:author="Andy Kleinhesselink" w:date="2019-07-12T15:26:00Z">
                      <w:rPr>
                        <w:rFonts w:ascii="Cambria Math" w:hAnsi="Cambria Math"/>
                      </w:rPr>
                      <m:t>j</m:t>
                    </w:del>
                  </m:r>
                </m:sub>
              </m:sSub>
              <m:r>
                <w:del w:id="1882" w:author="Andy Kleinhesselink" w:date="2019-07-12T15:26:00Z">
                  <w:rPr>
                    <w:rFonts w:ascii="Cambria Math" w:hAnsi="Cambria Math"/>
                  </w:rPr>
                  <m:t>-</m:t>
                </w:del>
              </m:r>
              <m:sSub>
                <m:sSubPr>
                  <m:ctrlPr>
                    <w:del w:id="1883" w:author="Andy Kleinhesselink" w:date="2019-07-12T15:26:00Z">
                      <w:rPr>
                        <w:rFonts w:ascii="Cambria Math" w:hAnsi="Cambria Math"/>
                        <w:i/>
                      </w:rPr>
                    </w:del>
                  </m:ctrlPr>
                </m:sSubPr>
                <m:e>
                  <m:r>
                    <w:del w:id="1884" w:author="Andy Kleinhesselink" w:date="2019-07-12T15:26:00Z">
                      <w:rPr>
                        <w:rFonts w:ascii="Cambria Math" w:hAnsi="Cambria Math"/>
                      </w:rPr>
                      <m:t>α</m:t>
                    </w:del>
                  </m:r>
                </m:e>
                <m:sub>
                  <m:r>
                    <w:del w:id="1885" w:author="Andy Kleinhesselink" w:date="2019-07-12T15:26:00Z">
                      <w:rPr>
                        <w:rFonts w:ascii="Cambria Math" w:hAnsi="Cambria Math"/>
                      </w:rPr>
                      <m:t>ik</m:t>
                    </w:del>
                  </m:r>
                </m:sub>
              </m:sSub>
              <m:sSub>
                <m:sSubPr>
                  <m:ctrlPr>
                    <w:del w:id="1886" w:author="Andy Kleinhesselink" w:date="2019-07-12T15:26:00Z">
                      <w:rPr>
                        <w:rFonts w:ascii="Cambria Math" w:hAnsi="Cambria Math"/>
                        <w:i/>
                      </w:rPr>
                    </w:del>
                  </m:ctrlPr>
                </m:sSubPr>
                <m:e>
                  <m:r>
                    <w:del w:id="1887" w:author="Andy Kleinhesselink" w:date="2019-07-12T15:26:00Z">
                      <w:rPr>
                        <w:rFonts w:ascii="Cambria Math" w:hAnsi="Cambria Math"/>
                      </w:rPr>
                      <m:t>n</m:t>
                    </w:del>
                  </m:r>
                </m:e>
                <m:sub>
                  <m:r>
                    <w:del w:id="1888" w:author="Andy Kleinhesselink" w:date="2019-07-12T15:26:00Z">
                      <w:rPr>
                        <w:rFonts w:ascii="Cambria Math" w:hAnsi="Cambria Math"/>
                      </w:rPr>
                      <m:t>k</m:t>
                    </w:del>
                  </m:r>
                </m:sub>
              </m:sSub>
              <m:r>
                <w:del w:id="1889" w:author="Andy Kleinhesselink" w:date="2019-07-12T15:26:00Z">
                  <w:rPr>
                    <w:rFonts w:ascii="Cambria Math" w:hAnsi="Cambria Math"/>
                  </w:rPr>
                  <m:t xml:space="preserve">- </m:t>
                </w:del>
              </m:r>
              <m:sSub>
                <m:sSubPr>
                  <m:ctrlPr>
                    <w:del w:id="1890" w:author="Andy Kleinhesselink" w:date="2019-07-12T15:26:00Z">
                      <w:rPr>
                        <w:rFonts w:ascii="Cambria Math" w:hAnsi="Cambria Math"/>
                        <w:i/>
                      </w:rPr>
                    </w:del>
                  </m:ctrlPr>
                </m:sSubPr>
                <m:e>
                  <m:r>
                    <w:del w:id="1891" w:author="Andy Kleinhesselink" w:date="2019-07-12T15:26:00Z">
                      <w:rPr>
                        <w:rFonts w:ascii="Cambria Math" w:hAnsi="Cambria Math"/>
                      </w:rPr>
                      <m:t>β</m:t>
                    </w:del>
                  </m:r>
                </m:e>
                <m:sub>
                  <m:r>
                    <w:del w:id="1892" w:author="Andy Kleinhesselink" w:date="2019-07-12T15:26:00Z">
                      <w:rPr>
                        <w:rFonts w:ascii="Cambria Math" w:hAnsi="Cambria Math"/>
                      </w:rPr>
                      <m:t>i[</m:t>
                    </w:del>
                  </m:r>
                  <m:sSup>
                    <m:sSupPr>
                      <m:ctrlPr>
                        <w:del w:id="1893" w:author="Andy Kleinhesselink" w:date="2019-07-12T15:26:00Z">
                          <w:rPr>
                            <w:rFonts w:ascii="Cambria Math" w:hAnsi="Cambria Math"/>
                            <w:i/>
                          </w:rPr>
                        </w:del>
                      </m:ctrlPr>
                    </m:sSupPr>
                    <m:e>
                      <m:r>
                        <w:del w:id="1894" w:author="Andy Kleinhesselink" w:date="2019-07-12T15:26:00Z">
                          <w:rPr>
                            <w:rFonts w:ascii="Cambria Math" w:hAnsi="Cambria Math"/>
                          </w:rPr>
                          <m:t>j</m:t>
                        </w:del>
                      </m:r>
                    </m:e>
                    <m:sup>
                      <m:r>
                        <w:del w:id="1895" w:author="Andy Kleinhesselink" w:date="2019-07-12T15:26:00Z">
                          <w:rPr>
                            <w:rFonts w:ascii="Cambria Math" w:hAnsi="Cambria Math"/>
                          </w:rPr>
                          <m:t>2</m:t>
                        </w:del>
                      </m:r>
                    </m:sup>
                  </m:sSup>
                  <m:r>
                    <w:del w:id="1896" w:author="Andy Kleinhesselink" w:date="2019-07-12T15:26:00Z">
                      <w:rPr>
                        <w:rFonts w:ascii="Cambria Math" w:hAnsi="Cambria Math"/>
                      </w:rPr>
                      <m:t>]</m:t>
                    </w:del>
                  </m:r>
                </m:sub>
              </m:sSub>
              <m:sSubSup>
                <m:sSubSupPr>
                  <m:ctrlPr>
                    <w:del w:id="1897" w:author="Andy Kleinhesselink" w:date="2019-07-12T15:26:00Z">
                      <w:rPr>
                        <w:rFonts w:ascii="Cambria Math" w:hAnsi="Cambria Math"/>
                        <w:i/>
                      </w:rPr>
                    </w:del>
                  </m:ctrlPr>
                </m:sSubSupPr>
                <m:e>
                  <m:r>
                    <w:del w:id="1898" w:author="Andy Kleinhesselink" w:date="2019-07-12T15:26:00Z">
                      <w:rPr>
                        <w:rFonts w:ascii="Cambria Math" w:hAnsi="Cambria Math"/>
                      </w:rPr>
                      <m:t>n</m:t>
                    </w:del>
                  </m:r>
                </m:e>
                <m:sub>
                  <m:r>
                    <w:del w:id="1899" w:author="Andy Kleinhesselink" w:date="2019-07-12T15:26:00Z">
                      <w:rPr>
                        <w:rFonts w:ascii="Cambria Math" w:hAnsi="Cambria Math"/>
                      </w:rPr>
                      <m:t>j</m:t>
                    </w:del>
                  </m:r>
                </m:sub>
                <m:sup>
                  <m:r>
                    <w:del w:id="1900" w:author="Andy Kleinhesselink" w:date="2019-07-12T15:26:00Z">
                      <w:rPr>
                        <w:rFonts w:ascii="Cambria Math" w:hAnsi="Cambria Math"/>
                      </w:rPr>
                      <m:t>2</m:t>
                    </w:del>
                  </m:r>
                </m:sup>
              </m:sSubSup>
            </m:oMath>
            <w:del w:id="1901" w:author="Andy Kleinhesselink" w:date="2019-07-12T15:26:00Z">
              <w:r w:rsidR="00C92FC1" w:rsidDel="00C334AE">
                <w:delText>)</w:delText>
              </w:r>
              <w:r w:rsidR="0046702B" w:rsidDel="00C334AE">
                <w:delText>,</w:delText>
              </w:r>
            </w:del>
          </w:p>
        </w:tc>
        <w:tc>
          <w:tcPr>
            <w:tcW w:w="730" w:type="dxa"/>
            <w:vAlign w:val="center"/>
          </w:tcPr>
          <w:p w14:paraId="636BCFAB" w14:textId="1BA1AC33" w:rsidR="00C92FC1" w:rsidRPr="006B2FC8" w:rsidDel="00C334AE" w:rsidRDefault="00C92FC1" w:rsidP="00EF2842">
            <w:pPr>
              <w:spacing w:after="202"/>
              <w:ind w:firstLine="0"/>
              <w:contextualSpacing/>
              <w:jc w:val="center"/>
              <w:rPr>
                <w:del w:id="1902" w:author="Andy Kleinhesselink" w:date="2019-07-12T15:26:00Z"/>
              </w:rPr>
            </w:pPr>
            <w:del w:id="1903" w:author="Andy Kleinhesselink" w:date="2019-07-12T15:26:00Z">
              <w:r w:rsidRPr="006B2FC8" w:rsidDel="00C334AE">
                <w:delText>(</w:delText>
              </w:r>
              <w:r w:rsidRPr="006B2FC8" w:rsidDel="00C334AE">
                <w:rPr>
                  <w:noProof/>
                </w:rPr>
                <w:fldChar w:fldCharType="begin"/>
              </w:r>
              <w:r w:rsidRPr="006B2FC8" w:rsidDel="00C334AE">
                <w:rPr>
                  <w:noProof/>
                </w:rPr>
                <w:delInstrText xml:space="preserve"> SEQ eq \* MERGEFORMAT </w:delInstrText>
              </w:r>
              <w:r w:rsidRPr="006B2FC8" w:rsidDel="00C334AE">
                <w:rPr>
                  <w:noProof/>
                </w:rPr>
                <w:fldChar w:fldCharType="separate"/>
              </w:r>
            </w:del>
            <w:del w:id="1904" w:author="Andy Kleinhesselink" w:date="2019-07-12T08:02:00Z">
              <w:r w:rsidR="00427DC4" w:rsidDel="00B91BF5">
                <w:rPr>
                  <w:noProof/>
                </w:rPr>
                <w:delText>4</w:delText>
              </w:r>
            </w:del>
            <w:del w:id="1905" w:author="Andy Kleinhesselink" w:date="2019-07-12T15:26:00Z">
              <w:r w:rsidRPr="006B2FC8" w:rsidDel="00C334AE">
                <w:rPr>
                  <w:noProof/>
                </w:rPr>
                <w:fldChar w:fldCharType="end"/>
              </w:r>
              <w:r w:rsidRPr="006B2FC8" w:rsidDel="00C334AE">
                <w:delText>)</w:delText>
              </w:r>
            </w:del>
          </w:p>
        </w:tc>
      </w:tr>
    </w:tbl>
    <w:p w14:paraId="3A298A88" w14:textId="23A72C99" w:rsidR="00EF2842" w:rsidDel="00C334AE" w:rsidRDefault="00695B8C" w:rsidP="009A13BD">
      <w:pPr>
        <w:spacing w:after="202"/>
        <w:ind w:firstLine="0"/>
        <w:contextualSpacing/>
        <w:rPr>
          <w:del w:id="1906" w:author="Andy Kleinhesselink" w:date="2019-07-12T15:26:00Z"/>
        </w:rPr>
      </w:pPr>
      <w:del w:id="1907" w:author="Andy Kleinhesselink" w:date="2019-07-12T15:26:00Z">
        <w:r w:rsidDel="00C334AE">
          <w:delText>and taking the partial derivative</w:delText>
        </w:r>
        <w:r w:rsidR="00240FC7" w:rsidDel="00C334AE">
          <w:delText xml:space="preserve">  </w:delTex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 xml:space="preserve">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ij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e>
          </m:d>
        </m:oMath>
        <w:r w:rsidR="00240FC7" w:rsidDel="00C334AE">
          <w:delText xml:space="preserve"> </w:delText>
        </w:r>
        <w:r w:rsidR="00FE22F4" w:rsidDel="00C334AE">
          <w:delText>s</w:delText>
        </w:r>
        <w:r w:rsidDel="00C334AE">
          <w:delText>hows</w:delText>
        </w:r>
        <w:r w:rsidR="00FE22F4" w:rsidDel="00C334AE">
          <w:delText xml:space="preserve"> that the sensitivity of species </w:delText>
        </w:r>
        <w:r w:rsidR="00FE22F4" w:rsidRPr="00564AC0" w:rsidDel="00C334AE">
          <w:rPr>
            <w:i/>
          </w:rPr>
          <w:delText>i</w:delText>
        </w:r>
        <w:r w:rsidR="00FE22F4" w:rsidDel="00C334AE">
          <w:delText xml:space="preserve"> to </w:delText>
        </w:r>
        <w:r w:rsidR="00382D0E" w:rsidDel="00C334AE">
          <w:delText xml:space="preserve">competitor </w:delText>
        </w:r>
        <w:r w:rsidR="00FE22F4" w:rsidRPr="00564AC0" w:rsidDel="00C334AE">
          <w:rPr>
            <w:i/>
          </w:rPr>
          <w:delText>j</w:delText>
        </w:r>
        <w:r w:rsidR="00FE22F4" w:rsidDel="00C334AE">
          <w:delText xml:space="preserve"> now depends on the density of</w:delText>
        </w:r>
        <w:r w:rsidR="00382D0E" w:rsidDel="00C334AE">
          <w:delText xml:space="preserve"> competitor</w:delText>
        </w:r>
        <w:r w:rsidR="00FE22F4" w:rsidDel="00C334AE">
          <w:delText xml:space="preserve"> </w:delText>
        </w:r>
        <w:r w:rsidR="00FE22F4" w:rsidRPr="00564AC0" w:rsidDel="00C334AE">
          <w:rPr>
            <w:i/>
          </w:rPr>
          <w:delText>j</w:delText>
        </w:r>
        <w:r w:rsidR="00FE22F4" w:rsidDel="00C334AE">
          <w:delText xml:space="preserve">.  However, </w:delText>
        </w:r>
        <w:r w:rsidR="00101025" w:rsidDel="00C334AE">
          <w:delText xml:space="preserve">according to </w:delText>
        </w:r>
        <w:r w:rsidR="004407B3" w:rsidDel="00C334AE">
          <w:delText>our definition there is still no</w:delText>
        </w:r>
        <w:r w:rsidR="00515BFE" w:rsidDel="00C334AE">
          <w:delText xml:space="preserve"> </w:delText>
        </w:r>
        <w:r w:rsidR="00FE22F4" w:rsidDel="00C334AE">
          <w:delText>HOI because</w:delText>
        </w:r>
        <w:r w:rsidR="00D1698B" w:rsidDel="00C334AE">
          <w:delText xml:space="preserve"> no</w:delText>
        </w:r>
        <w:r w:rsidR="00FE22F4" w:rsidDel="00C334AE">
          <w:delText xml:space="preserve"> </w:delText>
        </w:r>
        <w:r w:rsidR="00FE22F4" w:rsidRPr="002834AC" w:rsidDel="00C334AE">
          <w:rPr>
            <w:i/>
          </w:rPr>
          <w:delText>additional</w:delText>
        </w:r>
        <w:r w:rsidR="00D1698B" w:rsidDel="00C334AE">
          <w:rPr>
            <w:i/>
          </w:rPr>
          <w:delText xml:space="preserve"> </w:delText>
        </w:r>
        <w:r w:rsidR="00D1698B" w:rsidDel="00C334AE">
          <w:delText>competitor s</w:delText>
        </w:r>
        <w:r w:rsidR="00FE22F4" w:rsidDel="00C334AE">
          <w:delText xml:space="preserve">pecies </w:delText>
        </w:r>
        <w:r w:rsidR="000C6857" w:rsidDel="00C334AE">
          <w:delText xml:space="preserve">are </w:delText>
        </w:r>
        <w:r w:rsidR="00FE22F4" w:rsidDel="00C334AE">
          <w:delText>involved.</w:delText>
        </w:r>
        <w:r w:rsidR="00C41DE4" w:rsidDel="00C334AE">
          <w:delText xml:space="preserve"> </w:delText>
        </w:r>
      </w:del>
    </w:p>
    <w:p w14:paraId="63ED691C" w14:textId="6F91FE7D" w:rsidR="00C41DE4" w:rsidDel="00C334AE" w:rsidRDefault="00C41DE4" w:rsidP="009A13BD">
      <w:pPr>
        <w:spacing w:after="202"/>
        <w:ind w:firstLine="0"/>
        <w:contextualSpacing/>
        <w:rPr>
          <w:del w:id="1908" w:author="Andy Kleinhesselink" w:date="2019-07-12T15:26:00Z"/>
        </w:rPr>
      </w:pPr>
      <w:del w:id="1909" w:author="Andy Kleinhesselink" w:date="2019-07-12T15:26:00Z">
        <w:r w:rsidDel="00C334AE">
          <w:tab/>
          <w:delText xml:space="preserve">In contrast, </w:delText>
        </w:r>
        <w:r w:rsidR="00D1698B" w:rsidDel="00C334AE">
          <w:delText xml:space="preserve">adding </w:delText>
        </w:r>
        <w:r w:rsidR="003C2A63" w:rsidDel="00C334AE">
          <w:delText xml:space="preserve">the </w:delText>
        </w:r>
        <w:r w:rsidR="006C13E2" w:rsidDel="00C334AE">
          <w:delText xml:space="preserve">product of </w:delTex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6C13E2" w:rsidDel="00C334AE">
          <w:delText xml:space="preserve"> and </w:delTex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00D1698B" w:rsidDel="00C334AE">
          <w:delText xml:space="preserve"> to eq. (3) results in, </w:delText>
        </w:r>
        <w:r w:rsidR="00396DBF" w:rsidDel="00C334AE">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84"/>
        <w:gridCol w:w="736"/>
      </w:tblGrid>
      <w:tr w:rsidR="00396DBF" w:rsidRPr="006B2FC8" w:rsidDel="00C334AE" w14:paraId="53476807" w14:textId="13613AA5" w:rsidTr="00C34E22">
        <w:trPr>
          <w:trHeight w:val="503"/>
          <w:del w:id="1910" w:author="Andy Kleinhesselink" w:date="2019-07-12T15:26:00Z"/>
        </w:trPr>
        <w:tc>
          <w:tcPr>
            <w:tcW w:w="720" w:type="dxa"/>
            <w:vAlign w:val="center"/>
          </w:tcPr>
          <w:p w14:paraId="6FBE9FB0" w14:textId="4EDCE477" w:rsidR="00396DBF" w:rsidRPr="006B2FC8" w:rsidDel="00C334AE" w:rsidRDefault="00396DBF" w:rsidP="00C34E22">
            <w:pPr>
              <w:spacing w:after="202"/>
              <w:ind w:firstLine="0"/>
              <w:contextualSpacing/>
              <w:jc w:val="center"/>
              <w:rPr>
                <w:del w:id="1911" w:author="Andy Kleinhesselink" w:date="2019-07-12T15:26:00Z"/>
              </w:rPr>
            </w:pPr>
          </w:p>
        </w:tc>
        <w:tc>
          <w:tcPr>
            <w:tcW w:w="7190" w:type="dxa"/>
            <w:vAlign w:val="center"/>
          </w:tcPr>
          <w:p w14:paraId="7F0103BE" w14:textId="0DD07DB7" w:rsidR="00396DBF" w:rsidRPr="006B2FC8" w:rsidDel="00C334AE" w:rsidRDefault="00DA3A33" w:rsidP="00C34E22">
            <w:pPr>
              <w:spacing w:after="202"/>
              <w:contextualSpacing/>
              <w:jc w:val="center"/>
              <w:rPr>
                <w:del w:id="1912" w:author="Andy Kleinhesselink" w:date="2019-07-12T15:26:00Z"/>
              </w:rPr>
            </w:pPr>
            <m:oMath>
              <m:f>
                <m:fPr>
                  <m:ctrlPr>
                    <w:del w:id="1913" w:author="Andy Kleinhesselink" w:date="2019-07-12T15:26:00Z">
                      <w:rPr>
                        <w:rFonts w:ascii="Cambria Math" w:hAnsi="Cambria Math"/>
                        <w:i/>
                      </w:rPr>
                    </w:del>
                  </m:ctrlPr>
                </m:fPr>
                <m:num>
                  <m:r>
                    <w:del w:id="1914" w:author="Andy Kleinhesselink" w:date="2019-07-12T15:26:00Z">
                      <w:rPr>
                        <w:rFonts w:ascii="Cambria Math" w:hAnsi="Cambria Math"/>
                      </w:rPr>
                      <m:t>1</m:t>
                    </w:del>
                  </m:r>
                </m:num>
                <m:den>
                  <m:sSub>
                    <m:sSubPr>
                      <m:ctrlPr>
                        <w:del w:id="1915" w:author="Andy Kleinhesselink" w:date="2019-07-12T15:26:00Z">
                          <w:rPr>
                            <w:rFonts w:ascii="Cambria Math" w:hAnsi="Cambria Math"/>
                            <w:i/>
                          </w:rPr>
                        </w:del>
                      </m:ctrlPr>
                    </m:sSubPr>
                    <m:e>
                      <m:r>
                        <w:del w:id="1916" w:author="Andy Kleinhesselink" w:date="2019-07-12T15:26:00Z">
                          <w:rPr>
                            <w:rFonts w:ascii="Cambria Math" w:hAnsi="Cambria Math"/>
                          </w:rPr>
                          <m:t>n</m:t>
                        </w:del>
                      </m:r>
                    </m:e>
                    <m:sub>
                      <m:r>
                        <w:del w:id="1917" w:author="Andy Kleinhesselink" w:date="2019-07-12T15:26:00Z">
                          <w:rPr>
                            <w:rFonts w:ascii="Cambria Math" w:hAnsi="Cambria Math"/>
                          </w:rPr>
                          <m:t>i</m:t>
                        </w:del>
                      </m:r>
                    </m:sub>
                  </m:sSub>
                </m:den>
              </m:f>
              <m:f>
                <m:fPr>
                  <m:ctrlPr>
                    <w:del w:id="1918" w:author="Andy Kleinhesselink" w:date="2019-07-12T15:26:00Z">
                      <w:rPr>
                        <w:rFonts w:ascii="Cambria Math" w:hAnsi="Cambria Math"/>
                        <w:i/>
                      </w:rPr>
                    </w:del>
                  </m:ctrlPr>
                </m:fPr>
                <m:num>
                  <m:r>
                    <w:del w:id="1919" w:author="Andy Kleinhesselink" w:date="2019-07-12T15:26:00Z">
                      <w:rPr>
                        <w:rFonts w:ascii="Cambria Math" w:hAnsi="Cambria Math"/>
                      </w:rPr>
                      <m:t>d</m:t>
                    </w:del>
                  </m:r>
                  <m:sSub>
                    <m:sSubPr>
                      <m:ctrlPr>
                        <w:del w:id="1920" w:author="Andy Kleinhesselink" w:date="2019-07-12T15:26:00Z">
                          <w:rPr>
                            <w:rFonts w:ascii="Cambria Math" w:hAnsi="Cambria Math"/>
                            <w:i/>
                          </w:rPr>
                        </w:del>
                      </m:ctrlPr>
                    </m:sSubPr>
                    <m:e>
                      <m:r>
                        <w:del w:id="1921" w:author="Andy Kleinhesselink" w:date="2019-07-12T15:26:00Z">
                          <w:rPr>
                            <w:rFonts w:ascii="Cambria Math" w:hAnsi="Cambria Math"/>
                          </w:rPr>
                          <m:t>n</m:t>
                        </w:del>
                      </m:r>
                    </m:e>
                    <m:sub>
                      <m:r>
                        <w:del w:id="1922" w:author="Andy Kleinhesselink" w:date="2019-07-12T15:26:00Z">
                          <w:rPr>
                            <w:rFonts w:ascii="Cambria Math" w:hAnsi="Cambria Math"/>
                          </w:rPr>
                          <m:t>i</m:t>
                        </w:del>
                      </m:r>
                    </m:sub>
                  </m:sSub>
                </m:num>
                <m:den>
                  <m:r>
                    <w:del w:id="1923" w:author="Andy Kleinhesselink" w:date="2019-07-12T15:26:00Z">
                      <w:rPr>
                        <w:rFonts w:ascii="Cambria Math" w:hAnsi="Cambria Math"/>
                      </w:rPr>
                      <m:t>dt</m:t>
                    </w:del>
                  </m:r>
                </m:den>
              </m:f>
              <m:r>
                <w:del w:id="1924" w:author="Andy Kleinhesselink" w:date="2019-07-12T15:26:00Z">
                  <w:rPr>
                    <w:rFonts w:ascii="Cambria Math" w:hAnsi="Cambria Math"/>
                  </w:rPr>
                  <m:t>=</m:t>
                </w:del>
              </m:r>
              <m:sSub>
                <m:sSubPr>
                  <m:ctrlPr>
                    <w:del w:id="1925" w:author="Andy Kleinhesselink" w:date="2019-07-12T15:26:00Z">
                      <w:rPr>
                        <w:rFonts w:ascii="Cambria Math" w:hAnsi="Cambria Math"/>
                        <w:i/>
                      </w:rPr>
                    </w:del>
                  </m:ctrlPr>
                </m:sSubPr>
                <m:e>
                  <m:sSub>
                    <m:sSubPr>
                      <m:ctrlPr>
                        <w:del w:id="1926" w:author="Andy Kleinhesselink" w:date="2019-07-12T15:26:00Z">
                          <w:rPr>
                            <w:rFonts w:ascii="Cambria Math" w:hAnsi="Cambria Math"/>
                            <w:i/>
                          </w:rPr>
                        </w:del>
                      </m:ctrlPr>
                    </m:sSubPr>
                    <m:e>
                      <m:r>
                        <w:del w:id="1927" w:author="Andy Kleinhesselink" w:date="2019-07-12T15:26:00Z">
                          <w:rPr>
                            <w:rFonts w:ascii="Cambria Math" w:hAnsi="Cambria Math"/>
                          </w:rPr>
                          <m:t>F</m:t>
                        </w:del>
                      </m:r>
                    </m:e>
                    <m:sub>
                      <m:r>
                        <w:del w:id="1928" w:author="Andy Kleinhesselink" w:date="2019-07-12T15:26:00Z">
                          <w:rPr>
                            <w:rFonts w:ascii="Cambria Math" w:hAnsi="Cambria Math"/>
                          </w:rPr>
                          <m:t>i</m:t>
                        </w:del>
                      </m:r>
                    </m:sub>
                  </m:sSub>
                  <m:r>
                    <w:del w:id="1929" w:author="Andy Kleinhesselink" w:date="2019-07-12T15:26:00Z">
                      <w:rPr>
                        <w:rFonts w:ascii="Cambria Math" w:hAnsi="Cambria Math"/>
                      </w:rPr>
                      <m:t>=r</m:t>
                    </w:del>
                  </m:r>
                </m:e>
                <m:sub>
                  <m:r>
                    <w:del w:id="1930" w:author="Andy Kleinhesselink" w:date="2019-07-12T15:26:00Z">
                      <w:rPr>
                        <w:rFonts w:ascii="Cambria Math" w:hAnsi="Cambria Math"/>
                      </w:rPr>
                      <m:t>i</m:t>
                    </w:del>
                  </m:r>
                </m:sub>
              </m:sSub>
              <m:r>
                <w:del w:id="1931" w:author="Andy Kleinhesselink" w:date="2019-07-12T15:26:00Z">
                  <w:rPr>
                    <w:rFonts w:ascii="Cambria Math" w:hAnsi="Cambria Math"/>
                  </w:rPr>
                  <m:t>(1-</m:t>
                </w:del>
              </m:r>
              <m:sSub>
                <m:sSubPr>
                  <m:ctrlPr>
                    <w:del w:id="1932" w:author="Andy Kleinhesselink" w:date="2019-07-12T15:26:00Z">
                      <w:rPr>
                        <w:rFonts w:ascii="Cambria Math" w:hAnsi="Cambria Math"/>
                        <w:i/>
                      </w:rPr>
                    </w:del>
                  </m:ctrlPr>
                </m:sSubPr>
                <m:e>
                  <m:r>
                    <w:del w:id="1933" w:author="Andy Kleinhesselink" w:date="2019-07-12T15:26:00Z">
                      <w:rPr>
                        <w:rFonts w:ascii="Cambria Math" w:hAnsi="Cambria Math"/>
                      </w:rPr>
                      <m:t>α</m:t>
                    </w:del>
                  </m:r>
                </m:e>
                <m:sub>
                  <m:r>
                    <w:del w:id="1934" w:author="Andy Kleinhesselink" w:date="2019-07-12T15:26:00Z">
                      <w:rPr>
                        <w:rFonts w:ascii="Cambria Math" w:hAnsi="Cambria Math"/>
                      </w:rPr>
                      <m:t>ii</m:t>
                    </w:del>
                  </m:r>
                </m:sub>
              </m:sSub>
              <m:sSub>
                <m:sSubPr>
                  <m:ctrlPr>
                    <w:del w:id="1935" w:author="Andy Kleinhesselink" w:date="2019-07-12T15:26:00Z">
                      <w:rPr>
                        <w:rFonts w:ascii="Cambria Math" w:hAnsi="Cambria Math"/>
                        <w:i/>
                      </w:rPr>
                    </w:del>
                  </m:ctrlPr>
                </m:sSubPr>
                <m:e>
                  <m:r>
                    <w:del w:id="1936" w:author="Andy Kleinhesselink" w:date="2019-07-12T15:26:00Z">
                      <w:rPr>
                        <w:rFonts w:ascii="Cambria Math" w:hAnsi="Cambria Math"/>
                      </w:rPr>
                      <m:t>n</m:t>
                    </w:del>
                  </m:r>
                </m:e>
                <m:sub>
                  <m:r>
                    <w:del w:id="1937" w:author="Andy Kleinhesselink" w:date="2019-07-12T15:26:00Z">
                      <w:rPr>
                        <w:rFonts w:ascii="Cambria Math" w:hAnsi="Cambria Math"/>
                      </w:rPr>
                      <m:t>i</m:t>
                    </w:del>
                  </m:r>
                </m:sub>
              </m:sSub>
              <m:r>
                <w:del w:id="1938" w:author="Andy Kleinhesselink" w:date="2019-07-12T15:26:00Z">
                  <w:rPr>
                    <w:rFonts w:ascii="Cambria Math" w:hAnsi="Cambria Math"/>
                  </w:rPr>
                  <m:t>-</m:t>
                </w:del>
              </m:r>
              <m:sSub>
                <m:sSubPr>
                  <m:ctrlPr>
                    <w:del w:id="1939" w:author="Andy Kleinhesselink" w:date="2019-07-12T15:26:00Z">
                      <w:rPr>
                        <w:rFonts w:ascii="Cambria Math" w:hAnsi="Cambria Math"/>
                        <w:i/>
                      </w:rPr>
                    </w:del>
                  </m:ctrlPr>
                </m:sSubPr>
                <m:e>
                  <m:r>
                    <w:del w:id="1940" w:author="Andy Kleinhesselink" w:date="2019-07-12T15:26:00Z">
                      <w:rPr>
                        <w:rFonts w:ascii="Cambria Math" w:hAnsi="Cambria Math"/>
                      </w:rPr>
                      <m:t>α</m:t>
                    </w:del>
                  </m:r>
                </m:e>
                <m:sub>
                  <m:r>
                    <w:del w:id="1941" w:author="Andy Kleinhesselink" w:date="2019-07-12T15:26:00Z">
                      <w:rPr>
                        <w:rFonts w:ascii="Cambria Math" w:hAnsi="Cambria Math"/>
                      </w:rPr>
                      <m:t>ij</m:t>
                    </w:del>
                  </m:r>
                </m:sub>
              </m:sSub>
              <m:sSub>
                <m:sSubPr>
                  <m:ctrlPr>
                    <w:del w:id="1942" w:author="Andy Kleinhesselink" w:date="2019-07-12T15:26:00Z">
                      <w:rPr>
                        <w:rFonts w:ascii="Cambria Math" w:hAnsi="Cambria Math"/>
                        <w:i/>
                      </w:rPr>
                    </w:del>
                  </m:ctrlPr>
                </m:sSubPr>
                <m:e>
                  <m:r>
                    <w:del w:id="1943" w:author="Andy Kleinhesselink" w:date="2019-07-12T15:26:00Z">
                      <w:rPr>
                        <w:rFonts w:ascii="Cambria Math" w:hAnsi="Cambria Math"/>
                      </w:rPr>
                      <m:t>n</m:t>
                    </w:del>
                  </m:r>
                </m:e>
                <m:sub>
                  <m:r>
                    <w:del w:id="1944" w:author="Andy Kleinhesselink" w:date="2019-07-12T15:26:00Z">
                      <w:rPr>
                        <w:rFonts w:ascii="Cambria Math" w:hAnsi="Cambria Math"/>
                      </w:rPr>
                      <m:t>j</m:t>
                    </w:del>
                  </m:r>
                </m:sub>
              </m:sSub>
              <m:r>
                <w:del w:id="1945" w:author="Andy Kleinhesselink" w:date="2019-07-12T15:26:00Z">
                  <w:rPr>
                    <w:rFonts w:ascii="Cambria Math" w:hAnsi="Cambria Math"/>
                  </w:rPr>
                  <m:t>-</m:t>
                </w:del>
              </m:r>
              <m:sSub>
                <m:sSubPr>
                  <m:ctrlPr>
                    <w:del w:id="1946" w:author="Andy Kleinhesselink" w:date="2019-07-12T15:26:00Z">
                      <w:rPr>
                        <w:rFonts w:ascii="Cambria Math" w:hAnsi="Cambria Math"/>
                        <w:i/>
                      </w:rPr>
                    </w:del>
                  </m:ctrlPr>
                </m:sSubPr>
                <m:e>
                  <m:r>
                    <w:del w:id="1947" w:author="Andy Kleinhesselink" w:date="2019-07-12T15:26:00Z">
                      <w:rPr>
                        <w:rFonts w:ascii="Cambria Math" w:hAnsi="Cambria Math"/>
                      </w:rPr>
                      <m:t>α</m:t>
                    </w:del>
                  </m:r>
                </m:e>
                <m:sub>
                  <m:r>
                    <w:del w:id="1948" w:author="Andy Kleinhesselink" w:date="2019-07-12T15:26:00Z">
                      <w:rPr>
                        <w:rFonts w:ascii="Cambria Math" w:hAnsi="Cambria Math"/>
                      </w:rPr>
                      <m:t>ik</m:t>
                    </w:del>
                  </m:r>
                </m:sub>
              </m:sSub>
              <m:sSub>
                <m:sSubPr>
                  <m:ctrlPr>
                    <w:del w:id="1949" w:author="Andy Kleinhesselink" w:date="2019-07-12T15:26:00Z">
                      <w:rPr>
                        <w:rFonts w:ascii="Cambria Math" w:hAnsi="Cambria Math"/>
                        <w:i/>
                      </w:rPr>
                    </w:del>
                  </m:ctrlPr>
                </m:sSubPr>
                <m:e>
                  <m:r>
                    <w:del w:id="1950" w:author="Andy Kleinhesselink" w:date="2019-07-12T15:26:00Z">
                      <w:rPr>
                        <w:rFonts w:ascii="Cambria Math" w:hAnsi="Cambria Math"/>
                      </w:rPr>
                      <m:t>n</m:t>
                    </w:del>
                  </m:r>
                </m:e>
                <m:sub>
                  <m:r>
                    <w:del w:id="1951" w:author="Andy Kleinhesselink" w:date="2019-07-12T15:26:00Z">
                      <w:rPr>
                        <w:rFonts w:ascii="Cambria Math" w:hAnsi="Cambria Math"/>
                      </w:rPr>
                      <m:t>k</m:t>
                    </w:del>
                  </m:r>
                </m:sub>
              </m:sSub>
              <m:r>
                <w:del w:id="1952" w:author="Andy Kleinhesselink" w:date="2019-07-12T15:26:00Z">
                  <w:rPr>
                    <w:rFonts w:ascii="Cambria Math" w:hAnsi="Cambria Math"/>
                  </w:rPr>
                  <m:t xml:space="preserve">- </m:t>
                </w:del>
              </m:r>
              <m:sSub>
                <m:sSubPr>
                  <m:ctrlPr>
                    <w:del w:id="1953" w:author="Andy Kleinhesselink" w:date="2019-07-12T15:26:00Z">
                      <w:rPr>
                        <w:rFonts w:ascii="Cambria Math" w:hAnsi="Cambria Math"/>
                        <w:i/>
                      </w:rPr>
                    </w:del>
                  </m:ctrlPr>
                </m:sSubPr>
                <m:e>
                  <m:r>
                    <w:del w:id="1954" w:author="Andy Kleinhesselink" w:date="2019-07-12T15:26:00Z">
                      <w:rPr>
                        <w:rFonts w:ascii="Cambria Math" w:hAnsi="Cambria Math"/>
                      </w:rPr>
                      <m:t>β</m:t>
                    </w:del>
                  </m:r>
                </m:e>
                <m:sub>
                  <m:r>
                    <w:del w:id="1955" w:author="Andy Kleinhesselink" w:date="2019-07-12T15:26:00Z">
                      <w:rPr>
                        <w:rFonts w:ascii="Cambria Math" w:hAnsi="Cambria Math"/>
                      </w:rPr>
                      <m:t>i[jk]</m:t>
                    </w:del>
                  </m:r>
                </m:sub>
              </m:sSub>
              <m:sSub>
                <m:sSubPr>
                  <m:ctrlPr>
                    <w:del w:id="1956" w:author="Andy Kleinhesselink" w:date="2019-07-12T15:26:00Z">
                      <w:rPr>
                        <w:rFonts w:ascii="Cambria Math" w:hAnsi="Cambria Math"/>
                        <w:i/>
                      </w:rPr>
                    </w:del>
                  </m:ctrlPr>
                </m:sSubPr>
                <m:e>
                  <m:r>
                    <w:del w:id="1957" w:author="Andy Kleinhesselink" w:date="2019-07-12T15:26:00Z">
                      <w:rPr>
                        <w:rFonts w:ascii="Cambria Math" w:hAnsi="Cambria Math"/>
                      </w:rPr>
                      <m:t>n</m:t>
                    </w:del>
                  </m:r>
                </m:e>
                <m:sub>
                  <m:r>
                    <w:del w:id="1958" w:author="Andy Kleinhesselink" w:date="2019-07-12T15:26:00Z">
                      <w:rPr>
                        <w:rFonts w:ascii="Cambria Math" w:hAnsi="Cambria Math"/>
                      </w:rPr>
                      <m:t>j</m:t>
                    </w:del>
                  </m:r>
                </m:sub>
              </m:sSub>
              <m:sSub>
                <m:sSubPr>
                  <m:ctrlPr>
                    <w:del w:id="1959" w:author="Andy Kleinhesselink" w:date="2019-07-12T15:26:00Z">
                      <w:rPr>
                        <w:rFonts w:ascii="Cambria Math" w:hAnsi="Cambria Math"/>
                        <w:i/>
                      </w:rPr>
                    </w:del>
                  </m:ctrlPr>
                </m:sSubPr>
                <m:e>
                  <m:r>
                    <w:del w:id="1960" w:author="Andy Kleinhesselink" w:date="2019-07-12T15:26:00Z">
                      <w:rPr>
                        <w:rFonts w:ascii="Cambria Math" w:hAnsi="Cambria Math"/>
                      </w:rPr>
                      <m:t>n</m:t>
                    </w:del>
                  </m:r>
                </m:e>
                <m:sub>
                  <m:r>
                    <w:del w:id="1961" w:author="Andy Kleinhesselink" w:date="2019-07-12T15:26:00Z">
                      <w:rPr>
                        <w:rFonts w:ascii="Cambria Math" w:hAnsi="Cambria Math"/>
                      </w:rPr>
                      <m:t>k</m:t>
                    </w:del>
                  </m:r>
                </m:sub>
              </m:sSub>
            </m:oMath>
            <w:del w:id="1962" w:author="Andy Kleinhesselink" w:date="2019-07-12T15:26:00Z">
              <w:r w:rsidR="00396DBF" w:rsidDel="00C334AE">
                <w:delText>)</w:delText>
              </w:r>
              <w:r w:rsidR="004407B3" w:rsidDel="00C334AE">
                <w:delText>.</w:delText>
              </w:r>
            </w:del>
          </w:p>
        </w:tc>
        <w:tc>
          <w:tcPr>
            <w:tcW w:w="730" w:type="dxa"/>
            <w:vAlign w:val="center"/>
          </w:tcPr>
          <w:p w14:paraId="64F983F0" w14:textId="705F4EDC" w:rsidR="00396DBF" w:rsidRPr="006B2FC8" w:rsidDel="00C334AE" w:rsidRDefault="00396DBF" w:rsidP="00C34E22">
            <w:pPr>
              <w:spacing w:after="202"/>
              <w:ind w:firstLine="0"/>
              <w:contextualSpacing/>
              <w:jc w:val="center"/>
              <w:rPr>
                <w:del w:id="1963" w:author="Andy Kleinhesselink" w:date="2019-07-12T15:26:00Z"/>
              </w:rPr>
            </w:pPr>
            <w:del w:id="1964" w:author="Andy Kleinhesselink" w:date="2019-07-12T15:26:00Z">
              <w:r w:rsidRPr="006B2FC8" w:rsidDel="00C334AE">
                <w:delText>(</w:delText>
              </w:r>
              <w:r w:rsidRPr="006B2FC8" w:rsidDel="00C334AE">
                <w:rPr>
                  <w:noProof/>
                </w:rPr>
                <w:fldChar w:fldCharType="begin"/>
              </w:r>
              <w:r w:rsidRPr="006B2FC8" w:rsidDel="00C334AE">
                <w:rPr>
                  <w:noProof/>
                </w:rPr>
                <w:delInstrText xml:space="preserve"> SEQ eq \* MERGEFORMAT </w:delInstrText>
              </w:r>
              <w:r w:rsidRPr="006B2FC8" w:rsidDel="00C334AE">
                <w:rPr>
                  <w:noProof/>
                </w:rPr>
                <w:fldChar w:fldCharType="separate"/>
              </w:r>
            </w:del>
            <w:del w:id="1965" w:author="Andy Kleinhesselink" w:date="2019-07-12T08:02:00Z">
              <w:r w:rsidDel="00B91BF5">
                <w:rPr>
                  <w:noProof/>
                </w:rPr>
                <w:delText>4</w:delText>
              </w:r>
            </w:del>
            <w:del w:id="1966" w:author="Andy Kleinhesselink" w:date="2019-07-12T15:26:00Z">
              <w:r w:rsidRPr="006B2FC8" w:rsidDel="00C334AE">
                <w:rPr>
                  <w:noProof/>
                </w:rPr>
                <w:fldChar w:fldCharType="end"/>
              </w:r>
              <w:r w:rsidRPr="006B2FC8" w:rsidDel="00C334AE">
                <w:delText>)</w:delText>
              </w:r>
            </w:del>
          </w:p>
        </w:tc>
      </w:tr>
    </w:tbl>
    <w:p w14:paraId="222FC501" w14:textId="327778FF" w:rsidR="00725439" w:rsidDel="00C334AE" w:rsidRDefault="004407B3">
      <w:pPr>
        <w:spacing w:after="202"/>
        <w:ind w:firstLine="0"/>
        <w:contextualSpacing/>
        <w:rPr>
          <w:del w:id="1967" w:author="Andy Kleinhesselink" w:date="2019-07-12T15:26:00Z"/>
        </w:rPr>
      </w:pPr>
      <w:del w:id="1968" w:author="Andy Kleinhesselink" w:date="2019-07-12T15:26:00Z">
        <w:r w:rsidDel="00C334AE">
          <w:delText>T</w:delText>
        </w:r>
        <w:r w:rsidR="00A5132A" w:rsidDel="00C334AE">
          <w:delText xml:space="preserve">he </w:delText>
        </w:r>
        <w:r w:rsidR="00D1698B" w:rsidDel="00C334AE">
          <w:delText xml:space="preserve">sensitivity of the focal species to the competitor j is now expressed by the </w:delText>
        </w:r>
        <w:r w:rsidR="006C13E2" w:rsidDel="00C334AE">
          <w:delText xml:space="preserve">partial derivative </w:delTex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d>
        </m:oMath>
        <w:r w:rsidR="00D1698B" w:rsidDel="00C334AE">
          <w:delText xml:space="preserve">.  The partial derivative is </w:delText>
        </w:r>
        <w:r w:rsidR="003C2A63" w:rsidDel="00C334AE">
          <w:delText xml:space="preserve">now </w:delText>
        </w:r>
        <w:r w:rsidR="00D1698B" w:rsidDel="00C334AE">
          <w:delText xml:space="preserve">a function of </w:delText>
        </w:r>
        <w:r w:rsidR="00A5132A" w:rsidDel="00C334AE">
          <w:delText>an additional species</w:delText>
        </w:r>
        <w:r w:rsidR="00A83F6C" w:rsidDel="00C334AE">
          <w:delText>,</w:delText>
        </w:r>
        <w:r w:rsidDel="00C334AE">
          <w:rPr>
            <w:i/>
          </w:rPr>
          <w:delText xml:space="preserve"> k</w:delText>
        </w:r>
        <w:r w:rsidR="00A83F6C" w:rsidDel="00C334AE">
          <w:delText>,</w:delText>
        </w:r>
        <w:r w:rsidR="00635CBA" w:rsidDel="00C334AE">
          <w:delText xml:space="preserve"> </w:delText>
        </w:r>
        <w:r w:rsidR="000C6857" w:rsidDel="00C334AE">
          <w:delText xml:space="preserve">which </w:delText>
        </w:r>
        <w:r w:rsidDel="00C334AE">
          <w:delText xml:space="preserve">means that the model includes an HOI.  Specifically, the HOI is </w:delText>
        </w:r>
        <w:r w:rsidR="00D1698B" w:rsidDel="00C334AE">
          <w:delText xml:space="preserve">the modification of the effect of </w:delText>
        </w:r>
        <w:r w:rsidR="000C6857" w:rsidRPr="002834AC" w:rsidDel="00C334AE">
          <w:rPr>
            <w:i/>
          </w:rPr>
          <w:delText>j</w:delText>
        </w:r>
        <w:r w:rsidR="000C6857" w:rsidDel="00C334AE">
          <w:delText xml:space="preserve"> on </w:delText>
        </w:r>
        <w:r w:rsidR="00D1698B" w:rsidDel="00C334AE">
          <w:delText xml:space="preserve">the per capita growth rate of </w:delText>
        </w:r>
        <w:r w:rsidR="00D1698B" w:rsidDel="00C334AE">
          <w:rPr>
            <w:i/>
          </w:rPr>
          <w:delText>i</w:delText>
        </w:r>
        <w:r w:rsidR="00D1698B" w:rsidDel="00C334AE">
          <w:delText xml:space="preserve"> by the density of </w:delText>
        </w:r>
        <w:r w:rsidR="00D1698B" w:rsidRPr="002834AC" w:rsidDel="00C334AE">
          <w:rPr>
            <w:i/>
          </w:rPr>
          <w:delText>k</w:delText>
        </w:r>
        <w:r w:rsidR="00D1698B" w:rsidDel="00C334AE">
          <w:delText>.</w:delText>
        </w:r>
        <w:r w:rsidR="00725439" w:rsidDel="00C334AE">
          <w:delText xml:space="preserve"> </w:delText>
        </w:r>
      </w:del>
    </w:p>
    <w:p w14:paraId="729C8C7E" w14:textId="794047E9" w:rsidR="00B21FCF" w:rsidDel="00C334AE" w:rsidRDefault="00D1698B">
      <w:pPr>
        <w:spacing w:after="202"/>
        <w:contextualSpacing/>
        <w:rPr>
          <w:del w:id="1969" w:author="Andy Kleinhesselink" w:date="2019-07-12T15:26:00Z"/>
        </w:rPr>
      </w:pPr>
      <w:del w:id="1970" w:author="Andy Kleinhesselink" w:date="2019-07-12T15:26:00Z">
        <w:r w:rsidDel="00C334AE">
          <w:delText>To restate our criteria in one sentence</w:delText>
        </w:r>
        <w:r w:rsidR="00891C14" w:rsidDel="00C334AE">
          <w:delText xml:space="preserve">, </w:delText>
        </w:r>
        <w:r w:rsidR="00891C14" w:rsidRPr="002834AC" w:rsidDel="00C334AE">
          <w:rPr>
            <w:i/>
          </w:rPr>
          <w:delText>a model does</w:delText>
        </w:r>
        <w:r w:rsidR="00F92F4D" w:rsidRPr="002834AC" w:rsidDel="00C334AE">
          <w:rPr>
            <w:i/>
          </w:rPr>
          <w:delText xml:space="preserve"> not</w:delText>
        </w:r>
        <w:r w:rsidR="00891C14" w:rsidRPr="002834AC" w:rsidDel="00C334AE">
          <w:rPr>
            <w:i/>
          </w:rPr>
          <w:delText xml:space="preserve"> contain an HOI if </w:delText>
        </w:r>
        <w:r w:rsidR="00F92F4D" w:rsidRPr="002834AC" w:rsidDel="00C334AE">
          <w:rPr>
            <w:i/>
          </w:rPr>
          <w:delText xml:space="preserve">the </w:delText>
        </w:r>
        <w:r w:rsidR="00891C14" w:rsidRPr="002834AC" w:rsidDel="00C334AE">
          <w:rPr>
            <w:i/>
          </w:rPr>
          <w:delText xml:space="preserve">sensitivity of the focal species to a change in the density of a competitor </w:delText>
        </w:r>
        <w:r w:rsidR="00F92F4D" w:rsidRPr="002834AC" w:rsidDel="00C334AE">
          <w:rPr>
            <w:i/>
          </w:rPr>
          <w:delText>can be expressed as</w:delText>
        </w:r>
        <w:r w:rsidR="00891C14" w:rsidRPr="002834AC" w:rsidDel="00C334AE">
          <w:rPr>
            <w:i/>
          </w:rPr>
          <w:delText xml:space="preserve"> </w:delText>
        </w:r>
        <w:r w:rsidR="00F92F4D" w:rsidRPr="002834AC" w:rsidDel="00C334AE">
          <w:rPr>
            <w:i/>
          </w:rPr>
          <w:delText xml:space="preserve">a function of the </w:delText>
        </w:r>
        <w:r w:rsidR="00891C14" w:rsidRPr="002834AC" w:rsidDel="00C334AE">
          <w:rPr>
            <w:i/>
          </w:rPr>
          <w:delText>density of th</w:delText>
        </w:r>
        <w:r w:rsidR="009162AB" w:rsidDel="00C334AE">
          <w:rPr>
            <w:i/>
          </w:rPr>
          <w:delText>e</w:delText>
        </w:r>
        <w:r w:rsidR="00891C14" w:rsidRPr="002834AC" w:rsidDel="00C334AE">
          <w:rPr>
            <w:i/>
          </w:rPr>
          <w:delText xml:space="preserve"> competitor and the current population growth rate of the focal species, and does not involve the densities of any other competitor</w:delText>
        </w:r>
        <w:r w:rsidR="00281FB3" w:rsidRPr="002834AC" w:rsidDel="00C334AE">
          <w:rPr>
            <w:i/>
          </w:rPr>
          <w:delText xml:space="preserve"> species</w:delText>
        </w:r>
        <w:r w:rsidR="00891C14" w:rsidDel="00C334AE">
          <w:delText xml:space="preserve">.  </w:delText>
        </w:r>
        <w:r w:rsidDel="00C334AE">
          <w:delText>I</w:delText>
        </w:r>
        <w:r w:rsidR="00891C14" w:rsidDel="00C334AE">
          <w:delText xml:space="preserve">t may appear that our criteria are more complicated than </w:delText>
        </w:r>
        <w:r w:rsidR="00F92F4D" w:rsidDel="00C334AE">
          <w:delText>they</w:delText>
        </w:r>
        <w:r w:rsidR="00891C14" w:rsidDel="00C334AE">
          <w:delText xml:space="preserve"> need to be. Why is the current population growth rate, </w:delText>
        </w:r>
        <w:r w:rsidR="00891C14" w:rsidRPr="002834AC" w:rsidDel="00C334AE">
          <w:rPr>
            <w:i/>
          </w:rPr>
          <w:delText>F</w:delText>
        </w:r>
        <w:r w:rsidR="00891C14" w:rsidRPr="002834AC" w:rsidDel="00C334AE">
          <w:rPr>
            <w:i/>
            <w:vertAlign w:val="subscript"/>
          </w:rPr>
          <w:delText>i</w:delText>
        </w:r>
        <w:r w:rsidR="00891C14" w:rsidDel="00C334AE">
          <w:delText>, included in the definition? A simpler</w:delText>
        </w:r>
        <w:r w:rsidR="00B065CB" w:rsidDel="00C334AE">
          <w:delText xml:space="preserve"> criteria </w:delText>
        </w:r>
        <w:r w:rsidR="00A04340" w:rsidDel="00C334AE">
          <w:delText xml:space="preserve">for models without HOIs, </w:delText>
        </w:r>
        <w:r w:rsidR="00B065CB" w:rsidDel="00C334AE">
          <w:delText xml:space="preserve">would be requiring the </w:delText>
        </w:r>
        <w:r w:rsidR="009162AB" w:rsidDel="00C334AE">
          <w:delText>sensitivity of the focal species</w:delText>
        </w:r>
        <w:r w:rsidR="00E26220" w:rsidDel="00C334AE">
          <w:delText xml:space="preserve"> </w:delText>
        </w:r>
        <w:r w:rsidR="00B065CB" w:rsidDel="00C334AE">
          <w:delText>to be</w:delText>
        </w:r>
        <w:r w:rsidR="00E26220" w:rsidDel="00C334AE">
          <w:delText xml:space="preserve"> a function of competitor species </w:delText>
        </w:r>
        <w:r w:rsidR="00E26220" w:rsidRPr="002834AC" w:rsidDel="00C334AE">
          <w:rPr>
            <w:i/>
          </w:rPr>
          <w:delText>j</w:delText>
        </w:r>
        <w:r w:rsidR="00B065CB" w:rsidDel="00C334AE">
          <w:rPr>
            <w:i/>
          </w:rPr>
          <w:delText>’s</w:delText>
        </w:r>
        <w:r w:rsidR="00E26220" w:rsidDel="00C334AE">
          <w:delText xml:space="preserve"> </w:delText>
        </w:r>
        <w:r w:rsidR="009162AB" w:rsidDel="00C334AE">
          <w:delText xml:space="preserve">density </w:delText>
        </w:r>
        <w:r w:rsidR="00E26220" w:rsidDel="00C334AE">
          <w:delText>and nothing else</w:delText>
        </w:r>
        <w:r w:rsidR="00F92F4D" w:rsidDel="00C334AE">
          <w:delText xml:space="preserve">.  </w:delText>
        </w:r>
        <w:r w:rsidR="00E26220" w:rsidDel="00C334AE">
          <w:delText xml:space="preserve">However, allowing the </w:delText>
        </w:r>
        <w:r w:rsidR="00A04340" w:rsidDel="00C334AE">
          <w:delText xml:space="preserve">sensitivity to be function of the </w:delText>
        </w:r>
        <w:r w:rsidR="009162AB" w:rsidDel="00C334AE">
          <w:delText xml:space="preserve">current </w:delText>
        </w:r>
        <w:r w:rsidR="00A04340" w:rsidDel="00C334AE">
          <w:delText xml:space="preserve">per capita </w:delText>
        </w:r>
        <w:r w:rsidR="009162AB" w:rsidDel="00C334AE">
          <w:delText xml:space="preserve">population growth rate, </w:delText>
        </w:r>
        <w:r w:rsidR="009162AB" w:rsidRPr="002834AC" w:rsidDel="00C334AE">
          <w:rPr>
            <w:i/>
          </w:rPr>
          <w:delText>F</w:delText>
        </w:r>
        <w:r w:rsidR="009162AB" w:rsidRPr="002834AC" w:rsidDel="00C334AE">
          <w:rPr>
            <w:i/>
            <w:vertAlign w:val="subscript"/>
          </w:rPr>
          <w:delText>i</w:delText>
        </w:r>
        <w:r w:rsidR="009162AB" w:rsidDel="00C334AE">
          <w:delText xml:space="preserve">, </w:delText>
        </w:r>
        <w:r w:rsidR="00E26220" w:rsidDel="00C334AE">
          <w:delText xml:space="preserve">is a critical part of the definition.  As Adler and Morris explain, </w:delText>
        </w:r>
        <w:r w:rsidR="00E26220" w:rsidRPr="002834AC" w:rsidDel="00C334AE">
          <w:rPr>
            <w:i/>
          </w:rPr>
          <w:delText>F</w:delText>
        </w:r>
        <w:r w:rsidR="00E26220" w:rsidRPr="002834AC" w:rsidDel="00C334AE">
          <w:rPr>
            <w:i/>
            <w:vertAlign w:val="subscript"/>
          </w:rPr>
          <w:delText>i</w:delText>
        </w:r>
        <w:r w:rsidR="00E26220" w:rsidDel="00C334AE">
          <w:delText xml:space="preserve"> </w:delText>
        </w:r>
        <w:r w:rsidR="009162AB" w:rsidDel="00C334AE">
          <w:delText xml:space="preserve">can be thought of as a proxy for all </w:delText>
        </w:r>
        <w:r w:rsidR="00E26220" w:rsidDel="00C334AE">
          <w:delText>other limiting resources and interactions</w:delText>
        </w:r>
        <w:r w:rsidR="009162AB" w:rsidDel="00C334AE">
          <w:delText>.  Allowing the</w:delText>
        </w:r>
        <w:r w:rsidR="00E26220" w:rsidDel="00C334AE">
          <w:delText xml:space="preserve"> partial derivative </w:delText>
        </w:r>
        <w:r w:rsidR="009162AB" w:rsidDel="00C334AE">
          <w:delText xml:space="preserve">to be a function of </w:delText>
        </w:r>
        <w:r w:rsidR="009162AB" w:rsidRPr="002834AC" w:rsidDel="00C334AE">
          <w:rPr>
            <w:i/>
          </w:rPr>
          <w:delText>F</w:delText>
        </w:r>
        <w:r w:rsidR="009162AB" w:rsidRPr="002834AC" w:rsidDel="00C334AE">
          <w:rPr>
            <w:i/>
            <w:vertAlign w:val="subscript"/>
          </w:rPr>
          <w:delText>i</w:delText>
        </w:r>
        <w:r w:rsidR="009162AB" w:rsidDel="00C334AE">
          <w:delText xml:space="preserve"> means that we are isolating how one competitor species at a time</w:delText>
        </w:r>
        <w:r w:rsidR="00725439" w:rsidDel="00C334AE">
          <w:delText xml:space="preserve"> </w:delText>
        </w:r>
        <w:r w:rsidR="009162AB" w:rsidDel="00C334AE">
          <w:delText xml:space="preserve">affects the focal species while accounting for all other competitor densities </w:delText>
        </w:r>
        <w:r w:rsidR="00725439" w:rsidDel="00C334AE">
          <w:delText>(see Box 1 for a graphical interpretation)</w:delText>
        </w:r>
        <w:r w:rsidR="00E26220" w:rsidDel="00C334AE">
          <w:delText xml:space="preserve">.  A practical consequence of </w:delText>
        </w:r>
        <w:r w:rsidR="00281FB3" w:rsidDel="00C334AE">
          <w:delText xml:space="preserve">this </w:delText>
        </w:r>
        <w:r w:rsidR="00E26220" w:rsidDel="00C334AE">
          <w:delText xml:space="preserve">is </w:delText>
        </w:r>
        <w:r w:rsidR="00281FB3" w:rsidDel="00C334AE">
          <w:delText xml:space="preserve">that </w:delText>
        </w:r>
        <w:r w:rsidR="00725439" w:rsidDel="00C334AE">
          <w:delText xml:space="preserve">the standard version of </w:delText>
        </w:r>
        <w:r w:rsidR="009162AB" w:rsidDel="00C334AE">
          <w:delText xml:space="preserve">discrete time </w:delText>
        </w:r>
        <w:r w:rsidR="00E26220" w:rsidDel="00C334AE">
          <w:delText xml:space="preserve">competition models such as Beverton-Holt and Ricker </w:delText>
        </w:r>
        <w:r w:rsidR="00281FB3" w:rsidDel="00C334AE">
          <w:delText>do not test positive for HOIs</w:delText>
        </w:r>
        <w:r w:rsidR="008467DC" w:rsidDel="00C334AE">
          <w:delText xml:space="preserve">, despite being non-additive </w:delText>
        </w:r>
        <w:r w:rsidR="00284378" w:rsidDel="00C334AE">
          <w:fldChar w:fldCharType="begin"/>
        </w:r>
        <w:r w:rsidR="00284378" w:rsidDel="00C334AE">
          <w:delInstrText xml:space="preserve"> ADDIN ZOTERO_ITEM CSL_CITATION {"citationID":"kvd4jhw0","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284378" w:rsidDel="00C334AE">
          <w:fldChar w:fldCharType="separate"/>
        </w:r>
        <w:r w:rsidR="00284378" w:rsidDel="00C334AE">
          <w:rPr>
            <w:noProof/>
          </w:rPr>
          <w:delText>(Adler and Morris 1994)</w:delText>
        </w:r>
        <w:r w:rsidR="00284378" w:rsidDel="00C334AE">
          <w:fldChar w:fldCharType="end"/>
        </w:r>
        <w:r w:rsidR="00E26220" w:rsidDel="00C334AE">
          <w:delText xml:space="preserve">.  </w:delText>
        </w:r>
        <w:r w:rsidR="009162AB" w:rsidDel="00C334AE">
          <w:delText xml:space="preserve">In these models, </w:delText>
        </w:r>
        <w:r w:rsidR="00284378" w:rsidDel="00C334AE">
          <w:delText xml:space="preserve">the sensitivity of per capita growth rate to each </w:delText>
        </w:r>
        <w:r w:rsidR="00284378" w:rsidRPr="006B2FC8" w:rsidDel="00C334AE">
          <w:delText>additional competitor declines as more competitors are added</w:delText>
        </w:r>
        <w:r w:rsidR="008467DC" w:rsidDel="00C334AE">
          <w:delText xml:space="preserve"> </w:delText>
        </w:r>
        <w:r w:rsidR="008467DC" w:rsidRPr="006B2FC8" w:rsidDel="00C334AE">
          <w:fldChar w:fldCharType="begin"/>
        </w:r>
        <w:r w:rsidR="008467DC" w:rsidRPr="006B2FC8" w:rsidDel="00C334AE">
          <w:del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delInstrText>
        </w:r>
        <w:r w:rsidR="008467DC" w:rsidRPr="006B2FC8" w:rsidDel="00C334AE">
          <w:fldChar w:fldCharType="separate"/>
        </w:r>
        <w:r w:rsidR="008467DC" w:rsidRPr="006B2FC8" w:rsidDel="00C334AE">
          <w:rPr>
            <w:noProof/>
          </w:rPr>
          <w:delText>(Hassell and Comins 1976)</w:delText>
        </w:r>
        <w:r w:rsidR="008467DC" w:rsidRPr="006B2FC8" w:rsidDel="00C334AE">
          <w:fldChar w:fldCharType="end"/>
        </w:r>
        <w:r w:rsidR="00284378" w:rsidRPr="006B2FC8" w:rsidDel="00C334AE">
          <w:delText>.  This could be interpreted as a kind of</w:delText>
        </w:r>
        <w:r w:rsidR="00284378" w:rsidDel="00C334AE">
          <w:delText xml:space="preserve"> HOI, an </w:delText>
        </w:r>
        <w:r w:rsidR="00284378" w:rsidRPr="006B2FC8" w:rsidDel="00C334AE">
          <w:delText xml:space="preserve">interaction modification among </w:delText>
        </w:r>
        <w:r w:rsidR="00284378" w:rsidRPr="006B2FC8" w:rsidDel="00C334AE">
          <w:rPr>
            <w:i/>
          </w:rPr>
          <w:delText>individuals within</w:delText>
        </w:r>
        <w:r w:rsidR="00284378" w:rsidRPr="006B2FC8" w:rsidDel="00C334AE">
          <w:delText xml:space="preserve"> species. </w:delText>
        </w:r>
        <w:r w:rsidR="00284378" w:rsidDel="00C334AE">
          <w:delText xml:space="preserve"> However, the standard versions of these models are widely understood not to contain HOIs</w:delText>
        </w:r>
        <w:r w:rsidR="008467DC" w:rsidDel="00C334AE">
          <w:delText xml:space="preserve"> </w:delText>
        </w:r>
        <w:r w:rsidR="008467DC" w:rsidDel="00C334AE">
          <w:fldChar w:fldCharType="begin"/>
        </w:r>
        <w:r w:rsidR="008467DC" w:rsidDel="00C334AE">
          <w:delInstrText xml:space="preserve"> ADDIN ZOTERO_ITEM CSL_CITATION {"citationID":"ILe5YFhF","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delInstrText>
        </w:r>
        <w:r w:rsidR="008467DC" w:rsidDel="00C334AE">
          <w:fldChar w:fldCharType="separate"/>
        </w:r>
        <w:r w:rsidR="008467DC" w:rsidDel="00C334AE">
          <w:rPr>
            <w:noProof/>
          </w:rPr>
          <w:delText>(Mayfield and Stouffer 2017)</w:delText>
        </w:r>
        <w:r w:rsidR="008467DC" w:rsidDel="00C334AE">
          <w:fldChar w:fldCharType="end"/>
        </w:r>
        <w:r w:rsidR="008467DC" w:rsidDel="00C334AE">
          <w:delText xml:space="preserve"> </w:delText>
        </w:r>
        <w:r w:rsidR="00284378" w:rsidDel="00C334AE">
          <w:delText xml:space="preserve">and </w:delText>
        </w:r>
        <w:r w:rsidR="008467DC" w:rsidDel="00C334AE">
          <w:delText xml:space="preserve">our criteria are consistent with this </w:delText>
        </w:r>
        <w:r w:rsidR="008467DC" w:rsidDel="00C334AE">
          <w:fldChar w:fldCharType="begin"/>
        </w:r>
        <w:r w:rsidR="008467DC" w:rsidDel="00C334AE">
          <w:delInstrText xml:space="preserve"> ADDIN ZOTERO_ITEM CSL_CITATION {"citationID":"dLoryJ1L","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8467DC" w:rsidDel="00C334AE">
          <w:fldChar w:fldCharType="separate"/>
        </w:r>
        <w:r w:rsidR="008467DC" w:rsidDel="00C334AE">
          <w:rPr>
            <w:noProof/>
          </w:rPr>
          <w:delText>(Adler and Morris 1994)</w:delText>
        </w:r>
        <w:r w:rsidR="008467DC" w:rsidDel="00C334AE">
          <w:fldChar w:fldCharType="end"/>
        </w:r>
        <w:r w:rsidR="00284378" w:rsidDel="00C334AE">
          <w:delText xml:space="preserve">.  </w:delText>
        </w:r>
      </w:del>
    </w:p>
    <w:p w14:paraId="77787883" w14:textId="3CB768A2" w:rsidR="00E9016C" w:rsidDel="00C334AE" w:rsidRDefault="004407B3" w:rsidP="002834AC">
      <w:pPr>
        <w:spacing w:after="202"/>
        <w:contextualSpacing/>
        <w:rPr>
          <w:del w:id="1971" w:author="Andy Kleinhesselink" w:date="2019-07-12T15:26:00Z"/>
        </w:rPr>
      </w:pPr>
      <w:del w:id="1972" w:author="Andy Kleinhesselink" w:date="2019-07-12T15:26:00Z">
        <w:r w:rsidDel="00C334AE">
          <w:delText xml:space="preserve">Our </w:delText>
        </w:r>
        <w:r w:rsidR="00A04340" w:rsidDel="00C334AE">
          <w:delText>test</w:delText>
        </w:r>
        <w:r w:rsidDel="00C334AE">
          <w:delText xml:space="preserve"> </w:delText>
        </w:r>
        <w:r w:rsidR="00A04340" w:rsidDel="00C334AE">
          <w:delText>is</w:delText>
        </w:r>
        <w:r w:rsidDel="00C334AE">
          <w:delText xml:space="preserve"> slightly </w:delText>
        </w:r>
        <w:r w:rsidR="00A04340" w:rsidDel="00C334AE">
          <w:delText>less</w:delText>
        </w:r>
        <w:r w:rsidDel="00C334AE">
          <w:delText xml:space="preserve"> restrictive </w:delText>
        </w:r>
        <w:r w:rsidR="00A04340" w:rsidDel="00C334AE">
          <w:delText xml:space="preserve">for the presence of HOIs </w:delText>
        </w:r>
        <w:r w:rsidDel="00C334AE">
          <w:delText>than th</w:delText>
        </w:r>
        <w:r w:rsidR="00A04340" w:rsidDel="00C334AE">
          <w:delText>at of</w:delText>
        </w:r>
        <w:r w:rsidDel="00C334AE">
          <w:delText xml:space="preserve"> Adler and Morris</w:delText>
        </w:r>
        <w:r w:rsidR="00B21FCF" w:rsidDel="00C334AE">
          <w:delText xml:space="preserve">. </w:delText>
        </w:r>
        <w:r w:rsidR="008467DC" w:rsidDel="00C334AE">
          <w:delText>We stipulate that</w:delText>
        </w:r>
        <w:r w:rsidR="00B21FCF" w:rsidDel="00C334AE">
          <w:delText xml:space="preserve"> the partial derivative</w:delText>
        </w:r>
        <w:r w:rsidR="00284378" w:rsidDel="00C334AE">
          <w:delText xml:space="preserve"> in </w:delText>
        </w:r>
        <w:r w:rsidR="00B21FCF" w:rsidDel="00C334AE">
          <w:delText xml:space="preserve">eq. (2) </w:delText>
        </w:r>
        <w:r w:rsidR="008467DC" w:rsidDel="00C334AE">
          <w:delText>must</w:delText>
        </w:r>
        <w:r w:rsidR="00284378" w:rsidDel="00C334AE">
          <w:delText xml:space="preserve"> </w:delText>
        </w:r>
        <w:r w:rsidR="008467DC" w:rsidDel="00C334AE">
          <w:delText>be</w:delText>
        </w:r>
        <w:r w:rsidR="00B21FCF" w:rsidDel="00C334AE">
          <w:delText xml:space="preserve"> </w:delText>
        </w:r>
        <w:r w:rsidR="008467DC" w:rsidDel="00C334AE">
          <w:delText xml:space="preserve">a </w:delText>
        </w:r>
        <w:r w:rsidR="00B21FCF" w:rsidDel="00C334AE">
          <w:delText xml:space="preserve">function of </w:delText>
        </w:r>
        <w:r w:rsidR="008467DC" w:rsidDel="00C334AE">
          <w:delText xml:space="preserve">another </w:delText>
        </w:r>
        <w:r w:rsidR="00284378" w:rsidDel="00C334AE">
          <w:delText xml:space="preserve">competitor other than </w:delText>
        </w:r>
        <w:r w:rsidR="00A04340" w:rsidRPr="002834AC" w:rsidDel="00C334AE">
          <w:rPr>
            <w:i/>
          </w:rPr>
          <w:delText>j</w:delText>
        </w:r>
        <w:r w:rsidR="00A04340" w:rsidDel="00C334AE">
          <w:delText xml:space="preserve"> </w:delText>
        </w:r>
        <w:r w:rsidR="008467DC" w:rsidDel="00C334AE">
          <w:delText>for</w:delText>
        </w:r>
        <w:r w:rsidR="00284378" w:rsidDel="00C334AE">
          <w:delText xml:space="preserve"> there </w:delText>
        </w:r>
        <w:r w:rsidR="008467DC" w:rsidDel="00C334AE">
          <w:delText>to be</w:delText>
        </w:r>
        <w:r w:rsidR="00284378" w:rsidDel="00C334AE">
          <w:delText xml:space="preserve"> an HOI.  This means that an HOI can involve the modification of intraspecific density dependence by interspecific density</w:delText>
        </w:r>
        <w:r w:rsidR="00E9016C" w:rsidDel="00C334AE">
          <w:delText xml:space="preserve">, or vice versa. Consider a variation on eq. (3) abo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84"/>
        <w:gridCol w:w="736"/>
      </w:tblGrid>
      <w:tr w:rsidR="00E9016C" w:rsidRPr="006B2FC8" w:rsidDel="00C334AE" w14:paraId="3FA5E827" w14:textId="4B15BDD2" w:rsidTr="00725439">
        <w:trPr>
          <w:trHeight w:val="503"/>
          <w:del w:id="1973" w:author="Andy Kleinhesselink" w:date="2019-07-12T15:26:00Z"/>
        </w:trPr>
        <w:tc>
          <w:tcPr>
            <w:tcW w:w="720" w:type="dxa"/>
            <w:vAlign w:val="center"/>
          </w:tcPr>
          <w:p w14:paraId="63B4318C" w14:textId="6335DCED" w:rsidR="00E9016C" w:rsidRPr="006B2FC8" w:rsidDel="00C334AE" w:rsidRDefault="00E9016C" w:rsidP="00725439">
            <w:pPr>
              <w:spacing w:after="202"/>
              <w:ind w:firstLine="0"/>
              <w:contextualSpacing/>
              <w:jc w:val="center"/>
              <w:rPr>
                <w:del w:id="1974" w:author="Andy Kleinhesselink" w:date="2019-07-12T15:26:00Z"/>
              </w:rPr>
            </w:pPr>
          </w:p>
        </w:tc>
        <w:tc>
          <w:tcPr>
            <w:tcW w:w="7190" w:type="dxa"/>
            <w:vAlign w:val="center"/>
          </w:tcPr>
          <w:p w14:paraId="12DDC0B9" w14:textId="63FCC790" w:rsidR="00E9016C" w:rsidRPr="006B2FC8" w:rsidDel="00C334AE" w:rsidRDefault="00DA3A33" w:rsidP="00725439">
            <w:pPr>
              <w:spacing w:after="202"/>
              <w:contextualSpacing/>
              <w:jc w:val="center"/>
              <w:rPr>
                <w:del w:id="1975" w:author="Andy Kleinhesselink" w:date="2019-07-12T15:26:00Z"/>
              </w:rPr>
            </w:pPr>
            <m:oMath>
              <m:f>
                <m:fPr>
                  <m:ctrlPr>
                    <w:del w:id="1976" w:author="Andy Kleinhesselink" w:date="2019-07-12T15:26:00Z">
                      <w:rPr>
                        <w:rFonts w:ascii="Cambria Math" w:hAnsi="Cambria Math"/>
                        <w:i/>
                      </w:rPr>
                    </w:del>
                  </m:ctrlPr>
                </m:fPr>
                <m:num>
                  <m:r>
                    <w:del w:id="1977" w:author="Andy Kleinhesselink" w:date="2019-07-12T15:26:00Z">
                      <w:rPr>
                        <w:rFonts w:ascii="Cambria Math" w:hAnsi="Cambria Math"/>
                      </w:rPr>
                      <m:t>1</m:t>
                    </w:del>
                  </m:r>
                </m:num>
                <m:den>
                  <m:sSub>
                    <m:sSubPr>
                      <m:ctrlPr>
                        <w:del w:id="1978" w:author="Andy Kleinhesselink" w:date="2019-07-12T15:26:00Z">
                          <w:rPr>
                            <w:rFonts w:ascii="Cambria Math" w:hAnsi="Cambria Math"/>
                            <w:i/>
                          </w:rPr>
                        </w:del>
                      </m:ctrlPr>
                    </m:sSubPr>
                    <m:e>
                      <m:r>
                        <w:del w:id="1979" w:author="Andy Kleinhesselink" w:date="2019-07-12T15:26:00Z">
                          <w:rPr>
                            <w:rFonts w:ascii="Cambria Math" w:hAnsi="Cambria Math"/>
                          </w:rPr>
                          <m:t>n</m:t>
                        </w:del>
                      </m:r>
                    </m:e>
                    <m:sub>
                      <m:r>
                        <w:del w:id="1980" w:author="Andy Kleinhesselink" w:date="2019-07-12T15:26:00Z">
                          <w:rPr>
                            <w:rFonts w:ascii="Cambria Math" w:hAnsi="Cambria Math"/>
                          </w:rPr>
                          <m:t>i</m:t>
                        </w:del>
                      </m:r>
                    </m:sub>
                  </m:sSub>
                </m:den>
              </m:f>
              <m:f>
                <m:fPr>
                  <m:ctrlPr>
                    <w:del w:id="1981" w:author="Andy Kleinhesselink" w:date="2019-07-12T15:26:00Z">
                      <w:rPr>
                        <w:rFonts w:ascii="Cambria Math" w:hAnsi="Cambria Math"/>
                        <w:i/>
                      </w:rPr>
                    </w:del>
                  </m:ctrlPr>
                </m:fPr>
                <m:num>
                  <m:r>
                    <w:del w:id="1982" w:author="Andy Kleinhesselink" w:date="2019-07-12T15:26:00Z">
                      <w:rPr>
                        <w:rFonts w:ascii="Cambria Math" w:hAnsi="Cambria Math"/>
                      </w:rPr>
                      <m:t>d</m:t>
                    </w:del>
                  </m:r>
                  <m:sSub>
                    <m:sSubPr>
                      <m:ctrlPr>
                        <w:del w:id="1983" w:author="Andy Kleinhesselink" w:date="2019-07-12T15:26:00Z">
                          <w:rPr>
                            <w:rFonts w:ascii="Cambria Math" w:hAnsi="Cambria Math"/>
                            <w:i/>
                          </w:rPr>
                        </w:del>
                      </m:ctrlPr>
                    </m:sSubPr>
                    <m:e>
                      <m:r>
                        <w:del w:id="1984" w:author="Andy Kleinhesselink" w:date="2019-07-12T15:26:00Z">
                          <w:rPr>
                            <w:rFonts w:ascii="Cambria Math" w:hAnsi="Cambria Math"/>
                          </w:rPr>
                          <m:t>n</m:t>
                        </w:del>
                      </m:r>
                    </m:e>
                    <m:sub>
                      <m:r>
                        <w:del w:id="1985" w:author="Andy Kleinhesselink" w:date="2019-07-12T15:26:00Z">
                          <w:rPr>
                            <w:rFonts w:ascii="Cambria Math" w:hAnsi="Cambria Math"/>
                          </w:rPr>
                          <m:t>i</m:t>
                        </w:del>
                      </m:r>
                    </m:sub>
                  </m:sSub>
                </m:num>
                <m:den>
                  <m:r>
                    <w:del w:id="1986" w:author="Andy Kleinhesselink" w:date="2019-07-12T15:26:00Z">
                      <w:rPr>
                        <w:rFonts w:ascii="Cambria Math" w:hAnsi="Cambria Math"/>
                      </w:rPr>
                      <m:t>dt</m:t>
                    </w:del>
                  </m:r>
                </m:den>
              </m:f>
              <m:r>
                <w:del w:id="1987" w:author="Andy Kleinhesselink" w:date="2019-07-12T15:26:00Z">
                  <w:rPr>
                    <w:rFonts w:ascii="Cambria Math" w:hAnsi="Cambria Math"/>
                  </w:rPr>
                  <m:t>=</m:t>
                </w:del>
              </m:r>
              <m:sSub>
                <m:sSubPr>
                  <m:ctrlPr>
                    <w:del w:id="1988" w:author="Andy Kleinhesselink" w:date="2019-07-12T15:26:00Z">
                      <w:rPr>
                        <w:rFonts w:ascii="Cambria Math" w:hAnsi="Cambria Math"/>
                        <w:i/>
                      </w:rPr>
                    </w:del>
                  </m:ctrlPr>
                </m:sSubPr>
                <m:e>
                  <m:sSub>
                    <m:sSubPr>
                      <m:ctrlPr>
                        <w:del w:id="1989" w:author="Andy Kleinhesselink" w:date="2019-07-12T15:26:00Z">
                          <w:rPr>
                            <w:rFonts w:ascii="Cambria Math" w:hAnsi="Cambria Math"/>
                            <w:i/>
                          </w:rPr>
                        </w:del>
                      </m:ctrlPr>
                    </m:sSubPr>
                    <m:e>
                      <m:r>
                        <w:del w:id="1990" w:author="Andy Kleinhesselink" w:date="2019-07-12T15:26:00Z">
                          <w:rPr>
                            <w:rFonts w:ascii="Cambria Math" w:hAnsi="Cambria Math"/>
                          </w:rPr>
                          <m:t>F</m:t>
                        </w:del>
                      </m:r>
                    </m:e>
                    <m:sub>
                      <m:r>
                        <w:del w:id="1991" w:author="Andy Kleinhesselink" w:date="2019-07-12T15:26:00Z">
                          <w:rPr>
                            <w:rFonts w:ascii="Cambria Math" w:hAnsi="Cambria Math"/>
                          </w:rPr>
                          <m:t>i</m:t>
                        </w:del>
                      </m:r>
                    </m:sub>
                  </m:sSub>
                  <m:r>
                    <w:del w:id="1992" w:author="Andy Kleinhesselink" w:date="2019-07-12T15:26:00Z">
                      <w:rPr>
                        <w:rFonts w:ascii="Cambria Math" w:hAnsi="Cambria Math"/>
                      </w:rPr>
                      <m:t>=r</m:t>
                    </w:del>
                  </m:r>
                </m:e>
                <m:sub>
                  <m:r>
                    <w:del w:id="1993" w:author="Andy Kleinhesselink" w:date="2019-07-12T15:26:00Z">
                      <w:rPr>
                        <w:rFonts w:ascii="Cambria Math" w:hAnsi="Cambria Math"/>
                      </w:rPr>
                      <m:t>i</m:t>
                    </w:del>
                  </m:r>
                </m:sub>
              </m:sSub>
              <m:r>
                <w:del w:id="1994" w:author="Andy Kleinhesselink" w:date="2019-07-12T15:26:00Z">
                  <w:rPr>
                    <w:rFonts w:ascii="Cambria Math" w:hAnsi="Cambria Math"/>
                  </w:rPr>
                  <m:t>(1-</m:t>
                </w:del>
              </m:r>
              <m:sSub>
                <m:sSubPr>
                  <m:ctrlPr>
                    <w:del w:id="1995" w:author="Andy Kleinhesselink" w:date="2019-07-12T15:26:00Z">
                      <w:rPr>
                        <w:rFonts w:ascii="Cambria Math" w:hAnsi="Cambria Math"/>
                        <w:i/>
                      </w:rPr>
                    </w:del>
                  </m:ctrlPr>
                </m:sSubPr>
                <m:e>
                  <m:r>
                    <w:del w:id="1996" w:author="Andy Kleinhesselink" w:date="2019-07-12T15:26:00Z">
                      <w:rPr>
                        <w:rFonts w:ascii="Cambria Math" w:hAnsi="Cambria Math"/>
                      </w:rPr>
                      <m:t>α</m:t>
                    </w:del>
                  </m:r>
                </m:e>
                <m:sub>
                  <m:r>
                    <w:del w:id="1997" w:author="Andy Kleinhesselink" w:date="2019-07-12T15:26:00Z">
                      <w:rPr>
                        <w:rFonts w:ascii="Cambria Math" w:hAnsi="Cambria Math"/>
                      </w:rPr>
                      <m:t>ii</m:t>
                    </w:del>
                  </m:r>
                </m:sub>
              </m:sSub>
              <m:sSub>
                <m:sSubPr>
                  <m:ctrlPr>
                    <w:del w:id="1998" w:author="Andy Kleinhesselink" w:date="2019-07-12T15:26:00Z">
                      <w:rPr>
                        <w:rFonts w:ascii="Cambria Math" w:hAnsi="Cambria Math"/>
                        <w:i/>
                      </w:rPr>
                    </w:del>
                  </m:ctrlPr>
                </m:sSubPr>
                <m:e>
                  <m:r>
                    <w:del w:id="1999" w:author="Andy Kleinhesselink" w:date="2019-07-12T15:26:00Z">
                      <w:rPr>
                        <w:rFonts w:ascii="Cambria Math" w:hAnsi="Cambria Math"/>
                      </w:rPr>
                      <m:t>n</m:t>
                    </w:del>
                  </m:r>
                </m:e>
                <m:sub>
                  <m:r>
                    <w:del w:id="2000" w:author="Andy Kleinhesselink" w:date="2019-07-12T15:26:00Z">
                      <w:rPr>
                        <w:rFonts w:ascii="Cambria Math" w:hAnsi="Cambria Math"/>
                      </w:rPr>
                      <m:t>i</m:t>
                    </w:del>
                  </m:r>
                </m:sub>
              </m:sSub>
              <m:r>
                <w:del w:id="2001" w:author="Andy Kleinhesselink" w:date="2019-07-12T15:26:00Z">
                  <w:rPr>
                    <w:rFonts w:ascii="Cambria Math" w:hAnsi="Cambria Math"/>
                  </w:rPr>
                  <m:t>-</m:t>
                </w:del>
              </m:r>
              <m:sSub>
                <m:sSubPr>
                  <m:ctrlPr>
                    <w:del w:id="2002" w:author="Andy Kleinhesselink" w:date="2019-07-12T15:26:00Z">
                      <w:rPr>
                        <w:rFonts w:ascii="Cambria Math" w:hAnsi="Cambria Math"/>
                        <w:i/>
                      </w:rPr>
                    </w:del>
                  </m:ctrlPr>
                </m:sSubPr>
                <m:e>
                  <m:r>
                    <w:del w:id="2003" w:author="Andy Kleinhesselink" w:date="2019-07-12T15:26:00Z">
                      <w:rPr>
                        <w:rFonts w:ascii="Cambria Math" w:hAnsi="Cambria Math"/>
                      </w:rPr>
                      <m:t>α</m:t>
                    </w:del>
                  </m:r>
                </m:e>
                <m:sub>
                  <m:r>
                    <w:del w:id="2004" w:author="Andy Kleinhesselink" w:date="2019-07-12T15:26:00Z">
                      <w:rPr>
                        <w:rFonts w:ascii="Cambria Math" w:hAnsi="Cambria Math"/>
                      </w:rPr>
                      <m:t>ij</m:t>
                    </w:del>
                  </m:r>
                </m:sub>
              </m:sSub>
              <m:sSub>
                <m:sSubPr>
                  <m:ctrlPr>
                    <w:del w:id="2005" w:author="Andy Kleinhesselink" w:date="2019-07-12T15:26:00Z">
                      <w:rPr>
                        <w:rFonts w:ascii="Cambria Math" w:hAnsi="Cambria Math"/>
                        <w:i/>
                      </w:rPr>
                    </w:del>
                  </m:ctrlPr>
                </m:sSubPr>
                <m:e>
                  <m:r>
                    <w:del w:id="2006" w:author="Andy Kleinhesselink" w:date="2019-07-12T15:26:00Z">
                      <w:rPr>
                        <w:rFonts w:ascii="Cambria Math" w:hAnsi="Cambria Math"/>
                      </w:rPr>
                      <m:t>n</m:t>
                    </w:del>
                  </m:r>
                </m:e>
                <m:sub>
                  <m:r>
                    <w:del w:id="2007" w:author="Andy Kleinhesselink" w:date="2019-07-12T15:26:00Z">
                      <w:rPr>
                        <w:rFonts w:ascii="Cambria Math" w:hAnsi="Cambria Math"/>
                      </w:rPr>
                      <m:t>j</m:t>
                    </w:del>
                  </m:r>
                </m:sub>
              </m:sSub>
              <m:r>
                <w:del w:id="2008" w:author="Andy Kleinhesselink" w:date="2019-07-12T15:26:00Z">
                  <w:rPr>
                    <w:rFonts w:ascii="Cambria Math" w:hAnsi="Cambria Math"/>
                  </w:rPr>
                  <m:t xml:space="preserve">- </m:t>
                </w:del>
              </m:r>
              <m:sSub>
                <m:sSubPr>
                  <m:ctrlPr>
                    <w:del w:id="2009" w:author="Andy Kleinhesselink" w:date="2019-07-12T15:26:00Z">
                      <w:rPr>
                        <w:rFonts w:ascii="Cambria Math" w:hAnsi="Cambria Math"/>
                        <w:i/>
                      </w:rPr>
                    </w:del>
                  </m:ctrlPr>
                </m:sSubPr>
                <m:e>
                  <m:r>
                    <w:del w:id="2010" w:author="Andy Kleinhesselink" w:date="2019-07-12T15:26:00Z">
                      <w:rPr>
                        <w:rFonts w:ascii="Cambria Math" w:hAnsi="Cambria Math"/>
                      </w:rPr>
                      <m:t>β</m:t>
                    </w:del>
                  </m:r>
                </m:e>
                <m:sub>
                  <m:r>
                    <w:del w:id="2011" w:author="Andy Kleinhesselink" w:date="2019-07-12T15:26:00Z">
                      <w:rPr>
                        <w:rFonts w:ascii="Cambria Math" w:hAnsi="Cambria Math"/>
                      </w:rPr>
                      <m:t>i[ji]</m:t>
                    </w:del>
                  </m:r>
                </m:sub>
              </m:sSub>
              <m:sSub>
                <m:sSubPr>
                  <m:ctrlPr>
                    <w:del w:id="2012" w:author="Andy Kleinhesselink" w:date="2019-07-12T15:26:00Z">
                      <w:rPr>
                        <w:rFonts w:ascii="Cambria Math" w:hAnsi="Cambria Math"/>
                        <w:i/>
                      </w:rPr>
                    </w:del>
                  </m:ctrlPr>
                </m:sSubPr>
                <m:e>
                  <m:r>
                    <w:del w:id="2013" w:author="Andy Kleinhesselink" w:date="2019-07-12T15:26:00Z">
                      <w:rPr>
                        <w:rFonts w:ascii="Cambria Math" w:hAnsi="Cambria Math"/>
                      </w:rPr>
                      <m:t>n</m:t>
                    </w:del>
                  </m:r>
                </m:e>
                <m:sub>
                  <m:r>
                    <w:del w:id="2014" w:author="Andy Kleinhesselink" w:date="2019-07-12T15:26:00Z">
                      <w:rPr>
                        <w:rFonts w:ascii="Cambria Math" w:hAnsi="Cambria Math"/>
                      </w:rPr>
                      <m:t>j</m:t>
                    </w:del>
                  </m:r>
                </m:sub>
              </m:sSub>
              <m:sSub>
                <m:sSubPr>
                  <m:ctrlPr>
                    <w:del w:id="2015" w:author="Andy Kleinhesselink" w:date="2019-07-12T15:26:00Z">
                      <w:rPr>
                        <w:rFonts w:ascii="Cambria Math" w:hAnsi="Cambria Math"/>
                        <w:i/>
                      </w:rPr>
                    </w:del>
                  </m:ctrlPr>
                </m:sSubPr>
                <m:e>
                  <m:r>
                    <w:del w:id="2016" w:author="Andy Kleinhesselink" w:date="2019-07-12T15:26:00Z">
                      <w:rPr>
                        <w:rFonts w:ascii="Cambria Math" w:hAnsi="Cambria Math"/>
                      </w:rPr>
                      <m:t>n</m:t>
                    </w:del>
                  </m:r>
                </m:e>
                <m:sub>
                  <m:r>
                    <w:del w:id="2017" w:author="Andy Kleinhesselink" w:date="2019-07-12T15:26:00Z">
                      <w:rPr>
                        <w:rFonts w:ascii="Cambria Math" w:hAnsi="Cambria Math"/>
                      </w:rPr>
                      <m:t>i</m:t>
                    </w:del>
                  </m:r>
                </m:sub>
              </m:sSub>
            </m:oMath>
            <w:del w:id="2018" w:author="Andy Kleinhesselink" w:date="2019-07-12T15:26:00Z">
              <w:r w:rsidR="00E9016C" w:rsidDel="00C334AE">
                <w:delText>),</w:delText>
              </w:r>
            </w:del>
          </w:p>
        </w:tc>
        <w:tc>
          <w:tcPr>
            <w:tcW w:w="730" w:type="dxa"/>
            <w:vAlign w:val="center"/>
          </w:tcPr>
          <w:p w14:paraId="60372C28" w14:textId="297365D1" w:rsidR="00E9016C" w:rsidRPr="006B2FC8" w:rsidDel="00C334AE" w:rsidRDefault="00E9016C" w:rsidP="00725439">
            <w:pPr>
              <w:spacing w:after="202"/>
              <w:ind w:firstLine="0"/>
              <w:contextualSpacing/>
              <w:jc w:val="center"/>
              <w:rPr>
                <w:del w:id="2019" w:author="Andy Kleinhesselink" w:date="2019-07-12T15:26:00Z"/>
              </w:rPr>
            </w:pPr>
            <w:del w:id="2020" w:author="Andy Kleinhesselink" w:date="2019-07-12T15:26:00Z">
              <w:r w:rsidRPr="006B2FC8" w:rsidDel="00C334AE">
                <w:delText>(</w:delText>
              </w:r>
              <w:r w:rsidRPr="006B2FC8" w:rsidDel="00C334AE">
                <w:rPr>
                  <w:noProof/>
                </w:rPr>
                <w:fldChar w:fldCharType="begin"/>
              </w:r>
              <w:r w:rsidRPr="006B2FC8" w:rsidDel="00C334AE">
                <w:rPr>
                  <w:noProof/>
                </w:rPr>
                <w:delInstrText xml:space="preserve"> SEQ eq \* MERGEFORMAT </w:delInstrText>
              </w:r>
              <w:r w:rsidRPr="006B2FC8" w:rsidDel="00C334AE">
                <w:rPr>
                  <w:noProof/>
                </w:rPr>
                <w:fldChar w:fldCharType="separate"/>
              </w:r>
            </w:del>
            <w:del w:id="2021" w:author="Andy Kleinhesselink" w:date="2019-07-12T08:02:00Z">
              <w:r w:rsidDel="00B91BF5">
                <w:rPr>
                  <w:noProof/>
                </w:rPr>
                <w:delText>4</w:delText>
              </w:r>
            </w:del>
            <w:del w:id="2022" w:author="Andy Kleinhesselink" w:date="2019-07-12T15:26:00Z">
              <w:r w:rsidRPr="006B2FC8" w:rsidDel="00C334AE">
                <w:rPr>
                  <w:noProof/>
                </w:rPr>
                <w:fldChar w:fldCharType="end"/>
              </w:r>
              <w:r w:rsidRPr="006B2FC8" w:rsidDel="00C334AE">
                <w:delText>)</w:delText>
              </w:r>
            </w:del>
          </w:p>
        </w:tc>
      </w:tr>
    </w:tbl>
    <w:p w14:paraId="1E02F051" w14:textId="0A378533" w:rsidR="00E9016C" w:rsidDel="00C334AE" w:rsidRDefault="00E9016C" w:rsidP="002834AC">
      <w:pPr>
        <w:spacing w:after="202"/>
        <w:ind w:firstLine="0"/>
        <w:contextualSpacing/>
        <w:rPr>
          <w:del w:id="2023" w:author="Andy Kleinhesselink" w:date="2019-07-12T15:26:00Z"/>
        </w:rPr>
      </w:pPr>
      <w:del w:id="2024" w:author="Andy Kleinhesselink" w:date="2019-07-12T15:26:00Z">
        <w:r w:rsidDel="00C334AE">
          <w:delText xml:space="preserve">Taking the partial derivative of the growth rate with respect to species </w:delText>
        </w:r>
        <w:r w:rsidRPr="00564AC0" w:rsidDel="00C334AE">
          <w:rPr>
            <w:i/>
          </w:rPr>
          <w:delText>j</w:delText>
        </w:r>
        <w:r w:rsidDel="00C334AE">
          <w:delText xml:space="preserve">, we find, </w:delTex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d>
        </m:oMath>
        <w:r w:rsidDel="00C334AE">
          <w:delText xml:space="preserve">, which shows that the sensitivity of species </w:delText>
        </w:r>
        <w:r w:rsidRPr="002834AC" w:rsidDel="00C334AE">
          <w:rPr>
            <w:i/>
          </w:rPr>
          <w:delText>i</w:delText>
        </w:r>
        <w:r w:rsidDel="00C334AE">
          <w:delText xml:space="preserve"> to the competitor </w:delText>
        </w:r>
        <w:r w:rsidRPr="002834AC" w:rsidDel="00C334AE">
          <w:rPr>
            <w:i/>
          </w:rPr>
          <w:delText>j</w:delText>
        </w:r>
        <w:r w:rsidDel="00C334AE">
          <w:delText xml:space="preserve"> depends on the density of species </w:delText>
        </w:r>
        <w:r w:rsidRPr="002834AC" w:rsidDel="00C334AE">
          <w:rPr>
            <w:i/>
          </w:rPr>
          <w:delText>i</w:delText>
        </w:r>
        <w:r w:rsidDel="00C334AE">
          <w:delText xml:space="preserve"> itself. Our definition says this is an HOI</w:delText>
        </w:r>
        <w:r w:rsidR="008467DC" w:rsidDel="00C334AE">
          <w:delText xml:space="preserve">, whereas </w:delText>
        </w:r>
        <w:r w:rsidDel="00C334AE">
          <w:delText xml:space="preserve">the original Adler and Morris criteria </w:delText>
        </w:r>
        <w:r w:rsidR="008467DC" w:rsidDel="00C334AE">
          <w:delText>required models</w:delText>
        </w:r>
        <w:r w:rsidDel="00C334AE">
          <w:delText xml:space="preserve"> </w:delText>
        </w:r>
        <w:r w:rsidR="008467DC" w:rsidDel="00C334AE">
          <w:delText xml:space="preserve">to be sensitive to the </w:delText>
        </w:r>
        <w:r w:rsidDel="00C334AE">
          <w:delText xml:space="preserve">density </w:delText>
        </w:r>
        <w:r w:rsidR="008467DC" w:rsidDel="00C334AE">
          <w:delText>of some competitor other than the focal species</w:delText>
        </w:r>
        <w:r w:rsidDel="00C334AE">
          <w:delText xml:space="preserve">.  </w:delText>
        </w:r>
        <w:r w:rsidR="00A04340" w:rsidDel="00C334AE">
          <w:delText>In essence, we treat intraspecific competition no differently than interspecific competition in our models.</w:delText>
        </w:r>
        <w:r w:rsidR="008467DC" w:rsidDel="00C334AE">
          <w:delText xml:space="preserve"> </w:delText>
        </w:r>
        <w:r w:rsidR="00A04340" w:rsidDel="00C334AE">
          <w:delText>T</w:delText>
        </w:r>
        <w:r w:rsidR="008467DC" w:rsidDel="00C334AE">
          <w:delText xml:space="preserve">his matches the definitions </w:delText>
        </w:r>
        <w:r w:rsidR="00A04340" w:rsidDel="00C334AE">
          <w:delText>for</w:delText>
        </w:r>
        <w:r w:rsidR="008467DC" w:rsidDel="00C334AE">
          <w:delText xml:space="preserve"> HOIs in earlier papers as well </w:delText>
        </w:r>
        <w:r w:rsidR="008467DC" w:rsidDel="00C334AE">
          <w:fldChar w:fldCharType="begin"/>
        </w:r>
        <w:r w:rsidR="008467DC" w:rsidDel="00C334AE">
          <w:delInstrText xml:space="preserve"> ADDIN ZOTERO_ITEM CSL_CITATION {"citationID":"z5QVlcwU","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delInstrText>
        </w:r>
        <w:r w:rsidR="008467DC" w:rsidDel="00C334AE">
          <w:fldChar w:fldCharType="separate"/>
        </w:r>
        <w:r w:rsidR="008467DC" w:rsidDel="00C334AE">
          <w:rPr>
            <w:noProof/>
          </w:rPr>
          <w:delText>(Billick and Case 1994, Mayfield and Stouffer 2017)</w:delText>
        </w:r>
        <w:r w:rsidR="008467DC" w:rsidDel="00C334AE">
          <w:fldChar w:fldCharType="end"/>
        </w:r>
        <w:r w:rsidR="008467DC" w:rsidDel="00C334AE">
          <w:delText xml:space="preserve">. </w:delText>
        </w:r>
        <w:r w:rsidR="00A04340" w:rsidDel="00C334AE">
          <w:delText>This difference in interpretation may be due to the fact that</w:delText>
        </w:r>
        <w:r w:rsidR="008467DC" w:rsidDel="00C334AE">
          <w:delText xml:space="preserve"> </w:delText>
        </w:r>
        <w:r w:rsidDel="00C334AE">
          <w:delText xml:space="preserve">Adler and Morris </w:delText>
        </w:r>
        <w:r w:rsidR="008467DC" w:rsidDel="00C334AE">
          <w:delText xml:space="preserve">discussed a </w:delText>
        </w:r>
        <w:r w:rsidDel="00C334AE">
          <w:delText>larger set</w:delText>
        </w:r>
        <w:r w:rsidR="007F2A94" w:rsidDel="00C334AE">
          <w:delText xml:space="preserve"> of</w:delText>
        </w:r>
        <w:r w:rsidDel="00C334AE">
          <w:delText xml:space="preserve"> population models including both trophic and competitive dynamics</w:delText>
        </w:r>
        <w:r w:rsidR="00A04340" w:rsidDel="00C334AE">
          <w:delText>.  I</w:delText>
        </w:r>
        <w:r w:rsidR="007F2A94" w:rsidDel="00C334AE">
          <w:delText xml:space="preserve">t is only </w:delText>
        </w:r>
        <w:r w:rsidR="00A04340" w:rsidDel="00C334AE">
          <w:delText xml:space="preserve">among </w:delText>
        </w:r>
        <w:r w:rsidR="007F2A94" w:rsidDel="00C334AE">
          <w:delText xml:space="preserve">trophic models that the </w:delText>
        </w:r>
        <w:r w:rsidR="00A04340" w:rsidDel="00C334AE">
          <w:delText>sensitivity of the focal species was a function of its own density.</w:delText>
        </w:r>
      </w:del>
    </w:p>
    <w:p w14:paraId="31FD44AD" w14:textId="4AF376A8" w:rsidR="00C51F6E" w:rsidRDefault="00C51F6E" w:rsidP="00564AC0">
      <w:pPr>
        <w:pStyle w:val="Heading2"/>
      </w:pPr>
      <w:r>
        <w:t>The phenomenological nature of higher order interactions</w:t>
      </w:r>
    </w:p>
    <w:p w14:paraId="67CCE430" w14:textId="15461FAE" w:rsidR="00934706" w:rsidRDefault="00185041" w:rsidP="00934706">
      <w:pPr>
        <w:spacing w:after="202"/>
        <w:contextualSpacing/>
      </w:pPr>
      <w:ins w:id="2025" w:author="Andy Kleinhesselink" w:date="2019-07-12T16:05:00Z">
        <w:r>
          <w:t xml:space="preserve">Neither our definition, nor previous definitions can determine whether there are HOIs in raw data on species interactions.  </w:t>
        </w:r>
      </w:ins>
      <w:r w:rsidR="00FE22F4">
        <w:t xml:space="preserve">The </w:t>
      </w:r>
      <w:del w:id="2026" w:author="Andy Kleinhesselink" w:date="2019-07-12T15:30:00Z">
        <w:r w:rsidR="00A04340" w:rsidDel="00EB7697">
          <w:delText xml:space="preserve">modified </w:delText>
        </w:r>
      </w:del>
      <w:ins w:id="2027" w:author="Andy Kleinhesselink" w:date="2019-07-12T15:30:00Z">
        <w:r w:rsidR="00EB7697">
          <w:t>de</w:t>
        </w:r>
      </w:ins>
      <w:ins w:id="2028" w:author="Andy Kleinhesselink" w:date="2019-07-12T15:31:00Z">
        <w:r w:rsidR="00EB7697">
          <w:t xml:space="preserve">finition </w:t>
        </w:r>
      </w:ins>
      <w:del w:id="2029" w:author="Andy Kleinhesselink" w:date="2019-07-12T15:30:00Z">
        <w:r w:rsidR="00FE22F4" w:rsidDel="00EB7697">
          <w:delText>Adler and Morris</w:delText>
        </w:r>
        <w:r w:rsidR="00A04340" w:rsidDel="00EB7697">
          <w:delText xml:space="preserve"> </w:delText>
        </w:r>
      </w:del>
      <w:del w:id="2030" w:author="Andy Kleinhesselink" w:date="2019-07-12T15:31:00Z">
        <w:r w:rsidR="00A04340" w:rsidDel="00EB7697">
          <w:delText xml:space="preserve">test </w:delText>
        </w:r>
      </w:del>
      <w:r w:rsidR="00A04340">
        <w:t>we propose</w:t>
      </w:r>
      <w:r w:rsidR="00FE22F4">
        <w:t xml:space="preserve"> offers a way to </w:t>
      </w:r>
      <w:r w:rsidR="00A04340">
        <w:t>determine</w:t>
      </w:r>
      <w:r w:rsidR="008657C5">
        <w:t xml:space="preserve"> whether a model includes </w:t>
      </w:r>
      <w:del w:id="2031" w:author="Andy Kleinhesselink" w:date="2019-07-12T15:31:00Z">
        <w:r w:rsidR="008657C5" w:rsidDel="00EB7697">
          <w:delText>higher order interactions</w:delText>
        </w:r>
      </w:del>
      <w:ins w:id="2032" w:author="Andy Kleinhesselink" w:date="2019-07-12T15:31:00Z">
        <w:r w:rsidR="00EB7697">
          <w:t>HOIs</w:t>
        </w:r>
      </w:ins>
      <w:commentRangeStart w:id="2033"/>
      <w:r w:rsidR="009F4B4A">
        <w:t xml:space="preserve">, </w:t>
      </w:r>
      <w:commentRangeEnd w:id="2033"/>
      <w:r w:rsidR="00AE7712">
        <w:rPr>
          <w:rStyle w:val="CommentReference"/>
        </w:rPr>
        <w:commentReference w:id="2033"/>
      </w:r>
      <w:r w:rsidR="009F4B4A">
        <w:t xml:space="preserve">but </w:t>
      </w:r>
      <w:ins w:id="2034" w:author="Andy Kleinhesselink" w:date="2019-07-12T16:05:00Z">
        <w:r>
          <w:t>it</w:t>
        </w:r>
      </w:ins>
      <w:del w:id="2035" w:author="Andy Kleinhesselink" w:date="2019-07-12T16:05:00Z">
        <w:r w:rsidR="00A04340" w:rsidDel="00185041">
          <w:delText>we</w:delText>
        </w:r>
      </w:del>
      <w:r w:rsidR="00A04340">
        <w:t xml:space="preserve"> can </w:t>
      </w:r>
      <w:ins w:id="2036" w:author="Andy Kleinhesselink" w:date="2019-07-12T16:05:00Z">
        <w:r>
          <w:t xml:space="preserve">only be applied </w:t>
        </w:r>
      </w:ins>
      <w:del w:id="2037" w:author="Andy Kleinhesselink" w:date="2019-07-12T16:04:00Z">
        <w:r w:rsidR="00A04340" w:rsidDel="00185041">
          <w:delText xml:space="preserve">only </w:delText>
        </w:r>
      </w:del>
      <w:ins w:id="2038" w:author="Andy Kleinhesselink" w:date="2019-07-12T16:05:00Z">
        <w:r>
          <w:t xml:space="preserve">once </w:t>
        </w:r>
      </w:ins>
      <w:del w:id="2039" w:author="Andy Kleinhesselink" w:date="2019-07-12T16:05:00Z">
        <w:r w:rsidR="00A04340" w:rsidDel="00185041">
          <w:delText xml:space="preserve">apply it after </w:delText>
        </w:r>
      </w:del>
      <w:r w:rsidR="00A04340">
        <w:t xml:space="preserve">we have </w:t>
      </w:r>
      <w:del w:id="2040" w:author="Andy Kleinhesselink" w:date="2019-07-12T16:05:00Z">
        <w:r w:rsidR="00A04340" w:rsidDel="00185041">
          <w:delText xml:space="preserve">defined </w:delText>
        </w:r>
      </w:del>
      <w:ins w:id="2041" w:author="Andy Kleinhesselink" w:date="2019-07-12T16:05:00Z">
        <w:r>
          <w:t xml:space="preserve">decided on a </w:t>
        </w:r>
      </w:ins>
      <w:ins w:id="2042" w:author="Andy Kleinhesselink" w:date="2019-07-12T16:06:00Z">
        <w:r>
          <w:t>phenomenological</w:t>
        </w:r>
      </w:ins>
      <w:ins w:id="2043" w:author="Andy Kleinhesselink" w:date="2019-07-12T16:05:00Z">
        <w:r>
          <w:t xml:space="preserve"> model of </w:t>
        </w:r>
      </w:ins>
      <w:del w:id="2044" w:author="Andy Kleinhesselink" w:date="2019-07-12T16:05:00Z">
        <w:r w:rsidR="00A04340" w:rsidDel="00185041">
          <w:delText xml:space="preserve">some model of </w:delText>
        </w:r>
      </w:del>
      <w:r w:rsidR="00A04340">
        <w:t>species competition</w:t>
      </w:r>
      <w:ins w:id="2045" w:author="Andy Kleinhesselink" w:date="2019-07-12T16:06:00Z">
        <w:r>
          <w:t xml:space="preserve"> that fits the data</w:t>
        </w:r>
      </w:ins>
      <w:r w:rsidR="009F4B4A">
        <w:t xml:space="preserve">. </w:t>
      </w:r>
      <w:del w:id="2046" w:author="Andy Kleinhesselink" w:date="2019-07-12T15:31:00Z">
        <w:r w:rsidR="008657C5" w:rsidDel="00EB7697">
          <w:delText>However</w:delText>
        </w:r>
      </w:del>
      <w:del w:id="2047" w:author="Andy Kleinhesselink" w:date="2019-07-12T15:32:00Z">
        <w:r w:rsidR="008657C5" w:rsidDel="00EB7697">
          <w:delText>, Adler and Morris (1994) do not tell us how to test for</w:delText>
        </w:r>
      </w:del>
      <w:del w:id="2048" w:author="Andy Kleinhesselink" w:date="2019-07-12T16:05:00Z">
        <w:r w:rsidR="008657C5" w:rsidDel="00185041">
          <w:delText xml:space="preserve"> </w:delText>
        </w:r>
      </w:del>
      <w:del w:id="2049" w:author="Andy Kleinhesselink" w:date="2019-07-12T15:32:00Z">
        <w:r w:rsidR="008657C5" w:rsidDel="00EB7697">
          <w:delText xml:space="preserve">HOIs </w:delText>
        </w:r>
      </w:del>
      <w:del w:id="2050" w:author="Andy Kleinhesselink" w:date="2019-07-12T16:05:00Z">
        <w:r w:rsidR="008657C5" w:rsidDel="00185041">
          <w:delText xml:space="preserve">in raw data on species interactions.  </w:delText>
        </w:r>
      </w:del>
      <w:del w:id="2051" w:author="Andy Kleinhesselink" w:date="2019-07-12T16:04:00Z">
        <w:r w:rsidR="001756BB" w:rsidDel="00185041">
          <w:delText xml:space="preserve">Our test </w:delText>
        </w:r>
      </w:del>
      <w:del w:id="2052" w:author="Andy Kleinhesselink" w:date="2019-07-12T15:32:00Z">
        <w:r w:rsidR="001756BB" w:rsidDel="00EB7697">
          <w:delText>and that of Adler and Morris are</w:delText>
        </w:r>
      </w:del>
      <w:del w:id="2053" w:author="Andy Kleinhesselink" w:date="2019-07-12T16:04:00Z">
        <w:r w:rsidR="001756BB" w:rsidDel="00185041">
          <w:delText xml:space="preserve"> fundamentally a </w:delText>
        </w:r>
      </w:del>
      <w:del w:id="2054" w:author="Andy Kleinhesselink" w:date="2019-07-12T16:05:00Z">
        <w:r w:rsidR="001756BB" w:rsidDel="00185041">
          <w:delText xml:space="preserve">question </w:delText>
        </w:r>
      </w:del>
      <w:del w:id="2055" w:author="Andy Kleinhesselink" w:date="2019-07-12T16:06:00Z">
        <w:r w:rsidR="001756BB" w:rsidDel="00185041">
          <w:delText xml:space="preserve">about what kind of modeling assumptions do we need to make in order to fit a phenomenological model to data on species competition. </w:delText>
        </w:r>
      </w:del>
      <w:r w:rsidR="00934706">
        <w:t>Competition occurs when individuals consume the same limiting resource</w:t>
      </w:r>
      <w:r w:rsidR="00A04340">
        <w:t>, such that increases in population density</w:t>
      </w:r>
      <w:r w:rsidR="00934706">
        <w:t xml:space="preserve"> reduce</w:t>
      </w:r>
      <w:r w:rsidR="00A04340">
        <w:t>s</w:t>
      </w:r>
      <w:r w:rsidR="00934706">
        <w:t xml:space="preserve"> the availability of resources, which in turn changes the population growth rate of the consumers </w:t>
      </w:r>
      <w:r w:rsidR="00934706">
        <w:fldChar w:fldCharType="begin"/>
      </w:r>
      <w:r w:rsidR="00934706">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934706">
        <w:fldChar w:fldCharType="separate"/>
      </w:r>
      <w:r w:rsidR="00934706" w:rsidRPr="00155BFB">
        <w:rPr>
          <w:rFonts w:cs="Times New Roman"/>
        </w:rPr>
        <w:t>(Meszéna et al. 2006)</w:t>
      </w:r>
      <w:r w:rsidR="00934706">
        <w:fldChar w:fldCharType="end"/>
      </w:r>
      <w:r w:rsidR="00934706">
        <w:t xml:space="preserve">. </w:t>
      </w:r>
      <w:r w:rsidR="00154937">
        <w:t>A</w:t>
      </w:r>
      <w:r w:rsidR="00934706">
        <w:t xml:space="preserve"> phenomenological </w:t>
      </w:r>
      <w:r w:rsidR="00154937">
        <w:t xml:space="preserve">model of </w:t>
      </w:r>
      <w:r w:rsidR="00934706">
        <w:t>competition simplifies the representation of th</w:t>
      </w:r>
      <w:r w:rsidR="009F544C">
        <w:t>is</w:t>
      </w:r>
      <w:r w:rsidR="00934706">
        <w:t xml:space="preserve"> interaction </w:t>
      </w:r>
      <w:r w:rsidR="00934706">
        <w:lastRenderedPageBreak/>
        <w:t xml:space="preserve">by </w:t>
      </w:r>
      <w:r w:rsidR="009F544C">
        <w:t>tracking only the</w:t>
      </w:r>
      <w:r w:rsidR="001756BB">
        <w:t xml:space="preserve"> population</w:t>
      </w:r>
      <w:r w:rsidR="009F544C">
        <w:t xml:space="preserve"> </w:t>
      </w:r>
      <w:r w:rsidR="00744ABB">
        <w:t>density of</w:t>
      </w:r>
      <w:r w:rsidR="003C709A">
        <w:t xml:space="preserve"> </w:t>
      </w:r>
      <w:r w:rsidR="009F544C">
        <w:t xml:space="preserve">the </w:t>
      </w:r>
      <w:r w:rsidR="003C709A">
        <w:t>compet</w:t>
      </w:r>
      <w:r w:rsidR="001756BB">
        <w:t>itors</w:t>
      </w:r>
      <w:r w:rsidR="00934706">
        <w:t xml:space="preserve"> without tracking </w:t>
      </w:r>
      <w:r w:rsidR="009F544C">
        <w:t xml:space="preserve">fluctuations in the </w:t>
      </w:r>
      <w:r w:rsidR="00934706">
        <w:t>resources</w:t>
      </w:r>
      <w:r w:rsidR="001756BB">
        <w:t xml:space="preserve"> </w:t>
      </w:r>
      <w:r w:rsidR="00934706">
        <w:fldChar w:fldCharType="begin"/>
      </w:r>
      <w:r w:rsidR="00934706">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934706">
        <w:fldChar w:fldCharType="separate"/>
      </w:r>
      <w:r w:rsidR="00934706">
        <w:rPr>
          <w:noProof/>
        </w:rPr>
        <w:t>(Chesson 2000)</w:t>
      </w:r>
      <w:r w:rsidR="00934706">
        <w:fldChar w:fldCharType="end"/>
      </w:r>
      <w:r w:rsidR="00934706">
        <w:t xml:space="preserve">. </w:t>
      </w:r>
    </w:p>
    <w:p w14:paraId="4474B5D9" w14:textId="100CCEBC" w:rsidR="008657C5" w:rsidRDefault="00934706" w:rsidP="00934706">
      <w:pPr>
        <w:spacing w:after="202"/>
        <w:contextualSpacing/>
      </w:pPr>
      <w:del w:id="2056" w:author="Andy Kleinhesselink" w:date="2019-07-14T08:36:00Z">
        <w:r w:rsidDel="000E6440">
          <w:delText xml:space="preserve">The benefit of modeling competition phenomenologically is that such models can be fitted to empirical data for any pair of species without making assumptions about which resources are limiting to their populations </w:delText>
        </w:r>
      </w:del>
      <w:del w:id="2057" w:author="Andy Kleinhesselink" w:date="2019-07-12T16:07:00Z">
        <w:r w:rsidDel="00185041">
          <w:delText>(</w:delText>
        </w:r>
      </w:del>
      <w:del w:id="2058" w:author="Andy Kleinhesselink" w:date="2019-07-14T08:36:00Z">
        <w:r w:rsidDel="000E6440">
          <w:delText xml:space="preserve">e.g. Kraft et al. </w:delText>
        </w:r>
        <w:r w:rsidDel="000E6440">
          <w:fldChar w:fldCharType="begin"/>
        </w:r>
        <w:r w:rsidDel="000E6440">
          <w:del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delInstrText>
        </w:r>
        <w:r w:rsidDel="000E6440">
          <w:fldChar w:fldCharType="separate"/>
        </w:r>
        <w:r w:rsidDel="000E6440">
          <w:rPr>
            <w:noProof/>
          </w:rPr>
          <w:delText>(2015)</w:delText>
        </w:r>
        <w:r w:rsidDel="000E6440">
          <w:fldChar w:fldCharType="end"/>
        </w:r>
        <w:r w:rsidDel="000E6440">
          <w:delText xml:space="preserve">. </w:delText>
        </w:r>
      </w:del>
      <w:r>
        <w:t xml:space="preserve">Nevertheless, </w:t>
      </w:r>
      <w:r w:rsidR="003913CF">
        <w:t>HOIs</w:t>
      </w:r>
      <w:r w:rsidR="00661E05">
        <w:t xml:space="preserve"> </w:t>
      </w:r>
      <w:r w:rsidR="001756BB">
        <w:t xml:space="preserve">may </w:t>
      </w:r>
      <w:r w:rsidR="00661E05">
        <w:t xml:space="preserve">emerge </w:t>
      </w:r>
      <w:r>
        <w:t>in</w:t>
      </w:r>
      <w:r w:rsidR="00661E05">
        <w:t xml:space="preserve"> </w:t>
      </w:r>
      <w:r>
        <w:t xml:space="preserve">phenomenological models </w:t>
      </w:r>
      <w:r w:rsidR="003C709A">
        <w:t xml:space="preserve">precisely because they </w:t>
      </w:r>
      <w:r w:rsidR="001511DB">
        <w:t xml:space="preserve">leave out mechanistic details and </w:t>
      </w:r>
      <w:r w:rsidR="00AE7712">
        <w:t>do not explicitly model</w:t>
      </w:r>
      <w:r w:rsidR="003C709A">
        <w:t xml:space="preserve"> resource </w:t>
      </w:r>
      <w:r w:rsidR="00073A3E">
        <w:t xml:space="preserve">(or shared predator) </w:t>
      </w:r>
      <w:r w:rsidR="003C709A">
        <w:t xml:space="preserve">dynamics </w:t>
      </w:r>
      <w:r w:rsidR="00E22254">
        <w:fldChar w:fldCharType="begin"/>
      </w:r>
      <w:r>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E22254">
        <w:fldChar w:fldCharType="separate"/>
      </w:r>
      <w:r w:rsidRPr="00934706">
        <w:rPr>
          <w:rFonts w:cs="Times New Roman"/>
        </w:rPr>
        <w:t>(Abrams 1983, O’Dwyer 2018, Letten and Stouffer 2019)</w:t>
      </w:r>
      <w:r w:rsidR="00E22254">
        <w:fldChar w:fldCharType="end"/>
      </w:r>
      <w:r w:rsidR="00E22254">
        <w:t xml:space="preserve">.  </w:t>
      </w:r>
      <w:r w:rsidR="001511DB">
        <w:t>Given this,</w:t>
      </w:r>
      <w:r w:rsidR="00661E05">
        <w:t xml:space="preserve"> one might argue that </w:t>
      </w:r>
      <w:r w:rsidR="00092171">
        <w:t>HOIs</w:t>
      </w:r>
      <w:r w:rsidR="00661E05">
        <w:t xml:space="preserve"> </w:t>
      </w:r>
      <w:r w:rsidR="003C709A">
        <w:t>are an</w:t>
      </w:r>
      <w:r w:rsidR="00661E05">
        <w:t xml:space="preserve"> artif</w:t>
      </w:r>
      <w:r w:rsidR="00092171">
        <w:t xml:space="preserve">act </w:t>
      </w:r>
      <w:r w:rsidR="00661E05">
        <w:t>of</w:t>
      </w:r>
      <w:r w:rsidR="003C709A">
        <w:t xml:space="preserve"> incomplete understanding in</w:t>
      </w:r>
      <w:r w:rsidR="00661E05">
        <w:t xml:space="preserve"> phenomenological models</w:t>
      </w:r>
      <w:ins w:id="2059" w:author="Andy Kleinhesselink" w:date="2019-07-12T15:37:00Z">
        <w:r w:rsidR="00EB7697">
          <w:t xml:space="preserve">.  </w:t>
        </w:r>
      </w:ins>
      <w:del w:id="2060" w:author="Andy Kleinhesselink" w:date="2019-07-12T15:37:00Z">
        <w:r w:rsidR="00661E05" w:rsidDel="00EB7697">
          <w:delText xml:space="preserve">.  </w:delText>
        </w:r>
      </w:del>
      <w:r w:rsidR="001756BB">
        <w:t>Our response</w:t>
      </w:r>
      <w:del w:id="2061" w:author="Andy Kleinhesselink" w:date="2019-07-12T15:37:00Z">
        <w:r w:rsidR="001756BB" w:rsidDel="00EB7697">
          <w:delText>,</w:delText>
        </w:r>
      </w:del>
      <w:r w:rsidR="001756BB">
        <w:t xml:space="preserve"> is that</w:t>
      </w:r>
      <w:r w:rsidR="008657C5">
        <w:t xml:space="preserve"> </w:t>
      </w:r>
      <w:del w:id="2062" w:author="Andy Kleinhesselink" w:date="2019-07-14T08:36:00Z">
        <w:r w:rsidR="008657C5" w:rsidDel="000E6440">
          <w:delText>any</w:delText>
        </w:r>
        <w:r w:rsidR="001511DB" w:rsidDel="000E6440">
          <w:delText xml:space="preserve"> </w:delText>
        </w:r>
      </w:del>
      <w:ins w:id="2063" w:author="Andy Kleinhesselink" w:date="2019-07-14T08:36:00Z">
        <w:r w:rsidR="000E6440">
          <w:t xml:space="preserve">the concept of </w:t>
        </w:r>
      </w:ins>
      <w:del w:id="2064" w:author="Andy Kleinhesselink" w:date="2019-07-12T15:35:00Z">
        <w:r w:rsidR="008657C5" w:rsidDel="00EB7697">
          <w:delText xml:space="preserve">theory of </w:delText>
        </w:r>
      </w:del>
      <w:del w:id="2065" w:author="Andy Kleinhesselink" w:date="2019-07-12T15:33:00Z">
        <w:r w:rsidR="001511DB" w:rsidDel="00EB7697">
          <w:delText xml:space="preserve">species </w:delText>
        </w:r>
      </w:del>
      <w:ins w:id="2066" w:author="Andy Kleinhesselink" w:date="2019-07-12T15:33:00Z">
        <w:r w:rsidR="00EB7697">
          <w:t xml:space="preserve">competitors </w:t>
        </w:r>
      </w:ins>
      <w:del w:id="2067" w:author="Andy Kleinhesselink" w:date="2019-07-12T15:33:00Z">
        <w:r w:rsidR="001511DB" w:rsidRPr="00EB7697" w:rsidDel="00EB7697">
          <w:rPr>
            <w:i/>
            <w:rPrChange w:id="2068" w:author="Andy Kleinhesselink" w:date="2019-07-12T15:33:00Z">
              <w:rPr/>
            </w:rPrChange>
          </w:rPr>
          <w:delText>interactions</w:delText>
        </w:r>
        <w:r w:rsidR="001511DB" w:rsidDel="00EB7697">
          <w:delText xml:space="preserve"> </w:delText>
        </w:r>
      </w:del>
      <w:ins w:id="2069" w:author="Andy Kleinhesselink" w:date="2019-07-12T15:33:00Z">
        <w:r w:rsidR="00EB7697">
          <w:rPr>
            <w:i/>
          </w:rPr>
          <w:t>interact</w:t>
        </w:r>
      </w:ins>
      <w:ins w:id="2070" w:author="Andy Kleinhesselink" w:date="2019-07-12T15:37:00Z">
        <w:r w:rsidR="00EB7697">
          <w:rPr>
            <w:i/>
          </w:rPr>
          <w:t>ing</w:t>
        </w:r>
      </w:ins>
      <w:ins w:id="2071" w:author="Andy Kleinhesselink" w:date="2019-07-12T15:33:00Z">
        <w:r w:rsidR="00EB7697">
          <w:t xml:space="preserve"> </w:t>
        </w:r>
      </w:ins>
      <w:ins w:id="2072" w:author="Andy Kleinhesselink" w:date="2019-07-12T15:35:00Z">
        <w:r w:rsidR="00EB7697">
          <w:t xml:space="preserve">at all </w:t>
        </w:r>
      </w:ins>
      <w:r w:rsidR="001511DB">
        <w:t>is inherently phenomenological</w:t>
      </w:r>
      <w:ins w:id="2073" w:author="Andy Kleinhesselink" w:date="2019-07-12T15:37:00Z">
        <w:r w:rsidR="00EB7697">
          <w:t xml:space="preserve">; </w:t>
        </w:r>
      </w:ins>
      <w:ins w:id="2074" w:author="Andy Kleinhesselink" w:date="2019-07-12T15:33:00Z">
        <w:r w:rsidR="00EB7697">
          <w:t xml:space="preserve">competitors do not </w:t>
        </w:r>
      </w:ins>
      <w:ins w:id="2075" w:author="Andy Kleinhesselink" w:date="2019-07-23T15:26:00Z">
        <w:r w:rsidR="008D7B99">
          <w:t>directly</w:t>
        </w:r>
      </w:ins>
      <w:ins w:id="2076" w:author="Andy Kleinhesselink" w:date="2019-07-12T15:34:00Z">
        <w:r w:rsidR="00EB7697">
          <w:t xml:space="preserve"> interact in most cases but </w:t>
        </w:r>
      </w:ins>
      <w:ins w:id="2077" w:author="Andy Kleinhesselink" w:date="2019-07-23T15:27:00Z">
        <w:r w:rsidR="008D7B99">
          <w:t>indirectly influence each other</w:t>
        </w:r>
      </w:ins>
      <w:ins w:id="2078" w:author="Andy Kleinhesselink" w:date="2019-07-12T15:34:00Z">
        <w:r w:rsidR="00EB7697">
          <w:t xml:space="preserve"> through </w:t>
        </w:r>
      </w:ins>
      <w:ins w:id="2079" w:author="Andy Kleinhesselink" w:date="2019-07-23T15:27:00Z">
        <w:r w:rsidR="008D7B99">
          <w:t>a</w:t>
        </w:r>
      </w:ins>
      <w:ins w:id="2080" w:author="Andy Kleinhesselink" w:date="2019-07-12T15:34:00Z">
        <w:r w:rsidR="00EB7697">
          <w:t xml:space="preserve"> shared environment.</w:t>
        </w:r>
      </w:ins>
      <w:ins w:id="2081" w:author="Andy Kleinhesselink" w:date="2019-07-12T15:36:00Z">
        <w:r w:rsidR="00EB7697">
          <w:t xml:space="preserve"> </w:t>
        </w:r>
      </w:ins>
      <w:ins w:id="2082" w:author="Andy Kleinhesselink" w:date="2019-07-12T15:38:00Z">
        <w:r w:rsidR="00EB7697">
          <w:t xml:space="preserve"> One could instead do away with the notion of interact</w:t>
        </w:r>
      </w:ins>
      <w:ins w:id="2083" w:author="Andy Kleinhesselink" w:date="2019-07-14T08:36:00Z">
        <w:r w:rsidR="000E6440">
          <w:t>ion</w:t>
        </w:r>
      </w:ins>
      <w:ins w:id="2084" w:author="Andy Kleinhesselink" w:date="2019-07-12T15:38:00Z">
        <w:r w:rsidR="00EB7697">
          <w:t xml:space="preserve"> entir</w:t>
        </w:r>
      </w:ins>
      <w:ins w:id="2085" w:author="Andy Kleinhesselink" w:date="2019-07-12T15:39:00Z">
        <w:r w:rsidR="00EB7697">
          <w:t xml:space="preserve">ely and just model populations and their influence on the environment. </w:t>
        </w:r>
      </w:ins>
      <w:ins w:id="2086" w:author="Andy Kleinhesselink" w:date="2019-07-14T08:37:00Z">
        <w:r w:rsidR="000E6440">
          <w:t>But</w:t>
        </w:r>
      </w:ins>
      <w:ins w:id="2087" w:author="Andy Kleinhesselink" w:date="2019-07-12T15:39:00Z">
        <w:r w:rsidR="00EB7697">
          <w:t xml:space="preserve"> m</w:t>
        </w:r>
      </w:ins>
      <w:ins w:id="2088" w:author="Andy Kleinhesselink" w:date="2019-07-12T15:38:00Z">
        <w:r w:rsidR="00EB7697">
          <w:t>odeling</w:t>
        </w:r>
      </w:ins>
      <w:ins w:id="2089" w:author="Andy Kleinhesselink" w:date="2019-07-12T15:36:00Z">
        <w:r w:rsidR="00EB7697">
          <w:t xml:space="preserve"> community</w:t>
        </w:r>
      </w:ins>
      <w:ins w:id="2090" w:author="Andy Kleinhesselink" w:date="2019-07-12T15:40:00Z">
        <w:r w:rsidR="00EB7697">
          <w:t xml:space="preserve"> </w:t>
        </w:r>
      </w:ins>
      <w:ins w:id="2091" w:author="Andy Kleinhesselink" w:date="2019-07-12T15:36:00Z">
        <w:r w:rsidR="00EB7697">
          <w:t xml:space="preserve">interactions requires confronting the issue of </w:t>
        </w:r>
      </w:ins>
      <w:del w:id="2092" w:author="Andy Kleinhesselink" w:date="2019-07-12T15:33:00Z">
        <w:r w:rsidR="001511DB" w:rsidDel="00EB7697">
          <w:delText xml:space="preserve">. </w:delText>
        </w:r>
        <w:r w:rsidR="008657C5" w:rsidDel="00EB7697">
          <w:delText>Th</w:delText>
        </w:r>
        <w:r w:rsidR="001756BB" w:rsidDel="00EB7697">
          <w:delText>us</w:delText>
        </w:r>
      </w:del>
      <w:del w:id="2093" w:author="Andy Kleinhesselink" w:date="2019-07-12T15:34:00Z">
        <w:r w:rsidR="001756BB" w:rsidDel="00EB7697">
          <w:delText>,</w:delText>
        </w:r>
        <w:r w:rsidR="008657C5" w:rsidDel="00EB7697">
          <w:delText xml:space="preserve"> a</w:delText>
        </w:r>
      </w:del>
      <w:del w:id="2094" w:author="Andy Kleinhesselink" w:date="2019-07-12T15:36:00Z">
        <w:r w:rsidR="008657C5" w:rsidDel="00EB7697">
          <w:delText>ny theory of ecolog</w:delText>
        </w:r>
        <w:r w:rsidR="001756BB" w:rsidDel="00EB7697">
          <w:delText>ical communities</w:delText>
        </w:r>
        <w:r w:rsidR="008657C5" w:rsidDel="00EB7697">
          <w:delText xml:space="preserve"> rooted in species interactions must confront the issue of </w:delText>
        </w:r>
      </w:del>
      <w:r w:rsidR="008657C5">
        <w:t>HOI</w:t>
      </w:r>
      <w:r w:rsidR="001756BB">
        <w:t>s</w:t>
      </w:r>
      <w:r w:rsidR="001511DB">
        <w:t xml:space="preserve">. </w:t>
      </w:r>
      <w:del w:id="2095" w:author="Andy Kleinhesselink" w:date="2019-07-12T15:40:00Z">
        <w:r w:rsidR="001756BB" w:rsidDel="00EB7697">
          <w:delText>Likewise</w:delText>
        </w:r>
        <w:r w:rsidR="001511DB" w:rsidDel="00EB7697">
          <w:delText xml:space="preserve">, </w:delText>
        </w:r>
        <w:r w:rsidR="008657C5" w:rsidDel="00EB7697">
          <w:delText xml:space="preserve">the question of </w:delText>
        </w:r>
        <w:r w:rsidR="001511DB" w:rsidDel="00EB7697">
          <w:delText xml:space="preserve">HOIs </w:delText>
        </w:r>
        <w:r w:rsidR="00661E05" w:rsidDel="00EB7697">
          <w:delText>can only be investigated in the context of phenomenological</w:delText>
        </w:r>
        <w:r w:rsidR="008657C5" w:rsidDel="00EB7697">
          <w:delText xml:space="preserve">, not mechanistic, </w:delText>
        </w:r>
        <w:r w:rsidR="001511DB" w:rsidDel="00EB7697">
          <w:delText>models</w:delText>
        </w:r>
        <w:r w:rsidR="008657C5" w:rsidDel="00EB7697">
          <w:delText xml:space="preserve"> of species interactions</w:delText>
        </w:r>
        <w:r w:rsidR="00661E05" w:rsidDel="00EB7697">
          <w:delText>.</w:delText>
        </w:r>
      </w:del>
    </w:p>
    <w:p w14:paraId="54009F6F" w14:textId="76B87B90" w:rsidR="00661E05" w:rsidRDefault="001756BB" w:rsidP="00934706">
      <w:pPr>
        <w:spacing w:after="202"/>
        <w:contextualSpacing/>
      </w:pPr>
      <w:r>
        <w:t>Moreover, i</w:t>
      </w:r>
      <w:r w:rsidR="00661E05">
        <w:t xml:space="preserve">f mechanistic models </w:t>
      </w:r>
      <w:r w:rsidR="008D4740">
        <w:t xml:space="preserve">of resource competition </w:t>
      </w:r>
      <w:r w:rsidR="00934706">
        <w:t>frequently generate</w:t>
      </w:r>
      <w:r w:rsidR="00661E05">
        <w:t xml:space="preserve"> HOIs</w:t>
      </w:r>
      <w:r w:rsidR="00E22254">
        <w:t xml:space="preserve"> </w:t>
      </w:r>
      <w:r w:rsidR="00661E05">
        <w:fldChar w:fldCharType="begin"/>
      </w:r>
      <w:r w:rsidR="008657C5">
        <w:instrText xml:space="preserve"> ADDIN ZOTERO_ITEM CSL_CITATION {"citationID":"9oUdKPYH","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661E05">
        <w:fldChar w:fldCharType="separate"/>
      </w:r>
      <w:r w:rsidR="008657C5" w:rsidRPr="008657C5">
        <w:rPr>
          <w:rFonts w:cs="Times New Roman"/>
        </w:rPr>
        <w:t>(Abrams 1983, O’Dwyer 2018)</w:t>
      </w:r>
      <w:r w:rsidR="00661E05">
        <w:fldChar w:fldCharType="end"/>
      </w:r>
      <w:r>
        <w:t xml:space="preserve"> this </w:t>
      </w:r>
      <w:ins w:id="2096" w:author="Andy Kleinhesselink" w:date="2019-07-23T15:27:00Z">
        <w:r w:rsidR="008D7B99">
          <w:t xml:space="preserve">also </w:t>
        </w:r>
      </w:ins>
      <w:r>
        <w:t>begs the question of why there have been few</w:t>
      </w:r>
      <w:r w:rsidR="00E22254">
        <w:t xml:space="preserve"> </w:t>
      </w:r>
      <w:r w:rsidR="00661E05">
        <w:t xml:space="preserve">rigorous demonstrations of HOIs </w:t>
      </w:r>
      <w:r>
        <w:t>among competitors in nature</w:t>
      </w:r>
      <w:r w:rsidR="00E22254">
        <w:t>—the logistical challenge of studying multispecies competition notwithstanding</w:t>
      </w:r>
      <w:r w:rsidR="00661E05">
        <w:t xml:space="preserve">.  </w:t>
      </w:r>
      <w:r>
        <w:t xml:space="preserve">We believe our definition above will help ecologists tackle this important gap in our knowledge.  While Adler and Morris, </w:t>
      </w:r>
      <w:ins w:id="2097" w:author="Andy Kleinhesselink" w:date="2019-07-12T15:40:00Z">
        <w:r w:rsidR="00EB7697">
          <w:t xml:space="preserve">applied their definition </w:t>
        </w:r>
      </w:ins>
      <w:ins w:id="2098" w:author="Andy Kleinhesselink" w:date="2019-07-12T15:42:00Z">
        <w:r w:rsidR="001F2821">
          <w:t xml:space="preserve">to a </w:t>
        </w:r>
      </w:ins>
      <w:ins w:id="2099" w:author="Andy Kleinhesselink" w:date="2019-07-12T15:43:00Z">
        <w:r w:rsidR="001F2821">
          <w:t>handful of</w:t>
        </w:r>
      </w:ins>
      <w:ins w:id="2100" w:author="Andy Kleinhesselink" w:date="2019-07-12T15:42:00Z">
        <w:r w:rsidR="001F2821">
          <w:t xml:space="preserve"> competition model</w:t>
        </w:r>
      </w:ins>
      <w:ins w:id="2101" w:author="Andy Kleinhesselink" w:date="2019-07-12T15:43:00Z">
        <w:r w:rsidR="001F2821">
          <w:t>s</w:t>
        </w:r>
      </w:ins>
      <w:ins w:id="2102" w:author="Andy Kleinhesselink" w:date="2019-07-12T15:42:00Z">
        <w:r w:rsidR="001F2821">
          <w:t xml:space="preserve">, we believe that our definition can more </w:t>
        </w:r>
      </w:ins>
      <w:ins w:id="2103" w:author="Andy Kleinhesselink" w:date="2019-07-12T15:43:00Z">
        <w:r w:rsidR="001F2821">
          <w:t>generally</w:t>
        </w:r>
      </w:ins>
      <w:ins w:id="2104" w:author="Andy Kleinhesselink" w:date="2019-07-12T15:42:00Z">
        <w:r w:rsidR="001F2821">
          <w:t xml:space="preserve"> be applied to a wide range of competition models.  This is</w:t>
        </w:r>
      </w:ins>
      <w:ins w:id="2105" w:author="Andy Kleinhesselink" w:date="2019-07-12T15:43:00Z">
        <w:r w:rsidR="001F2821">
          <w:t xml:space="preserve"> critical because </w:t>
        </w:r>
      </w:ins>
      <w:del w:id="2106" w:author="Andy Kleinhesselink" w:date="2019-07-12T15:40:00Z">
        <w:r w:rsidDel="00EB7697">
          <w:delText>show</w:delText>
        </w:r>
        <w:r w:rsidR="00AB43BF" w:rsidDel="00EB7697">
          <w:delText xml:space="preserve">ed </w:delText>
        </w:r>
        <w:r w:rsidDel="00EB7697">
          <w:delText xml:space="preserve">how to define </w:delText>
        </w:r>
      </w:del>
      <w:ins w:id="2107" w:author="Andy Kleinhesselink" w:date="2019-07-12T15:42:00Z">
        <w:r w:rsidR="001F2821">
          <w:t xml:space="preserve">new </w:t>
        </w:r>
      </w:ins>
      <w:del w:id="2108" w:author="Andy Kleinhesselink" w:date="2019-07-12T15:42:00Z">
        <w:r w:rsidDel="001F2821">
          <w:delText>HOIs</w:delText>
        </w:r>
      </w:del>
      <w:del w:id="2109" w:author="Andy Kleinhesselink" w:date="2019-07-12T15:40:00Z">
        <w:r w:rsidDel="00EB7697">
          <w:delText>,</w:delText>
        </w:r>
      </w:del>
      <w:del w:id="2110" w:author="Andy Kleinhesselink" w:date="2019-07-12T15:42:00Z">
        <w:r w:rsidDel="001F2821">
          <w:delText xml:space="preserve"> </w:delText>
        </w:r>
        <w:r w:rsidR="00AB43BF" w:rsidDel="001F2821">
          <w:delText xml:space="preserve">in their paper they only tested a handful of phenomenological competition models, each of which did not have HOIs. Advances in </w:delText>
        </w:r>
      </w:del>
      <w:r w:rsidR="00AB43BF">
        <w:t xml:space="preserve">statistical software </w:t>
      </w:r>
      <w:del w:id="2111" w:author="Andy Kleinhesselink" w:date="2019-07-12T15:42:00Z">
        <w:r w:rsidR="00AB43BF" w:rsidDel="001F2821">
          <w:delText xml:space="preserve">since their paper </w:delText>
        </w:r>
      </w:del>
      <w:r w:rsidR="00AB43BF">
        <w:t>make</w:t>
      </w:r>
      <w:ins w:id="2112" w:author="Andy Kleinhesselink" w:date="2019-07-12T15:43:00Z">
        <w:r w:rsidR="001F2821">
          <w:t>s</w:t>
        </w:r>
      </w:ins>
      <w:r w:rsidR="00AB43BF">
        <w:t xml:space="preserve"> it </w:t>
      </w:r>
      <w:ins w:id="2113" w:author="Andy Kleinhesselink" w:date="2019-07-12T15:42:00Z">
        <w:r w:rsidR="001F2821">
          <w:t xml:space="preserve">much </w:t>
        </w:r>
      </w:ins>
      <w:r w:rsidR="00AB43BF">
        <w:t>easier t</w:t>
      </w:r>
      <w:r w:rsidR="008C24F8">
        <w:t>oday</w:t>
      </w:r>
      <w:r w:rsidR="00AB43BF">
        <w:t xml:space="preserve"> </w:t>
      </w:r>
      <w:ins w:id="2114" w:author="Andy Kleinhesselink" w:date="2019-07-12T15:42:00Z">
        <w:r w:rsidR="001F2821">
          <w:t xml:space="preserve">to fit a </w:t>
        </w:r>
      </w:ins>
      <w:ins w:id="2115" w:author="Andy Kleinhesselink" w:date="2019-07-12T15:43:00Z">
        <w:r w:rsidR="001F2821">
          <w:t xml:space="preserve">wide array of </w:t>
        </w:r>
      </w:ins>
      <w:del w:id="2116" w:author="Andy Kleinhesselink" w:date="2019-07-12T15:43:00Z">
        <w:r w:rsidR="00AB43BF" w:rsidDel="001F2821">
          <w:delText xml:space="preserve">fit a wide array of </w:delText>
        </w:r>
      </w:del>
      <w:r w:rsidR="00AB43BF">
        <w:t xml:space="preserve">phenomenological models to data </w:t>
      </w:r>
      <w:r w:rsidR="00AB43BF">
        <w:fldChar w:fldCharType="begin"/>
      </w:r>
      <w:r w:rsidR="00AB43BF">
        <w:instrText xml:space="preserve"> ADDIN ZOTERO_ITEM CSL_CITATION {"citationID":"cfrEsZBm","properties":{"formattedCitation":"(Kraft et al. 2015, Mayfield and Stouffer 2017)","plainCitation":"(Kraft et al. 2015, Mayfield and Stouffer 2017)","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AB43BF">
        <w:fldChar w:fldCharType="separate"/>
      </w:r>
      <w:r w:rsidR="00AB43BF">
        <w:rPr>
          <w:noProof/>
        </w:rPr>
        <w:t xml:space="preserve">(Kraft et al. 2015, Mayfield and Stouffer </w:t>
      </w:r>
      <w:r w:rsidR="00AB43BF">
        <w:rPr>
          <w:noProof/>
        </w:rPr>
        <w:lastRenderedPageBreak/>
        <w:t>2017)</w:t>
      </w:r>
      <w:r w:rsidR="00AB43BF">
        <w:fldChar w:fldCharType="end"/>
      </w:r>
      <w:del w:id="2117" w:author="Andy Kleinhesselink" w:date="2019-07-14T08:37:00Z">
        <w:r w:rsidR="008C24F8" w:rsidDel="000E6440">
          <w:delText xml:space="preserve">, some of which may </w:delText>
        </w:r>
      </w:del>
      <w:del w:id="2118" w:author="Andy Kleinhesselink" w:date="2019-07-12T15:44:00Z">
        <w:r w:rsidR="008C24F8" w:rsidDel="001F2821">
          <w:delText>contain HOIs</w:delText>
        </w:r>
      </w:del>
      <w:r w:rsidR="00AB43BF">
        <w:t xml:space="preserve">. </w:t>
      </w:r>
      <w:r w:rsidR="008C24F8">
        <w:t xml:space="preserve"> </w:t>
      </w:r>
      <w:r w:rsidR="00AB43BF">
        <w:t xml:space="preserve">In the next </w:t>
      </w:r>
      <w:r w:rsidR="008C24F8">
        <w:t xml:space="preserve">part of the </w:t>
      </w:r>
      <w:r w:rsidR="00AB43BF">
        <w:t xml:space="preserve">paper we </w:t>
      </w:r>
      <w:del w:id="2119" w:author="Andy Kleinhesselink" w:date="2019-07-12T15:44:00Z">
        <w:r w:rsidR="00AB43BF" w:rsidDel="001F2821">
          <w:delText xml:space="preserve">take off where Adler and Morris (1994) left off and hope to </w:delText>
        </w:r>
      </w:del>
      <w:r w:rsidR="00AB43BF">
        <w:t xml:space="preserve">show how an </w:t>
      </w:r>
      <w:r w:rsidR="008C24F8">
        <w:t xml:space="preserve">ecologist could </w:t>
      </w:r>
      <w:ins w:id="2120" w:author="Andy Kleinhesselink" w:date="2019-07-12T15:44:00Z">
        <w:r w:rsidR="001F2821">
          <w:t>appl</w:t>
        </w:r>
      </w:ins>
      <w:ins w:id="2121" w:author="Andy Kleinhesselink" w:date="2019-07-12T15:45:00Z">
        <w:r w:rsidR="001F2821">
          <w:t>y our definition to test for the presence of HOIs in empirical</w:t>
        </w:r>
      </w:ins>
      <w:del w:id="2122" w:author="Andy Kleinhesselink" w:date="2019-07-12T15:44:00Z">
        <w:r w:rsidR="008C24F8" w:rsidDel="001F2821">
          <w:delText>test for</w:delText>
        </w:r>
      </w:del>
      <w:ins w:id="2123" w:author="Andy Kleinhesselink" w:date="2019-07-12T15:45:00Z">
        <w:r w:rsidR="001F2821">
          <w:t xml:space="preserve"> data</w:t>
        </w:r>
      </w:ins>
      <w:del w:id="2124" w:author="Andy Kleinhesselink" w:date="2019-07-12T15:45:00Z">
        <w:r w:rsidR="008C24F8" w:rsidDel="001F2821">
          <w:delText xml:space="preserve"> HOIs in data without pre-supposing any particular functional form for the HOIs as we do in the examples above</w:delText>
        </w:r>
      </w:del>
      <w:r w:rsidR="008C24F8">
        <w:t xml:space="preserve">.  </w:t>
      </w:r>
    </w:p>
    <w:p w14:paraId="54DAEBDC" w14:textId="5DC2A52E" w:rsidR="00B93196" w:rsidRDefault="007254DA">
      <w:pPr>
        <w:pStyle w:val="Heading"/>
      </w:pPr>
      <w:bookmarkStart w:id="2125" w:name="defining-higher-order-interactions"/>
      <w:bookmarkStart w:id="2126" w:name="hois-arrising-from-cycles-of-pairwise-co"/>
      <w:bookmarkStart w:id="2127" w:name="hois-in-a-mechanistic-resource-competiti"/>
      <w:bookmarkEnd w:id="2125"/>
      <w:bookmarkEnd w:id="2126"/>
      <w:bookmarkEnd w:id="2127"/>
      <w:r>
        <w:t xml:space="preserve">HOIs </w:t>
      </w:r>
      <w:r w:rsidR="00390672">
        <w:t>in a mechanistic resource competition model</w:t>
      </w:r>
    </w:p>
    <w:p w14:paraId="60EC86AD" w14:textId="1E848B79"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ins w:id="2128" w:author="Andy Kleinhesselink" w:date="2019-07-14T08:38:00Z">
        <w:r w:rsidR="00205C5F">
          <w:t xml:space="preserve">attempt to </w:t>
        </w:r>
      </w:ins>
      <w:r w:rsidR="009E57BE">
        <w:t>fit species</w:t>
      </w:r>
      <w:r w:rsidR="00EB3314">
        <w:t xml:space="preserve">’ </w:t>
      </w:r>
      <w:r w:rsidR="009E57BE">
        <w:t>responses to interspecific competition</w:t>
      </w:r>
      <w:r>
        <w:t xml:space="preserve"> </w:t>
      </w:r>
      <w:r w:rsidR="009E57BE">
        <w:t xml:space="preserve">using </w:t>
      </w:r>
      <w:del w:id="2129" w:author="Andy Kleinhesselink" w:date="2019-07-14T08:38:00Z">
        <w:r w:rsidR="009E57BE" w:rsidDel="00205C5F">
          <w:delText xml:space="preserve">a </w:delText>
        </w:r>
        <w:r w:rsidR="00971067" w:rsidDel="00205C5F">
          <w:delText xml:space="preserve">range of </w:delText>
        </w:r>
      </w:del>
      <w:r>
        <w:t>phenomenological competition model</w:t>
      </w:r>
      <w:ins w:id="2130" w:author="Andy Kleinhesselink" w:date="2019-07-14T08:38:00Z">
        <w:r w:rsidR="00205C5F">
          <w:t>s</w:t>
        </w:r>
      </w:ins>
      <w:r>
        <w:t xml:space="preserve">. </w:t>
      </w:r>
      <w:ins w:id="2131" w:author="Andy Kleinhesselink" w:date="2019-07-14T08:39:00Z">
        <w:r w:rsidR="009C5BFF">
          <w:t>Using our definition of HOIs above, w</w:t>
        </w:r>
      </w:ins>
      <w:ins w:id="2132" w:author="Andy Kleinhesselink" w:date="2019-07-14T08:38:00Z">
        <w:r w:rsidR="00205C5F">
          <w:t xml:space="preserve">e evaluate </w:t>
        </w:r>
      </w:ins>
      <w:ins w:id="2133" w:author="Andy Kleinhesselink" w:date="2019-07-14T08:39:00Z">
        <w:r w:rsidR="009C5BFF">
          <w:t>which species</w:t>
        </w:r>
      </w:ins>
      <w:ins w:id="2134" w:author="Andy Kleinhesselink" w:date="2019-07-14T08:41:00Z">
        <w:r w:rsidR="009C5BFF">
          <w:t>’</w:t>
        </w:r>
      </w:ins>
      <w:ins w:id="2135" w:author="Andy Kleinhesselink" w:date="2019-07-14T08:39:00Z">
        <w:r w:rsidR="009C5BFF">
          <w:t xml:space="preserve"> responses </w:t>
        </w:r>
      </w:ins>
      <w:ins w:id="2136" w:author="Andy Kleinhesselink" w:date="2019-07-14T08:41:00Z">
        <w:r w:rsidR="009C5BFF">
          <w:t>require models with HOIs</w:t>
        </w:r>
      </w:ins>
      <w:ins w:id="2137" w:author="Andy Kleinhesselink" w:date="2019-07-14T08:40:00Z">
        <w:r w:rsidR="009C5BFF">
          <w:t>.</w:t>
        </w:r>
      </w:ins>
      <w:ins w:id="2138" w:author="Andy Kleinhesselink" w:date="2019-07-14T08:39:00Z">
        <w:r w:rsidR="009C5BFF">
          <w:t xml:space="preserve"> </w:t>
        </w:r>
      </w:ins>
      <w:del w:id="2139" w:author="Andy Kleinhesselink" w:date="2019-07-14T08:39:00Z">
        <w:r w:rsidDel="009C5BFF">
          <w:delText>B</w:delText>
        </w:r>
      </w:del>
      <w:ins w:id="2140" w:author="Andy Kleinhesselink" w:date="2019-07-14T08:40:00Z">
        <w:r w:rsidR="009C5BFF">
          <w:t xml:space="preserve"> By </w:t>
        </w:r>
      </w:ins>
      <w:del w:id="2141" w:author="Andy Kleinhesselink" w:date="2019-07-14T08:39:00Z">
        <w:r w:rsidDel="009C5BFF">
          <w:delText>y</w:delText>
        </w:r>
      </w:del>
      <w:del w:id="2142" w:author="Andy Kleinhesselink" w:date="2019-07-14T08:40:00Z">
        <w:r w:rsidDel="009C5BFF">
          <w:delText xml:space="preserve"> </w:delText>
        </w:r>
      </w:del>
      <w:r w:rsidR="004F3621">
        <w:t xml:space="preserve">considering </w:t>
      </w:r>
      <w:del w:id="2143" w:author="Andy Kleinhesselink" w:date="2019-07-14T08:40:00Z">
        <w:r w:rsidDel="009C5BFF">
          <w:delText xml:space="preserve">the cases </w:delText>
        </w:r>
      </w:del>
      <w:ins w:id="2144" w:author="Andy Kleinhesselink" w:date="2019-07-14T08:40:00Z">
        <w:r w:rsidR="009C5BFF">
          <w:t xml:space="preserve">when </w:t>
        </w:r>
      </w:ins>
      <w:del w:id="2145" w:author="Andy Kleinhesselink" w:date="2019-07-14T08:40:00Z">
        <w:r w:rsidDel="009C5BFF">
          <w:delText>in which higher order interactions</w:delText>
        </w:r>
      </w:del>
      <w:ins w:id="2146" w:author="Andy Kleinhesselink" w:date="2019-07-14T08:40:00Z">
        <w:r w:rsidR="009C5BFF">
          <w:t>HOIs</w:t>
        </w:r>
      </w:ins>
      <w:r>
        <w:t xml:space="preserve"> emerge</w:t>
      </w:r>
      <w:r w:rsidR="00971067">
        <w:t xml:space="preserve"> </w:t>
      </w:r>
      <w:del w:id="2147" w:author="Andy Kleinhesselink" w:date="2019-07-14T08:40:00Z">
        <w:r w:rsidDel="009C5BFF">
          <w:delText xml:space="preserve">we </w:delText>
        </w:r>
      </w:del>
      <w:ins w:id="2148" w:author="Andy Kleinhesselink" w:date="2019-07-14T08:40:00Z">
        <w:r w:rsidR="009C5BFF">
          <w:t xml:space="preserve">in this simple simulation we </w:t>
        </w:r>
      </w:ins>
      <w:del w:id="2149" w:author="Andy Kleinhesselink" w:date="2019-07-14T08:40:00Z">
        <w:r w:rsidDel="009C5BFF">
          <w:delText xml:space="preserve">can </w:delText>
        </w:r>
        <w:r w:rsidR="00971067" w:rsidDel="009C5BFF">
          <w:delText xml:space="preserve">also </w:delText>
        </w:r>
      </w:del>
      <w:r w:rsidR="00971067">
        <w:t xml:space="preserve">shed some light on </w:t>
      </w:r>
      <w:del w:id="2150" w:author="Andy Kleinhesselink" w:date="2019-07-23T15:28:00Z">
        <w:r w:rsidR="00971067" w:rsidDel="008D7B99">
          <w:delText xml:space="preserve">the </w:delText>
        </w:r>
      </w:del>
      <w:ins w:id="2151" w:author="Andy Kleinhesselink" w:date="2019-07-23T15:28:00Z">
        <w:r w:rsidR="008D7B99">
          <w:t xml:space="preserve">how HOIs can be detected in empirical data and the </w:t>
        </w:r>
      </w:ins>
      <w:r w:rsidR="000612C8">
        <w:t xml:space="preserve">processes </w:t>
      </w:r>
      <w:r w:rsidR="00971067">
        <w:t xml:space="preserve">that </w:t>
      </w:r>
      <w:del w:id="2152" w:author="Andy Kleinhesselink" w:date="2019-07-14T08:40:00Z">
        <w:r w:rsidR="00971067" w:rsidDel="009C5BFF">
          <w:delText xml:space="preserve">lead </w:delText>
        </w:r>
      </w:del>
      <w:ins w:id="2153" w:author="Andy Kleinhesselink" w:date="2019-07-14T08:40:00Z">
        <w:r w:rsidR="009C5BFF">
          <w:t xml:space="preserve">generate </w:t>
        </w:r>
      </w:ins>
      <w:del w:id="2154" w:author="Andy Kleinhesselink" w:date="2019-07-14T08:40:00Z">
        <w:r w:rsidR="00971067" w:rsidDel="009C5BFF">
          <w:delText>to these interactions</w:delText>
        </w:r>
      </w:del>
      <w:ins w:id="2155" w:author="Andy Kleinhesselink" w:date="2019-07-14T08:40:00Z">
        <w:r w:rsidR="009C5BFF">
          <w:t>HOIs</w:t>
        </w:r>
      </w:ins>
      <w:r>
        <w:t>.</w:t>
      </w:r>
      <w:bookmarkStart w:id="2156" w:name="resource-mechanistic-model"/>
      <w:bookmarkEnd w:id="2156"/>
    </w:p>
    <w:p w14:paraId="4A3CD663" w14:textId="3DCB949B" w:rsidR="00B93196" w:rsidRDefault="00390672" w:rsidP="00871ECE">
      <w:pPr>
        <w:spacing w:after="202"/>
        <w:contextualSpacing/>
      </w:pPr>
      <w:r>
        <w:t>Our mechanistic model is inspired by annual plant communities</w:t>
      </w:r>
      <w:r w:rsidR="002E165A">
        <w:t xml:space="preserve"> growin</w:t>
      </w:r>
      <w:r w:rsidR="004F6781">
        <w:t>g</w:t>
      </w:r>
      <w:r w:rsidR="002E165A">
        <w:t xml:space="preserve"> in a Mediterranean climate</w:t>
      </w:r>
      <w:r w:rsidR="00871ECE">
        <w:t>.</w:t>
      </w:r>
      <w:del w:id="2157" w:author="Andy Kleinhesselink" w:date="2019-07-14T08:41:00Z">
        <w:r w:rsidR="00871ECE" w:rsidDel="009C5BFF">
          <w:delText xml:space="preserve"> </w:delText>
        </w:r>
      </w:del>
      <w:r w:rsidR="00871ECE">
        <w:t xml:space="preserve"> I</w:t>
      </w:r>
      <w:r>
        <w:t xml:space="preserve">n this </w:t>
      </w:r>
      <w:r w:rsidR="002F1C5D">
        <w:t>system</w:t>
      </w:r>
      <w:r>
        <w:t xml:space="preserve">, rainfall starts in the </w:t>
      </w:r>
      <w:r w:rsidR="00282E26">
        <w:t xml:space="preserve">early </w:t>
      </w:r>
      <w:r>
        <w:t xml:space="preserve">winter and gradually declines through the spring while temperature and </w:t>
      </w:r>
      <w:r w:rsidR="00971067">
        <w:t>potential evapotranspiration increase</w:t>
      </w:r>
      <w:r>
        <w:t xml:space="preserve">. </w:t>
      </w:r>
      <w:ins w:id="2158" w:author="Andy Kleinhesselink" w:date="2019-07-23T15:28:00Z">
        <w:r w:rsidR="008D7B99">
          <w:t xml:space="preserve">Annual </w:t>
        </w:r>
      </w:ins>
      <w:ins w:id="2159" w:author="Andy Kleinhesselink" w:date="2019-07-23T15:29:00Z">
        <w:r w:rsidR="008D7B99">
          <w:t xml:space="preserve">plants </w:t>
        </w:r>
      </w:ins>
      <w:del w:id="2160" w:author="Andy Kleinhesselink" w:date="2019-07-23T15:28:00Z">
        <w:r w:rsidDel="008D7B99">
          <w:delText xml:space="preserve">Plants </w:delText>
        </w:r>
      </w:del>
      <w:r>
        <w:t>germinate in the winte</w:t>
      </w:r>
      <w:ins w:id="2161" w:author="Andy Kleinhesselink" w:date="2019-07-23T15:29:00Z">
        <w:r w:rsidR="008D7B99">
          <w:t>r or early spring</w:t>
        </w:r>
      </w:ins>
      <w:del w:id="2162" w:author="Andy Kleinhesselink" w:date="2019-07-23T15:29:00Z">
        <w:r w:rsidDel="008D7B99">
          <w:delText>r</w:delText>
        </w:r>
      </w:del>
      <w:r w:rsidR="00503D72">
        <w:t xml:space="preserve">, </w:t>
      </w:r>
      <w:r w:rsidR="00C2312B">
        <w:t>grow</w:t>
      </w:r>
      <w:ins w:id="2163" w:author="Andy Kleinhesselink" w:date="2019-07-23T15:29:00Z">
        <w:r w:rsidR="008D7B99">
          <w:t>,</w:t>
        </w:r>
      </w:ins>
      <w:r w:rsidR="00C2312B">
        <w:t xml:space="preserve"> </w:t>
      </w:r>
      <w:del w:id="2164" w:author="Andy Kleinhesselink" w:date="2019-07-23T15:29:00Z">
        <w:r w:rsidR="00503D72" w:rsidDel="008D7B99">
          <w:delText>through the</w:delText>
        </w:r>
        <w:r w:rsidDel="008D7B99">
          <w:delText xml:space="preserve"> spring</w:delText>
        </w:r>
        <w:r w:rsidR="00503D72" w:rsidDel="008D7B99">
          <w:delText xml:space="preserve">, and </w:delText>
        </w:r>
      </w:del>
      <w:r>
        <w:t>flower</w:t>
      </w:r>
      <w:r w:rsidR="00503D72">
        <w:t>,</w:t>
      </w:r>
      <w:r>
        <w:t xml:space="preserve"> produce seeds and die</w:t>
      </w:r>
      <w:r w:rsidR="00503D72">
        <w:t xml:space="preserve"> by the </w:t>
      </w:r>
      <w:ins w:id="2165" w:author="Andy Kleinhesselink" w:date="2019-07-23T15:29:00Z">
        <w:r w:rsidR="008D7B99">
          <w:t xml:space="preserve">early </w:t>
        </w:r>
      </w:ins>
      <w:r w:rsidR="00503D72">
        <w:t>summer</w:t>
      </w:r>
      <w:r w:rsidR="00971067">
        <w:t xml:space="preserve"> </w:t>
      </w:r>
      <w:r w:rsidR="00971067">
        <w:fldChar w:fldCharType="begin"/>
      </w:r>
      <w:r w:rsidR="00971067">
        <w:instrText xml:space="preserve"> ADDIN ZOTERO_ITEM CSL_CITATION {"citationID":"2rW4iJnA","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971067">
        <w:fldChar w:fldCharType="separate"/>
      </w:r>
      <w:r w:rsidR="00971067">
        <w:rPr>
          <w:noProof/>
        </w:rPr>
        <w:t>(Godoy and Levine 2013)</w:t>
      </w:r>
      <w:r w:rsidR="00971067">
        <w:fldChar w:fldCharType="end"/>
      </w:r>
      <w:r>
        <w:t xml:space="preserv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w:t>
      </w:r>
      <w:r w:rsidR="00503D72">
        <w:t xml:space="preserve"> and</w:t>
      </w:r>
      <w:r>
        <w:t xml:space="preserve"> plants </w:t>
      </w:r>
      <w:r w:rsidR="00503D72">
        <w:t xml:space="preserve">eventually </w:t>
      </w:r>
      <w:r w:rsidR="00E53D49">
        <w:t xml:space="preserve">use up </w:t>
      </w:r>
      <w:r w:rsidR="009514BB">
        <w:t>the pool of stored soil resources</w:t>
      </w:r>
      <w:r w:rsidR="00E53D49">
        <w:t xml:space="preserve">. </w:t>
      </w:r>
      <w:r w:rsidR="00FD0816">
        <w:t>As resources are depleted, p</w:t>
      </w:r>
      <w:r w:rsidR="00E53D49">
        <w:t>lant growth slow</w:t>
      </w:r>
      <w:r w:rsidR="00503D72">
        <w:t>s</w:t>
      </w:r>
      <w:r w:rsidR="00E53D49">
        <w:t xml:space="preserve"> and eventually </w:t>
      </w:r>
      <w:r w:rsidR="00FD0816">
        <w:t>stop</w:t>
      </w:r>
      <w:r w:rsidR="00503D72">
        <w:t>s</w:t>
      </w:r>
      <w:r w:rsidR="00E53D49">
        <w:t xml:space="preserve">. We make the assumption that when net plant growth stops, the plants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11"/>
        <w:gridCol w:w="738"/>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9EF6F63" w:rsidR="00455957" w:rsidRDefault="00DA3A33"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del w:id="2166" w:author="Andy Kleinhesselink" w:date="2019-07-23T15:30:00Z">
                        <w:rPr>
                          <w:rFonts w:ascii="Cambria Math" w:hAnsi="Cambria Math"/>
                        </w:rPr>
                        <m:t>S</m:t>
                      </w:del>
                    </m:r>
                    <m:r>
                      <w:ins w:id="2167" w:author="Andy Kleinhesselink" w:date="2019-07-23T15:30:00Z">
                        <w:rPr>
                          <w:rFonts w:ascii="Cambria Math" w:hAnsi="Cambria Math"/>
                        </w:rPr>
                        <m:t>m</m:t>
                      </w:ins>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4531A2DC"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ins w:id="2168" w:author="Andy Kleinhesselink" w:date="2019-07-12T08:02:00Z">
              <w:r w:rsidR="00B91BF5">
                <w:rPr>
                  <w:noProof/>
                </w:rPr>
                <w:t>24</w:t>
              </w:r>
            </w:ins>
            <w:del w:id="2169" w:author="Andy Kleinhesselink" w:date="2019-07-12T08:02:00Z">
              <w:r w:rsidR="00427DC4" w:rsidDel="00B91BF5">
                <w:rPr>
                  <w:noProof/>
                </w:rPr>
                <w:delText>5</w:delText>
              </w:r>
            </w:del>
            <w:r w:rsidR="00AC7C1E">
              <w:rPr>
                <w:noProof/>
              </w:rPr>
              <w:fldChar w:fldCharType="end"/>
            </w:r>
            <w:r>
              <w:t>)</w:t>
            </w:r>
          </w:p>
        </w:tc>
      </w:tr>
    </w:tbl>
    <w:p w14:paraId="3DB42D78" w14:textId="09E38AD7"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del w:id="2170" w:author="Andy Kleinhesselink" w:date="2019-07-23T15:30:00Z">
        <w:r w:rsidR="0078682F" w:rsidDel="008D7B99">
          <w:rPr>
            <w:i/>
          </w:rPr>
          <w:delText>S</w:delText>
        </w:r>
        <w:r w:rsidR="0078682F" w:rsidDel="008D7B99">
          <w:delText xml:space="preserve"> </w:delText>
        </w:r>
      </w:del>
      <w:ins w:id="2171" w:author="Andy Kleinhesselink" w:date="2019-07-23T15:30:00Z">
        <w:r w:rsidR="008D7B99">
          <w:rPr>
            <w:i/>
          </w:rPr>
          <w:t>m</w:t>
        </w:r>
        <w:r w:rsidR="008D7B99">
          <w:t xml:space="preserve"> </w:t>
        </w:r>
      </w:ins>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B838FF">
        <w:t xml:space="preserve"> (</w:t>
      </w:r>
      <w:r w:rsidR="00B838FF">
        <w:fldChar w:fldCharType="begin"/>
      </w:r>
      <w:r w:rsidR="00B838FF">
        <w:instrText xml:space="preserve"> REF _Ref514237815 \h </w:instrText>
      </w:r>
      <w:r w:rsidR="00B838FF">
        <w:fldChar w:fldCharType="separate"/>
      </w:r>
      <w:ins w:id="2172" w:author="Andy Kleinhesselink" w:date="2019-07-12T08:02:00Z">
        <w:r w:rsidR="00B91BF5">
          <w:t xml:space="preserve">Figure </w:t>
        </w:r>
        <w:r w:rsidR="00B91BF5">
          <w:rPr>
            <w:noProof/>
          </w:rPr>
          <w:t>3</w:t>
        </w:r>
      </w:ins>
      <w:del w:id="2173" w:author="Andy Kleinhesselink" w:date="2019-07-12T08:02:00Z">
        <w:r w:rsidR="00427DC4" w:rsidDel="00B91BF5">
          <w:delText xml:space="preserve">Figure </w:delText>
        </w:r>
        <w:r w:rsidR="00427DC4" w:rsidDel="00B91BF5">
          <w:rPr>
            <w:noProof/>
          </w:rPr>
          <w:delText>2</w:delText>
        </w:r>
      </w:del>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
        <w:gridCol w:w="7031"/>
        <w:gridCol w:w="738"/>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9934B07" w:rsidR="00455957" w:rsidRDefault="00DA3A33"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r>
                          <w:del w:id="2174" w:author="Andy Kleinhesselink" w:date="2019-07-23T15:30:00Z">
                            <w:rPr>
                              <w:rFonts w:ascii="Cambria Math" w:hAnsi="Cambria Math"/>
                            </w:rPr>
                            <m:t>m</m:t>
                          </w:del>
                        </m:r>
                        <m:r>
                          <w:ins w:id="2175" w:author="Andy Kleinhesselink" w:date="2019-07-23T15:37:00Z">
                            <w:rPr>
                              <w:rFonts w:ascii="Cambria Math" w:hAnsi="Cambria Math"/>
                            </w:rPr>
                            <m:t>δ</m:t>
                          </w:ins>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t>
                        </m:r>
                        <m:r>
                          <w:del w:id="2176" w:author="Andy Kleinhesselink" w:date="2019-07-23T15:31:00Z">
                            <w:rPr>
                              <w:rFonts w:ascii="Cambria Math" w:hAnsi="Cambria Math"/>
                            </w:rPr>
                            <m:t>m</m:t>
                          </w:del>
                        </m:r>
                        <m:r>
                          <w:ins w:id="2177" w:author="Andy Kleinhesselink" w:date="2019-07-23T15:37:00Z">
                            <w:rPr>
                              <w:rFonts w:ascii="Cambria Math" w:hAnsi="Cambria Math"/>
                            </w:rPr>
                            <m:t>δ</m:t>
                          </w:ins>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t>
                        </m:r>
                        <m:r>
                          <w:del w:id="2178" w:author="Andy Kleinhesselink" w:date="2019-07-23T15:31:00Z">
                            <w:rPr>
                              <w:rFonts w:ascii="Cambria Math" w:hAnsi="Cambria Math"/>
                            </w:rPr>
                            <m:t>m</m:t>
                          </w:del>
                        </m:r>
                        <m:r>
                          <w:ins w:id="2179" w:author="Andy Kleinhesselink" w:date="2019-07-23T15:37:00Z">
                            <w:rPr>
                              <w:rFonts w:ascii="Cambria Math" w:hAnsi="Cambria Math"/>
                            </w:rPr>
                            <m:t>δ</m:t>
                          </w:ins>
                        </m:r>
                      </m:e>
                    </m:eqArr>
                  </m:e>
                </m:d>
                <m:r>
                  <w:ins w:id="2180" w:author="Andy Kleinhesselink" w:date="2019-07-23T15:32:00Z">
                    <w:rPr>
                      <w:rFonts w:ascii="Cambria Math" w:hAnsi="Cambria Math"/>
                    </w:rPr>
                    <m:t xml:space="preserve"> </m:t>
                  </w:ins>
                </m:r>
                <m:r>
                  <w:del w:id="2181" w:author="Andy Kleinhesselink" w:date="2019-07-23T15:32:00Z">
                    <w:rPr>
                      <w:rFonts w:ascii="Cambria Math" w:hAnsi="Cambria Math"/>
                    </w:rPr>
                    <m:t>,</m:t>
                  </w:del>
                </m:r>
              </m:oMath>
            </m:oMathPara>
          </w:p>
        </w:tc>
        <w:tc>
          <w:tcPr>
            <w:tcW w:w="738" w:type="dxa"/>
            <w:vAlign w:val="center"/>
          </w:tcPr>
          <w:p w14:paraId="06117B59" w14:textId="76048EEB"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ins w:id="2182" w:author="Andy Kleinhesselink" w:date="2019-07-12T08:02:00Z">
              <w:r w:rsidR="00B91BF5">
                <w:rPr>
                  <w:noProof/>
                </w:rPr>
                <w:t>25</w:t>
              </w:r>
            </w:ins>
            <w:del w:id="2183" w:author="Andy Kleinhesselink" w:date="2019-07-12T08:02:00Z">
              <w:r w:rsidR="00427DC4" w:rsidDel="00B91BF5">
                <w:rPr>
                  <w:noProof/>
                </w:rPr>
                <w:delText>6</w:delText>
              </w:r>
            </w:del>
            <w:r w:rsidR="00AC7C1E">
              <w:rPr>
                <w:noProof/>
              </w:rPr>
              <w:fldChar w:fldCharType="end"/>
            </w:r>
            <w:r>
              <w:t>)</w:t>
            </w:r>
          </w:p>
        </w:tc>
      </w:tr>
    </w:tbl>
    <w:p w14:paraId="5C4B5E77" w14:textId="099F791C"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w:t>
      </w:r>
      <w:r w:rsidR="00D96BFE">
        <w:t xml:space="preserve">conversion </w:t>
      </w:r>
      <w:r w:rsidR="00390672">
        <w:t xml:space="preserve">factor, </w:t>
      </w:r>
      <m:oMath>
        <m:r>
          <w:del w:id="2184" w:author="Andy Kleinhesselink" w:date="2019-07-23T15:31:00Z">
            <w:rPr>
              <w:rFonts w:ascii="Cambria Math" w:hAnsi="Cambria Math"/>
            </w:rPr>
            <m:t>m</m:t>
          </w:del>
        </m:r>
        <m:r>
          <w:ins w:id="2185" w:author="Andy Kleinhesselink" w:date="2019-07-23T15:37:00Z">
            <w:rPr>
              <w:rFonts w:ascii="Cambria Math" w:hAnsi="Cambria Math"/>
            </w:rPr>
            <m:t>δ</m:t>
          </w:ins>
        </m:r>
      </m:oMath>
      <w:r w:rsidR="00390672">
        <w:t xml:space="preserve"> is</w:t>
      </w:r>
      <w:ins w:id="2186" w:author="Andy Kleinhesselink" w:date="2019-07-23T15:31:00Z">
        <w:r w:rsidR="008D7B99">
          <w:t xml:space="preserve"> the rate of</w:t>
        </w:r>
      </w:ins>
      <w:del w:id="2187" w:author="Andy Kleinhesselink" w:date="2019-07-23T15:31:00Z">
        <w:r w:rsidR="00390672" w:rsidDel="008D7B99">
          <w:delText xml:space="preserve"> a per</w:delText>
        </w:r>
      </w:del>
      <w:r w:rsidR="00390672">
        <w:t xml:space="preserve"> </w:t>
      </w:r>
      <w:del w:id="2188" w:author="Andy Kleinhesselink" w:date="2019-07-23T15:31:00Z">
        <w:r w:rsidR="00390672" w:rsidDel="008D7B99">
          <w:delText xml:space="preserve">biomass </w:delText>
        </w:r>
      </w:del>
      <w:r w:rsidR="00390672">
        <w:t xml:space="preserve">respiration and </w:t>
      </w:r>
      <w:del w:id="2189" w:author="Andy Kleinhesselink" w:date="2019-07-23T15:31:00Z">
        <w:r w:rsidR="00390672" w:rsidDel="008D7B99">
          <w:delText xml:space="preserve">tissue </w:delText>
        </w:r>
      </w:del>
      <w:ins w:id="2190" w:author="Andy Kleinhesselink" w:date="2019-07-23T15:31:00Z">
        <w:r w:rsidR="008D7B99">
          <w:t xml:space="preserve">biomass </w:t>
        </w:r>
      </w:ins>
      <w:r w:rsidR="00390672">
        <w:t>loss</w:t>
      </w:r>
      <w:del w:id="2191" w:author="Andy Kleinhesselink" w:date="2019-07-23T15:31:00Z">
        <w:r w:rsidR="00390672" w:rsidDel="008D7B99">
          <w:delText xml:space="preserve"> rate, and as in the first equation, </w:delText>
        </w:r>
        <w:r w:rsidR="00D96BFE" w:rsidDel="008D7B99">
          <w:delText xml:space="preserve">the function </w:delTex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rsidDel="008D7B99">
          <w:delText xml:space="preserve"> </w:delText>
        </w:r>
        <w:r w:rsidR="00E84F09" w:rsidDel="008D7B99">
          <w:delText>giv</w:delText>
        </w:r>
        <w:r w:rsidR="00D96BFE" w:rsidDel="008D7B99">
          <w:delText>es</w:delText>
        </w:r>
        <w:r w:rsidR="00390672" w:rsidDel="008D7B99">
          <w:delText xml:space="preserve"> </w:delText>
        </w:r>
        <w:r w:rsidR="00D96BFE" w:rsidDel="008D7B99">
          <w:delText xml:space="preserve">the </w:delText>
        </w:r>
        <w:r w:rsidR="00390672" w:rsidDel="008D7B99">
          <w:delText>resource uptake rate</w:delText>
        </w:r>
      </w:del>
      <w:r w:rsidR="00390672">
        <w:t>.</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r>
          <w:del w:id="2192" w:author="Andy Kleinhesselink" w:date="2019-07-23T15:32:00Z">
            <w:rPr>
              <w:rFonts w:ascii="Cambria Math" w:hAnsi="Cambria Math"/>
            </w:rPr>
            <m:t>m</m:t>
          </w:del>
        </m:r>
        <m:r>
          <w:ins w:id="2193" w:author="Andy Kleinhesselink" w:date="2019-07-23T15:37:00Z">
            <w:rPr>
              <w:rFonts w:ascii="Cambria Math" w:hAnsi="Cambria Math"/>
            </w:rPr>
            <m:t>δ</m:t>
          </w:ins>
        </m:r>
      </m:oMath>
      <w:r w:rsidR="00390672">
        <w:t xml:space="preserve"> meaning that </w:t>
      </w:r>
      <w:r w:rsidR="00D96BFE">
        <w:t xml:space="preserve">the rate of </w:t>
      </w:r>
      <w:r w:rsidR="00390672">
        <w:t xml:space="preserve">biomass gain is equal to biomass </w:t>
      </w:r>
      <w:r w:rsidR="00D96BFE">
        <w:t>loss</w:t>
      </w:r>
      <w:r w:rsidR="00390672">
        <w:t xml:space="preserve">. </w:t>
      </w:r>
      <w:r w:rsidR="00D96BFE">
        <w:t>A</w:t>
      </w:r>
      <w:r w:rsidR="00390672">
        <w:t xml:space="preserve">t this </w:t>
      </w:r>
      <w:del w:id="2194" w:author="Andy Kleinhesselink" w:date="2019-07-23T15:32:00Z">
        <w:r w:rsidR="00390672" w:rsidDel="008D7B99">
          <w:delText xml:space="preserve">point </w:delText>
        </w:r>
      </w:del>
      <w:ins w:id="2195" w:author="Andy Kleinhesselink" w:date="2019-07-23T15:32:00Z">
        <w:r w:rsidR="008D7B99">
          <w:t xml:space="preserve">time in the season </w:t>
        </w:r>
      </w:ins>
      <w:r w:rsidR="00D96BFE">
        <w:t xml:space="preserve">the plant </w:t>
      </w:r>
      <w:r w:rsidR="00390672">
        <w:t>stop</w:t>
      </w:r>
      <w:r w:rsidR="00D96BFE">
        <w:t>s</w:t>
      </w:r>
      <w:r w:rsidR="00390672">
        <w:t xml:space="preserve"> growing </w:t>
      </w:r>
      <w:ins w:id="2196" w:author="Andy Kleinhesselink" w:date="2019-07-23T15:33:00Z">
        <w:r w:rsidR="008D7B99">
          <w:t xml:space="preserve">we set growth and resource uptake </w:t>
        </w:r>
      </w:ins>
      <w:ins w:id="2197" w:author="Andy Kleinhesselink" w:date="2019-07-23T15:34:00Z">
        <w:r w:rsidR="008D7B99">
          <w:t xml:space="preserve">rates to zero. </w:t>
        </w:r>
      </w:ins>
      <w:del w:id="2198" w:author="Andy Kleinhesselink" w:date="2019-07-23T15:34:00Z">
        <w:r w:rsidR="00390672" w:rsidDel="008D7B99">
          <w:delText>and convert</w:delText>
        </w:r>
        <w:r w:rsidR="00D96BFE" w:rsidDel="008D7B99">
          <w:delText>s</w:delText>
        </w:r>
        <w:r w:rsidR="00390672" w:rsidDel="008D7B99">
          <w:delText xml:space="preserve"> </w:delText>
        </w:r>
      </w:del>
      <w:del w:id="2199" w:author="Andy Kleinhesselink" w:date="2019-07-23T15:32:00Z">
        <w:r w:rsidR="009514BB" w:rsidDel="008D7B99">
          <w:delText xml:space="preserve">all </w:delText>
        </w:r>
      </w:del>
      <w:del w:id="2200" w:author="Andy Kleinhesselink" w:date="2019-07-23T15:34:00Z">
        <w:r w:rsidR="009514BB" w:rsidDel="008D7B99">
          <w:delText>bi</w:delText>
        </w:r>
        <w:r w:rsidR="0051421D" w:rsidDel="008D7B99">
          <w:delText>om</w:delText>
        </w:r>
        <w:r w:rsidR="009514BB" w:rsidDel="008D7B99">
          <w:delText>ass</w:delText>
        </w:r>
        <w:r w:rsidR="00390672" w:rsidDel="008D7B99">
          <w:delText xml:space="preserve"> to seed mass. We impose this behavior on the model by</w:delText>
        </w:r>
        <w:r w:rsidR="007F5B3C" w:rsidDel="008D7B99">
          <w:delText xml:space="preserve"> setting growth </w:delText>
        </w:r>
        <w:r w:rsidR="00503D72" w:rsidDel="008D7B99">
          <w:delText xml:space="preserve">and resource uptake to </w:delText>
        </w:r>
        <w:r w:rsidR="007F5B3C" w:rsidDel="008D7B99">
          <w:delText xml:space="preserve">zero when resources fall to this </w:delText>
        </w:r>
      </w:del>
      <w:del w:id="2201" w:author="Andy Kleinhesselink" w:date="2019-07-23T15:33:00Z">
        <w:r w:rsidR="007F5B3C" w:rsidDel="008D7B99">
          <w:delText>point</w:delText>
        </w:r>
      </w:del>
      <w:del w:id="2202" w:author="Andy Kleinhesselink" w:date="2019-07-23T15:34:00Z">
        <w:r w:rsidR="00390672" w:rsidDel="008D7B99">
          <w:delText>.</w:delText>
        </w:r>
      </w:del>
    </w:p>
    <w:p w14:paraId="5273D6F1" w14:textId="733F7A2C" w:rsidR="00B93196" w:rsidRDefault="00390672">
      <w:pPr>
        <w:spacing w:after="202"/>
        <w:contextualSpacing/>
      </w:pPr>
      <w:r>
        <w:t>Different species are likely to have different rates of resource uptake.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ins w:id="2203" w:author="Andy Kleinhesselink" w:date="2019-07-12T08:02:00Z">
        <w:r w:rsidR="00B91BF5">
          <w:t xml:space="preserve">Figure </w:t>
        </w:r>
        <w:r w:rsidR="00B91BF5">
          <w:rPr>
            <w:noProof/>
          </w:rPr>
          <w:t>3</w:t>
        </w:r>
      </w:ins>
      <w:del w:id="2204" w:author="Andy Kleinhesselink" w:date="2019-07-12T08:02:00Z">
        <w:r w:rsidR="00427DC4" w:rsidDel="00B91BF5">
          <w:delText xml:space="preserve">Figure </w:delText>
        </w:r>
        <w:r w:rsidR="00427DC4" w:rsidDel="00B91BF5">
          <w:rPr>
            <w:noProof/>
          </w:rPr>
          <w:delText>2</w:delText>
        </w:r>
      </w:del>
      <w:r w:rsidR="00B838FF">
        <w:fldChar w:fldCharType="end"/>
      </w:r>
      <w:r w:rsidR="00B838FF">
        <w:t>c</w:t>
      </w:r>
      <w:r w:rsidR="003F7DD7">
        <w:t>)</w:t>
      </w:r>
      <w:r>
        <w:t xml:space="preserve">. This means that species which </w:t>
      </w:r>
      <w:r w:rsidR="00E8164E">
        <w:t xml:space="preserve">grow rapidly </w:t>
      </w:r>
      <w:r>
        <w:t>early in the season when resource</w:t>
      </w:r>
      <w:ins w:id="2205" w:author="Andy Kleinhesselink" w:date="2019-07-23T15:34:00Z">
        <w:r w:rsidR="008D7B99">
          <w:t xml:space="preserve"> concentration </w:t>
        </w:r>
      </w:ins>
      <w:del w:id="2206" w:author="Andy Kleinhesselink" w:date="2019-07-23T15:34:00Z">
        <w:r w:rsidDel="008D7B99">
          <w:delText xml:space="preserve"> availability </w:delText>
        </w:r>
      </w:del>
      <w:r>
        <w:t xml:space="preserve">is high </w:t>
      </w:r>
      <w:r w:rsidR="00E8164E">
        <w:t>will stop growing and produce seed</w:t>
      </w:r>
      <w:ins w:id="2207" w:author="Andy Kleinhesselink" w:date="2019-07-23T15:34:00Z">
        <w:r w:rsidR="008D7B99">
          <w:t>s</w:t>
        </w:r>
      </w:ins>
      <w:r w:rsidR="00E8164E">
        <w:t xml:space="preserve"> earlier</w:t>
      </w:r>
      <w:r w:rsidR="00B838FF">
        <w:t xml:space="preserve"> (</w:t>
      </w:r>
      <w:r w:rsidR="00B838FF">
        <w:fldChar w:fldCharType="begin"/>
      </w:r>
      <w:r w:rsidR="00B838FF">
        <w:instrText xml:space="preserve"> REF _Ref514237815 \h </w:instrText>
      </w:r>
      <w:r w:rsidR="00B838FF">
        <w:fldChar w:fldCharType="separate"/>
      </w:r>
      <w:ins w:id="2208" w:author="Andy Kleinhesselink" w:date="2019-07-12T08:02:00Z">
        <w:r w:rsidR="00B91BF5">
          <w:t xml:space="preserve">Figure </w:t>
        </w:r>
        <w:r w:rsidR="00B91BF5">
          <w:rPr>
            <w:noProof/>
          </w:rPr>
          <w:t>3</w:t>
        </w:r>
      </w:ins>
      <w:del w:id="2209" w:author="Andy Kleinhesselink" w:date="2019-07-12T08:02:00Z">
        <w:r w:rsidR="00427DC4" w:rsidDel="00B91BF5">
          <w:delText xml:space="preserve">Figure </w:delText>
        </w:r>
        <w:r w:rsidR="00427DC4" w:rsidDel="00B91BF5">
          <w:rPr>
            <w:noProof/>
          </w:rPr>
          <w:delText>2</w:delText>
        </w:r>
      </w:del>
      <w:r w:rsidR="00B838FF">
        <w:fldChar w:fldCharType="end"/>
      </w:r>
      <w:r w:rsidR="00B838FF">
        <w:t>b)</w:t>
      </w:r>
      <w:r>
        <w:t xml:space="preserve">. In contrast, species that </w:t>
      </w:r>
      <w:r>
        <w:lastRenderedPageBreak/>
        <w:t xml:space="preserve">grow </w:t>
      </w:r>
      <w:r w:rsidR="00D96BFE">
        <w:t xml:space="preserve">slowly </w:t>
      </w:r>
      <w:r>
        <w:t xml:space="preserve">early in the growing season </w:t>
      </w:r>
      <w:r w:rsidR="00D96BFE">
        <w:t>will</w:t>
      </w:r>
      <w:r>
        <w:t xml:space="preserve"> </w:t>
      </w:r>
      <w:del w:id="2210" w:author="Andy Kleinhesselink" w:date="2019-07-14T08:43:00Z">
        <w:r w:rsidDel="009C5BFF">
          <w:delText xml:space="preserve">to </w:delText>
        </w:r>
      </w:del>
      <w:r>
        <w:t xml:space="preserve">persist later into the season when resource </w:t>
      </w:r>
      <w:del w:id="2211" w:author="Andy Kleinhesselink" w:date="2019-07-23T15:34:00Z">
        <w:r w:rsidDel="008D7B99">
          <w:delText xml:space="preserve">availability </w:delText>
        </w:r>
      </w:del>
      <w:ins w:id="2212" w:author="Andy Kleinhesselink" w:date="2019-07-23T15:34:00Z">
        <w:r w:rsidR="008D7B99">
          <w:t xml:space="preserve">concentration </w:t>
        </w:r>
      </w:ins>
      <w:r>
        <w:t>is low</w:t>
      </w:r>
      <w:r w:rsidR="00E8164E">
        <w:t xml:space="preserve">.  </w:t>
      </w:r>
    </w:p>
    <w:p w14:paraId="4109C1FA" w14:textId="3228986E" w:rsidR="00B93196" w:rsidRDefault="00E8164E">
      <w:pPr>
        <w:spacing w:after="202"/>
        <w:contextualSpacing/>
      </w:pPr>
      <w:del w:id="2213" w:author="Andy Kleinhesselink" w:date="2019-07-14T08:44:00Z">
        <w:r w:rsidDel="009C5BFF">
          <w:delText>T</w:delText>
        </w:r>
        <w:r w:rsidR="00390672" w:rsidDel="009C5BFF">
          <w:delText xml:space="preserve">his trade-off </w:delText>
        </w:r>
        <w:r w:rsidR="004F6781" w:rsidDel="009C5BFF">
          <w:delText xml:space="preserve">between </w:delText>
        </w:r>
      </w:del>
      <w:del w:id="2214" w:author="Andy Kleinhesselink" w:date="2019-07-14T08:43:00Z">
        <w:r w:rsidR="00390672" w:rsidDel="009C5BFF">
          <w:delText xml:space="preserve">species </w:delText>
        </w:r>
        <w:r w:rsidDel="009C5BFF">
          <w:delText xml:space="preserve">in </w:delText>
        </w:r>
      </w:del>
      <w:del w:id="2215" w:author="Andy Kleinhesselink" w:date="2019-07-14T08:44:00Z">
        <w:r w:rsidDel="009C5BFF">
          <w:delText xml:space="preserve">early </w:delText>
        </w:r>
        <w:r w:rsidR="00B838FF" w:rsidDel="009C5BFF">
          <w:delText xml:space="preserve">and </w:delText>
        </w:r>
        <w:r w:rsidDel="009C5BFF">
          <w:delText>late season growth rates is produced by giving</w:delText>
        </w:r>
      </w:del>
      <w:ins w:id="2216" w:author="Andy Kleinhesselink" w:date="2019-07-14T08:45:00Z">
        <w:r w:rsidR="009C5BFF">
          <w:t xml:space="preserve">The resource uptake rate of each species throughout the season is given by </w:t>
        </w:r>
      </w:ins>
      <w:del w:id="2217" w:author="Andy Kleinhesselink" w:date="2019-07-14T08:45:00Z">
        <w:r w:rsidDel="009C5BFF">
          <w:delText xml:space="preserve"> each</w:delText>
        </w:r>
      </w:del>
      <w:del w:id="2218" w:author="Andy Kleinhesselink" w:date="2019-07-14T08:46:00Z">
        <w:r w:rsidDel="009C5BFF">
          <w:delText xml:space="preserve"> species </w:delText>
        </w:r>
        <m:oMath>
          <m:r>
            <w:rPr>
              <w:rFonts w:ascii="Cambria Math" w:hAnsi="Cambria Math"/>
            </w:rPr>
            <m:t>i</m:t>
          </m:r>
        </m:oMath>
        <w:r w:rsidR="00390672" w:rsidDel="009C5BFF">
          <w:delText xml:space="preserve"> </w:delText>
        </w:r>
      </w:del>
      <w:r w:rsidR="00390672">
        <w:t xml:space="preserve">a </w:t>
      </w:r>
      <w:del w:id="2219" w:author="Andy Kleinhesselink" w:date="2019-07-14T08:46:00Z">
        <w:r w:rsidR="00EB3314" w:rsidDel="009C5BFF">
          <w:delText xml:space="preserve">saturating </w:delText>
        </w:r>
      </w:del>
      <w:r w:rsidR="00EB3314">
        <w:t xml:space="preserve">Monod </w:t>
      </w:r>
      <w:ins w:id="2220" w:author="Andy Kleinhesselink" w:date="2019-07-14T08:46:00Z">
        <w:r w:rsidR="009C5BFF">
          <w:t xml:space="preserve">model </w:t>
        </w:r>
      </w:ins>
      <w:del w:id="2221" w:author="Andy Kleinhesselink" w:date="2019-07-14T08:46:00Z">
        <w:r w:rsidR="00390672" w:rsidDel="009C5BFF">
          <w:delText>resource uptake function</w:delText>
        </w:r>
        <w:r w:rsidR="00EB3314" w:rsidDel="009C5BFF">
          <w:delText xml:space="preserve"> </w:delText>
        </w:r>
      </w:del>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07"/>
        <w:gridCol w:w="738"/>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5FE1153F" w:rsidR="00455957" w:rsidRDefault="00DA3A33"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del w:id="2222" w:author="Andy Kleinhesselink" w:date="2019-07-23T15:35:00Z">
                            <w:rPr>
                              <w:rFonts w:ascii="Cambria Math" w:hAnsi="Cambria Math"/>
                            </w:rPr>
                            <m:t>K</m:t>
                          </w:del>
                        </m:r>
                        <m:r>
                          <w:ins w:id="2223" w:author="Andy Kleinhesselink" w:date="2019-07-23T15:35:00Z">
                            <w:rPr>
                              <w:rFonts w:ascii="Cambria Math" w:hAnsi="Cambria Math"/>
                            </w:rPr>
                            <m:t>k</m:t>
                          </w:ins>
                        </m:r>
                      </m:e>
                      <m:sub>
                        <m:r>
                          <w:rPr>
                            <w:rFonts w:ascii="Cambria Math" w:hAnsi="Cambria Math"/>
                          </w:rPr>
                          <m:t>i</m:t>
                        </m:r>
                      </m:sub>
                    </m:sSub>
                    <m:r>
                      <w:rPr>
                        <w:rFonts w:ascii="Cambria Math" w:hAnsi="Cambria Math"/>
                      </w:rPr>
                      <m:t>+R</m:t>
                    </m:r>
                  </m:den>
                </m:f>
                <m:r>
                  <w:ins w:id="2224" w:author="Andy Kleinhesselink" w:date="2019-07-23T15:35:00Z">
                    <w:rPr>
                      <w:rFonts w:ascii="Cambria Math" w:hAnsi="Cambria Math"/>
                    </w:rPr>
                    <m:t xml:space="preserve">  </m:t>
                  </w:ins>
                </m:r>
                <m:r>
                  <w:rPr>
                    <w:rFonts w:ascii="Cambria Math" w:hAnsi="Cambria Math"/>
                  </w:rPr>
                  <m:t>,</m:t>
                </m:r>
              </m:oMath>
            </m:oMathPara>
          </w:p>
        </w:tc>
        <w:tc>
          <w:tcPr>
            <w:tcW w:w="738" w:type="dxa"/>
            <w:vAlign w:val="center"/>
          </w:tcPr>
          <w:p w14:paraId="0C94889F" w14:textId="13E4593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ins w:id="2225" w:author="Andy Kleinhesselink" w:date="2019-07-12T08:02:00Z">
              <w:r w:rsidR="00B91BF5">
                <w:rPr>
                  <w:noProof/>
                </w:rPr>
                <w:t>26</w:t>
              </w:r>
            </w:ins>
            <w:del w:id="2226" w:author="Andy Kleinhesselink" w:date="2019-07-12T08:02:00Z">
              <w:r w:rsidR="00427DC4" w:rsidDel="00B91BF5">
                <w:rPr>
                  <w:noProof/>
                </w:rPr>
                <w:delText>7</w:delText>
              </w:r>
            </w:del>
            <w:r w:rsidR="00AC7C1E">
              <w:rPr>
                <w:noProof/>
              </w:rPr>
              <w:fldChar w:fldCharType="end"/>
            </w:r>
            <w:r>
              <w:t>)</w:t>
            </w:r>
          </w:p>
        </w:tc>
      </w:tr>
    </w:tbl>
    <w:p w14:paraId="2CFB29CA" w14:textId="16CBB5A1"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del w:id="2227" w:author="Andy Kleinhesselink" w:date="2019-07-23T15:35:00Z">
                <w:rPr>
                  <w:rFonts w:ascii="Cambria Math" w:hAnsi="Cambria Math"/>
                </w:rPr>
                <m:t>K</m:t>
              </w:del>
            </m:r>
            <m:r>
              <w:ins w:id="2228" w:author="Andy Kleinhesselink" w:date="2019-07-23T15:35:00Z">
                <w:rPr>
                  <w:rFonts w:ascii="Cambria Math" w:hAnsi="Cambria Math"/>
                </w:rPr>
                <m:t>k</m:t>
              </w:ins>
            </m:r>
          </m:e>
          <m:sub>
            <m:r>
              <w:rPr>
                <w:rFonts w:ascii="Cambria Math" w:hAnsi="Cambria Math"/>
              </w:rPr>
              <m:t>i</m:t>
            </m:r>
          </m:sub>
        </m:sSub>
      </m:oMath>
      <w:r>
        <w:t xml:space="preserve"> is the half-saturation constant of resource capture.  </w:t>
      </w:r>
      <w:del w:id="2229" w:author="Andy Kleinhesselink" w:date="2019-07-14T08:43:00Z">
        <w:r w:rsidR="00D96BFE" w:rsidDel="009C5BFF">
          <w:delText>Th</w:delText>
        </w:r>
      </w:del>
      <w:ins w:id="2230" w:author="Andy Kleinhesselink" w:date="2019-07-14T08:46:00Z">
        <w:r w:rsidR="009C5BFF">
          <w:t>We impose a</w:t>
        </w:r>
      </w:ins>
      <w:del w:id="2231" w:author="Andy Kleinhesselink" w:date="2019-07-14T08:43:00Z">
        <w:r w:rsidR="00D96BFE" w:rsidDel="009C5BFF">
          <w:delText xml:space="preserve">e </w:delText>
        </w:r>
      </w:del>
      <w:ins w:id="2232" w:author="Andy Kleinhesselink" w:date="2019-07-14T08:47:00Z">
        <w:r w:rsidR="009C5BFF">
          <w:t xml:space="preserve"> </w:t>
        </w:r>
      </w:ins>
      <w:r w:rsidR="00D96BFE">
        <w:t xml:space="preserve">trade-off </w:t>
      </w:r>
      <w:ins w:id="2233" w:author="Andy Kleinhesselink" w:date="2019-07-14T08:46:00Z">
        <w:r w:rsidR="009C5BFF">
          <w:t xml:space="preserve">among the three species </w:t>
        </w:r>
      </w:ins>
      <w:ins w:id="2234" w:author="Andy Kleinhesselink" w:date="2019-07-14T08:47:00Z">
        <w:r w:rsidR="009C5BFF">
          <w:t xml:space="preserve">between the </w:t>
        </w:r>
      </w:ins>
      <w:del w:id="2235" w:author="Andy Kleinhesselink" w:date="2019-07-14T08:43:00Z">
        <w:r w:rsidR="00D96BFE" w:rsidDel="009C5BFF">
          <w:delText xml:space="preserve">we impose means </w:delText>
        </w:r>
      </w:del>
      <w:del w:id="2236" w:author="Andy Kleinhesselink" w:date="2019-07-14T08:47:00Z">
        <w:r w:rsidR="00D96BFE" w:rsidDel="009C5BFF">
          <w:delText xml:space="preserve">requires that the </w:delText>
        </w:r>
        <w:r w:rsidR="00EB3314" w:rsidDel="009C5BFF">
          <w:delText xml:space="preserve">species with the highest </w:delText>
        </w:r>
      </w:del>
      <w:r w:rsidR="00EB3314">
        <w:t xml:space="preserve">maximum resource uptake rate </w:t>
      </w:r>
      <m:oMath>
        <m:r>
          <w:rPr>
            <w:rFonts w:ascii="Cambria Math" w:hAnsi="Cambria Math"/>
          </w:rPr>
          <m:t>r</m:t>
        </m:r>
      </m:oMath>
      <w:r w:rsidR="00EB3314">
        <w:t xml:space="preserve"> </w:t>
      </w:r>
      <w:ins w:id="2237" w:author="Andy Kleinhesselink" w:date="2019-07-14T08:47:00Z">
        <w:r w:rsidR="009C5BFF">
          <w:t xml:space="preserve">and the </w:t>
        </w:r>
      </w:ins>
      <w:del w:id="2238" w:author="Andy Kleinhesselink" w:date="2019-07-14T08:47:00Z">
        <w:r w:rsidR="00EB3314" w:rsidDel="009C5BFF">
          <w:delText xml:space="preserve">has the highest </w:delText>
        </w:r>
      </w:del>
      <w:r w:rsidR="00EB3314">
        <w:t xml:space="preserve">half-saturation constant </w:t>
      </w:r>
      <m:oMath>
        <m:r>
          <w:rPr>
            <w:rFonts w:ascii="Cambria Math" w:hAnsi="Cambria Math"/>
          </w:rPr>
          <m:t>k</m:t>
        </m:r>
      </m:oMath>
      <w:ins w:id="2239" w:author="Andy Kleinhesselink" w:date="2019-07-14T08:48:00Z">
        <w:r w:rsidR="009C5BFF">
          <w:t>.  Thus</w:t>
        </w:r>
      </w:ins>
      <w:ins w:id="2240" w:author="Andy Kleinhesselink" w:date="2019-07-14T08:49:00Z">
        <w:r w:rsidR="009C5BFF">
          <w:t>,</w:t>
        </w:r>
      </w:ins>
      <w:ins w:id="2241" w:author="Andy Kleinhesselink" w:date="2019-07-14T08:48:00Z">
        <w:r w:rsidR="009C5BFF">
          <w:t xml:space="preserve"> the species with the fastest max uptake rate has the highest half-saturation constant and the species with the slowest max uptake rate has</w:t>
        </w:r>
      </w:ins>
      <w:del w:id="2242" w:author="Andy Kleinhesselink" w:date="2019-07-14T08:48:00Z">
        <w:r w:rsidR="00EB3314" w:rsidDel="009C5BFF">
          <w:delText>,</w:delText>
        </w:r>
      </w:del>
      <w:del w:id="2243" w:author="Andy Kleinhesselink" w:date="2019-07-14T08:49:00Z">
        <w:r w:rsidR="00EB3314" w:rsidDel="009C5BFF">
          <w:delText xml:space="preserve"> and the species with slowest maximum resource uptake rate has the</w:delText>
        </w:r>
      </w:del>
      <w:r w:rsidR="00EB3314">
        <w:t xml:space="preserve"> lowest half-saturation constant</w:t>
      </w:r>
      <w:r w:rsidR="007C14B2">
        <w:t xml:space="preserve"> (Table S1)</w:t>
      </w:r>
      <w:r w:rsidR="00EB3314">
        <w:t xml:space="preserve">. </w:t>
      </w:r>
      <w:r w:rsidR="00390672">
        <w:t>Th</w:t>
      </w:r>
      <w:ins w:id="2244" w:author="Andy Kleinhesselink" w:date="2019-07-14T08:49:00Z">
        <w:r w:rsidR="009C5BFF">
          <w:t>is</w:t>
        </w:r>
      </w:ins>
      <w:del w:id="2245" w:author="Andy Kleinhesselink" w:date="2019-07-14T08:49:00Z">
        <w:r w:rsidR="00390672" w:rsidDel="009C5BFF">
          <w:delText>e</w:delText>
        </w:r>
      </w:del>
      <w:r w:rsidR="00390672">
        <w:t xml:space="preserve"> </w:t>
      </w:r>
      <w:del w:id="2246" w:author="Andy Kleinhesselink" w:date="2019-07-14T08:49:00Z">
        <w:r w:rsidR="00390672" w:rsidDel="009C5BFF">
          <w:delText xml:space="preserve">resource </w:delText>
        </w:r>
      </w:del>
      <w:ins w:id="2247" w:author="Andy Kleinhesselink" w:date="2019-07-14T08:49:00Z">
        <w:r w:rsidR="009C5BFF">
          <w:t xml:space="preserve">trade-off </w:t>
        </w:r>
      </w:ins>
      <w:del w:id="2248" w:author="Andy Kleinhesselink" w:date="2019-07-14T08:49:00Z">
        <w:r w:rsidR="00390672" w:rsidDel="009C5BFF">
          <w:delText>upta</w:delText>
        </w:r>
        <w:r w:rsidR="00696E1C" w:rsidDel="009C5BFF">
          <w:delText xml:space="preserve">ke curves </w:delText>
        </w:r>
      </w:del>
      <w:r w:rsidR="00696E1C">
        <w:t>result</w:t>
      </w:r>
      <w:ins w:id="2249" w:author="Andy Kleinhesselink" w:date="2019-07-14T08:49:00Z">
        <w:r w:rsidR="009C5BFF">
          <w:t>s</w:t>
        </w:r>
      </w:ins>
      <w:r w:rsidR="00696E1C">
        <w:t xml:space="preserve"> in </w:t>
      </w:r>
      <w:r w:rsidR="00EB3314">
        <w:t xml:space="preserve">species-specific </w:t>
      </w:r>
      <w:r w:rsidR="00696E1C">
        <w:t xml:space="preserve">phenology for </w:t>
      </w:r>
      <w:r w:rsidR="00FD5022">
        <w:t>the three species</w:t>
      </w:r>
      <w:r w:rsidR="00D96BFE">
        <w:t xml:space="preserve"> and so we refer to these as </w:t>
      </w:r>
      <w:r w:rsidR="00B838FF">
        <w:t>‘early’, ‘mid’ and ‘late’ (</w:t>
      </w:r>
      <w:r w:rsidR="00B838FF">
        <w:fldChar w:fldCharType="begin"/>
      </w:r>
      <w:r w:rsidR="00B838FF">
        <w:instrText xml:space="preserve"> REF _Ref514237815 \h </w:instrText>
      </w:r>
      <w:r w:rsidR="00B838FF">
        <w:fldChar w:fldCharType="separate"/>
      </w:r>
      <w:ins w:id="2250" w:author="Andy Kleinhesselink" w:date="2019-07-12T08:02:00Z">
        <w:r w:rsidR="00B91BF5">
          <w:t xml:space="preserve">Figure </w:t>
        </w:r>
        <w:r w:rsidR="00B91BF5">
          <w:rPr>
            <w:noProof/>
          </w:rPr>
          <w:t>3</w:t>
        </w:r>
      </w:ins>
      <w:del w:id="2251" w:author="Andy Kleinhesselink" w:date="2019-07-12T08:02:00Z">
        <w:r w:rsidR="00427DC4" w:rsidDel="00B91BF5">
          <w:delText xml:space="preserve">Figure </w:delText>
        </w:r>
        <w:r w:rsidR="00427DC4" w:rsidDel="00B91BF5">
          <w:rPr>
            <w:noProof/>
          </w:rPr>
          <w:delText>2</w:delText>
        </w:r>
      </w:del>
      <w:r w:rsidR="00B838FF">
        <w:fldChar w:fldCharType="end"/>
      </w:r>
      <w:r w:rsidR="00B838FF">
        <w:t>)</w:t>
      </w:r>
      <w:r w:rsidR="003F7DD7">
        <w:t xml:space="preserve">. </w:t>
      </w:r>
      <w:r w:rsidR="00635361">
        <w:t xml:space="preserve">The differences in the timing of growth recreates </w:t>
      </w:r>
      <w:del w:id="2252" w:author="Andy Kleinhesselink" w:date="2019-07-23T15:36:00Z">
        <w:r w:rsidR="00635361" w:rsidDel="008D7B99">
          <w:delText xml:space="preserve">important </w:delText>
        </w:r>
      </w:del>
      <w:ins w:id="2253" w:author="Andy Kleinhesselink" w:date="2019-07-23T15:38:00Z">
        <w:r w:rsidR="007A6FE5">
          <w:t xml:space="preserve">a patterns of phenology </w:t>
        </w:r>
      </w:ins>
      <w:del w:id="2254" w:author="Andy Kleinhesselink" w:date="2019-07-23T15:38:00Z">
        <w:r w:rsidR="00635361" w:rsidDel="007A6FE5">
          <w:delText xml:space="preserve">functional differences between species </w:delText>
        </w:r>
      </w:del>
      <w:ins w:id="2255" w:author="Andy Kleinhesselink" w:date="2019-07-23T15:36:00Z">
        <w:r w:rsidR="008D7B99">
          <w:t>similar to</w:t>
        </w:r>
      </w:ins>
      <w:ins w:id="2256" w:author="Andy Kleinhesselink" w:date="2019-07-23T15:38:00Z">
        <w:r w:rsidR="007A6FE5">
          <w:t xml:space="preserve"> patterns observed in</w:t>
        </w:r>
      </w:ins>
      <w:ins w:id="2257" w:author="Andy Kleinhesselink" w:date="2019-07-23T15:36:00Z">
        <w:r w:rsidR="008D7B99">
          <w:t xml:space="preserve"> </w:t>
        </w:r>
      </w:ins>
      <w:ins w:id="2258" w:author="Andy Kleinhesselink" w:date="2019-07-23T15:38:00Z">
        <w:r w:rsidR="007A6FE5">
          <w:t xml:space="preserve">natural </w:t>
        </w:r>
      </w:ins>
      <w:del w:id="2259" w:author="Andy Kleinhesselink" w:date="2019-07-23T15:38:00Z">
        <w:r w:rsidR="00635361" w:rsidDel="007A6FE5">
          <w:delText xml:space="preserve">observed </w:delText>
        </w:r>
      </w:del>
      <w:del w:id="2260" w:author="Andy Kleinhesselink" w:date="2019-07-23T15:36:00Z">
        <w:r w:rsidR="00635361" w:rsidDel="008D7B99">
          <w:delText xml:space="preserve">empirically </w:delText>
        </w:r>
      </w:del>
      <w:del w:id="2261" w:author="Andy Kleinhesselink" w:date="2019-07-23T15:38:00Z">
        <w:r w:rsidR="00635361" w:rsidDel="007A6FE5">
          <w:delText xml:space="preserve">in </w:delText>
        </w:r>
      </w:del>
      <w:r w:rsidR="00D96BFE">
        <w:t xml:space="preserve">annual plant communities </w:t>
      </w:r>
      <w:r w:rsidR="00635361">
        <w:fldChar w:fldCharType="begin"/>
      </w:r>
      <w:r w:rsidR="00632744">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0B03828A" w:rsidR="00696E1C" w:rsidRDefault="00390672" w:rsidP="002B617C">
      <w:pPr>
        <w:spacing w:after="202"/>
        <w:contextualSpacing/>
      </w:pPr>
      <w:r>
        <w:t xml:space="preserve">So </w:t>
      </w:r>
      <w:r w:rsidR="00163557">
        <w:t>far,</w:t>
      </w:r>
      <w:r>
        <w:t xml:space="preserve"> we have described a </w:t>
      </w:r>
      <w:del w:id="2262" w:author="Andy Kleinhesselink" w:date="2019-07-14T08:56:00Z">
        <w:r w:rsidDel="008E0BB5">
          <w:delText xml:space="preserve">model </w:delText>
        </w:r>
      </w:del>
      <w:r w:rsidR="00FE3A4F">
        <w:t xml:space="preserve">of growth dynamics </w:t>
      </w:r>
      <w:r>
        <w:t xml:space="preserve">in </w:t>
      </w:r>
      <w:ins w:id="2263" w:author="Andy Kleinhesselink" w:date="2019-07-14T08:56:00Z">
        <w:r w:rsidR="008E0BB5">
          <w:t xml:space="preserve">continuous time, </w:t>
        </w:r>
        <w:r w:rsidR="008E0BB5" w:rsidRPr="008E0BB5">
          <w:rPr>
            <w:i/>
            <w:rPrChange w:id="2264" w:author="Andy Kleinhesselink" w:date="2019-07-14T08:56:00Z">
              <w:rPr/>
            </w:rPrChange>
          </w:rPr>
          <w:t>u</w:t>
        </w:r>
        <w:r w:rsidR="008E0BB5">
          <w:t xml:space="preserve">, </w:t>
        </w:r>
      </w:ins>
      <w:ins w:id="2265" w:author="Andy Kleinhesselink" w:date="2019-07-14T08:50:00Z">
        <w:r w:rsidR="008E0BB5">
          <w:t xml:space="preserve">within a single season </w:t>
        </w:r>
      </w:ins>
      <w:del w:id="2266" w:author="Andy Kleinhesselink" w:date="2019-07-14T08:50:00Z">
        <w:r w:rsidDel="008E0BB5">
          <w:delText xml:space="preserve">continuous time </w:delText>
        </w:r>
        <w:r w:rsidR="00694199" w:rsidDel="008E0BB5">
          <w:rPr>
            <w:i/>
          </w:rPr>
          <w:delText>u</w:delText>
        </w:r>
        <w:r w:rsidR="00694199" w:rsidDel="008E0BB5">
          <w:delText xml:space="preserve"> </w:delText>
        </w:r>
        <w:r w:rsidDel="008E0BB5">
          <w:delText>within a single generation</w:delText>
        </w:r>
        <w:r w:rsidR="0038105E" w:rsidDel="008E0BB5">
          <w:delText xml:space="preserve"> </w:delText>
        </w:r>
      </w:del>
      <w:r w:rsidR="0038105E">
        <w:t>and with units of total biomass</w:t>
      </w:r>
      <w:ins w:id="2267" w:author="Andy Kleinhesselink" w:date="2019-07-14T08:56:00Z">
        <w:r w:rsidR="008E0BB5">
          <w:t xml:space="preserve">, </w:t>
        </w:r>
        <w:r w:rsidR="008E0BB5" w:rsidRPr="008E0BB5">
          <w:rPr>
            <w:i/>
            <w:rPrChange w:id="2268" w:author="Andy Kleinhesselink" w:date="2019-07-14T08:56:00Z">
              <w:rPr/>
            </w:rPrChange>
          </w:rPr>
          <w:t>B</w:t>
        </w:r>
        <w:r w:rsidR="008E0BB5">
          <w:t>(</w:t>
        </w:r>
        <w:r w:rsidR="008E0BB5" w:rsidRPr="008E0BB5">
          <w:rPr>
            <w:i/>
            <w:rPrChange w:id="2269" w:author="Andy Kleinhesselink" w:date="2019-07-14T08:57:00Z">
              <w:rPr/>
            </w:rPrChange>
          </w:rPr>
          <w:t>u</w:t>
        </w:r>
        <w:r w:rsidR="008E0BB5">
          <w:t>)</w:t>
        </w:r>
      </w:ins>
      <w:r>
        <w:t xml:space="preserve">. </w:t>
      </w:r>
      <w:r w:rsidR="00D96BFE">
        <w:t>In contrast,</w:t>
      </w:r>
      <w:r w:rsidR="004009F0">
        <w:t xml:space="preserve"> </w:t>
      </w:r>
      <w:r w:rsidR="00D96BFE">
        <w:t xml:space="preserve">a </w:t>
      </w:r>
      <w:r w:rsidR="004009F0">
        <w:t xml:space="preserve">phenomenological model of competition that might </w:t>
      </w:r>
      <w:r w:rsidR="00640706">
        <w:t xml:space="preserve">realistically </w:t>
      </w:r>
      <w:r w:rsidR="004009F0">
        <w:t>be</w:t>
      </w:r>
      <w:r w:rsidR="00D96BFE">
        <w:t xml:space="preserve"> parameterized from field data</w:t>
      </w:r>
      <w:r w:rsidR="004009F0">
        <w:t xml:space="preserve"> would track </w:t>
      </w:r>
      <w:del w:id="2270" w:author="Andy Kleinhesselink" w:date="2019-07-14T08:54:00Z">
        <w:r w:rsidR="004009F0" w:rsidDel="008E0BB5">
          <w:delText>the</w:delText>
        </w:r>
      </w:del>
      <w:del w:id="2271" w:author="Andy Kleinhesselink" w:date="2019-07-14T08:57:00Z">
        <w:r w:rsidR="004009F0" w:rsidDel="008E0BB5">
          <w:delText xml:space="preserve"> </w:delText>
        </w:r>
      </w:del>
      <w:ins w:id="2272" w:author="Andy Kleinhesselink" w:date="2019-07-14T08:54:00Z">
        <w:r w:rsidR="008E0BB5">
          <w:t xml:space="preserve">the </w:t>
        </w:r>
      </w:ins>
      <w:r w:rsidR="004009F0">
        <w:t>total population density</w:t>
      </w:r>
      <w:ins w:id="2273" w:author="Andy Kleinhesselink" w:date="2019-07-14T08:58:00Z">
        <w:r w:rsidR="008E0BB5">
          <w:t>,</w:t>
        </w:r>
      </w:ins>
      <w:ins w:id="2274" w:author="Andy Kleinhesselink" w:date="2019-07-14T08:57:00Z">
        <w:r w:rsidR="008E0BB5">
          <w:t xml:space="preserve"> </w:t>
        </w:r>
      </w:ins>
      <w:del w:id="2275" w:author="Andy Kleinhesselink" w:date="2019-07-14T08:55:00Z">
        <w:r w:rsidR="002B617C" w:rsidDel="008E0BB5">
          <w:delText xml:space="preserve">, </w:delText>
        </w:r>
      </w:del>
      <m:oMath>
        <m:sSub>
          <m:sSubPr>
            <m:ctrlPr>
              <w:rPr>
                <w:rFonts w:ascii="Cambria Math" w:hAnsi="Cambria Math"/>
                <w:i/>
              </w:rPr>
            </m:ctrlPr>
          </m:sSubPr>
          <m:e>
            <m:r>
              <w:rPr>
                <w:rFonts w:ascii="Cambria Math" w:hAnsi="Cambria Math"/>
              </w:rPr>
              <m:t>n</m:t>
            </m:r>
          </m:e>
          <m:sub>
            <m:r>
              <w:rPr>
                <w:rFonts w:ascii="Cambria Math" w:hAnsi="Cambria Math"/>
              </w:rPr>
              <m:t>i</m:t>
            </m:r>
            <m:r>
              <w:del w:id="2276" w:author="Andy Kleinhesselink" w:date="2019-07-14T08:51:00Z">
                <w:rPr>
                  <w:rFonts w:ascii="Cambria Math" w:hAnsi="Cambria Math"/>
                </w:rPr>
                <m:t>,t</m:t>
              </w:del>
            </m:r>
          </m:sub>
        </m:sSub>
        <m:r>
          <w:ins w:id="2277" w:author="Andy Kleinhesselink" w:date="2019-07-14T08:51:00Z">
            <w:rPr>
              <w:rFonts w:ascii="Cambria Math" w:hAnsi="Cambria Math"/>
            </w:rPr>
            <m:t>(t)</m:t>
          </w:ins>
        </m:r>
      </m:oMath>
      <w:ins w:id="2278" w:author="Andy Kleinhesselink" w:date="2019-07-14T08:57:00Z">
        <w:r w:rsidR="008E0BB5">
          <w:t xml:space="preserve">, </w:t>
        </w:r>
      </w:ins>
      <w:ins w:id="2279" w:author="Andy Kleinhesselink" w:date="2019-07-14T08:59:00Z">
        <w:r w:rsidR="008E0BB5">
          <w:t xml:space="preserve">over </w:t>
        </w:r>
      </w:ins>
      <w:ins w:id="2280" w:author="Andy Kleinhesselink" w:date="2019-07-14T09:00:00Z">
        <w:r w:rsidR="00AF0205">
          <w:t>annual</w:t>
        </w:r>
      </w:ins>
      <w:ins w:id="2281" w:author="Andy Kleinhesselink" w:date="2019-07-14T08:59:00Z">
        <w:r w:rsidR="008E0BB5">
          <w:t xml:space="preserve"> time steps, </w:t>
        </w:r>
        <m:oMath>
          <m:r>
            <w:rPr>
              <w:rFonts w:ascii="Cambria Math" w:hAnsi="Cambria Math"/>
            </w:rPr>
            <m:t>t</m:t>
          </m:r>
        </m:oMath>
      </w:ins>
      <w:del w:id="2282" w:author="Andy Kleinhesselink" w:date="2019-07-14T08:56:00Z">
        <w:r w:rsidR="002B617C" w:rsidDel="008E0BB5">
          <w:delText>,</w:delText>
        </w:r>
      </w:del>
      <w:del w:id="2283" w:author="Andy Kleinhesselink" w:date="2019-07-14T08:55:00Z">
        <w:r w:rsidR="002B617C" w:rsidDel="008E0BB5">
          <w:delText xml:space="preserve"> </w:delText>
        </w:r>
      </w:del>
      <w:del w:id="2284" w:author="Andy Kleinhesselink" w:date="2019-07-14T08:56:00Z">
        <w:r w:rsidR="002B617C" w:rsidDel="008E0BB5">
          <w:delText>as</w:delText>
        </w:r>
        <w:r w:rsidR="004009F0" w:rsidDel="008E0BB5">
          <w:delText xml:space="preserve"> number of individuals of species </w:delText>
        </w:r>
        <m:oMath>
          <m:r>
            <w:rPr>
              <w:rFonts w:ascii="Cambria Math" w:hAnsi="Cambria Math"/>
            </w:rPr>
            <m:t>i</m:t>
          </m:r>
        </m:oMath>
        <w:r w:rsidR="004009F0" w:rsidDel="008E0BB5">
          <w:delText xml:space="preserve"> at time</w:delText>
        </w:r>
        <w:r w:rsidR="004009F0" w:rsidRPr="000F436E" w:rsidDel="008E0BB5">
          <w:rPr>
            <w:i/>
          </w:rPr>
          <w:delText xml:space="preserve"> t</w:delText>
        </w:r>
      </w:del>
      <w:r w:rsidR="004009F0">
        <w:t xml:space="preserve">. </w:t>
      </w:r>
      <w:del w:id="2285" w:author="Andy Kleinhesselink" w:date="2019-07-14T08:53:00Z">
        <w:r w:rsidR="008B7445" w:rsidDel="008E0BB5">
          <w:delText>T</w:delText>
        </w:r>
        <w:r w:rsidR="00A666CB" w:rsidDel="008E0BB5">
          <w:delText>o convert between the units of the simulation and the units of the phenomenological model</w:delText>
        </w:r>
        <w:r w:rsidR="008B7445" w:rsidDel="008E0BB5">
          <w:delText>, w</w:delText>
        </w:r>
      </w:del>
      <w:del w:id="2286" w:author="Andy Kleinhesselink" w:date="2019-07-14T08:58:00Z">
        <w:r w:rsidR="008B7445" w:rsidDel="008E0BB5">
          <w:delText xml:space="preserve">e </w:delText>
        </w:r>
      </w:del>
      <w:del w:id="2287" w:author="Andy Kleinhesselink" w:date="2019-07-14T08:53:00Z">
        <w:r w:rsidR="008B7445" w:rsidDel="008E0BB5">
          <w:delText>first</w:delText>
        </w:r>
        <w:r w:rsidR="00A666CB" w:rsidDel="008E0BB5">
          <w:delText xml:space="preserve"> </w:delText>
        </w:r>
      </w:del>
      <w:del w:id="2288" w:author="Andy Kleinhesselink" w:date="2019-07-14T08:58:00Z">
        <w:r w:rsidR="00640706" w:rsidDel="008E0BB5">
          <w:delText xml:space="preserve">assume that </w:delText>
        </w:r>
      </w:del>
      <w:del w:id="2289" w:author="Andy Kleinhesselink" w:date="2019-07-14T08:53:00Z">
        <w:r w:rsidR="00640706" w:rsidDel="008E0BB5">
          <w:delText xml:space="preserve">all individuals </w:delText>
        </w:r>
      </w:del>
      <w:del w:id="2290" w:author="Andy Kleinhesselink" w:date="2019-07-14T08:58:00Z">
        <w:r w:rsidR="00640706" w:rsidDel="008E0BB5">
          <w:delText xml:space="preserve">start as seeds at the beginning of a simulation.  </w:delText>
        </w:r>
      </w:del>
      <w:ins w:id="2291" w:author="Andy Kleinhesselink" w:date="2019-07-14T09:00:00Z">
        <w:r w:rsidR="00AF0205">
          <w:t xml:space="preserve"> In order to convert between </w:t>
        </w:r>
      </w:ins>
      <w:ins w:id="2292" w:author="Andy Kleinhesselink" w:date="2019-07-14T09:01:00Z">
        <w:r w:rsidR="00AF0205">
          <w:t>population</w:t>
        </w:r>
      </w:ins>
      <w:ins w:id="2293" w:author="Andy Kleinhesselink" w:date="2019-07-14T09:00:00Z">
        <w:r w:rsidR="00AF0205">
          <w:t xml:space="preserve"> </w:t>
        </w:r>
      </w:ins>
      <w:ins w:id="2294" w:author="Andy Kleinhesselink" w:date="2019-07-14T09:01:00Z">
        <w:r w:rsidR="00AF0205">
          <w:t xml:space="preserve">density and biomass </w:t>
        </w:r>
      </w:ins>
      <w:ins w:id="2295" w:author="Andy Kleinhesselink" w:date="2019-07-14T09:00:00Z">
        <w:r w:rsidR="00AF0205">
          <w:t>we assume that individuals start the season as seeds</w:t>
        </w:r>
      </w:ins>
      <w:ins w:id="2296" w:author="Andy Kleinhesselink" w:date="2019-07-14T09:01:00Z">
        <w:r w:rsidR="00AF0205">
          <w:t>, such that the initial biomass is</w:t>
        </w:r>
      </w:ins>
      <w:del w:id="2297" w:author="Andy Kleinhesselink" w:date="2019-07-14T09:00:00Z">
        <w:r w:rsidR="00640706" w:rsidDel="00AF0205">
          <w:delText>Thus</w:delText>
        </w:r>
        <w:r w:rsidR="0078682F" w:rsidDel="00AF0205">
          <w:delText xml:space="preserve">, </w:delText>
        </w:r>
        <w:r w:rsidR="00640706" w:rsidDel="00AF0205">
          <w:delText xml:space="preserve">we </w:delText>
        </w:r>
        <w:r w:rsidR="004009F0" w:rsidDel="00AF0205">
          <w:delText>calculate the initial biomass</w:delText>
        </w:r>
      </w:del>
      <w:del w:id="2298" w:author="Andy Kleinhesselink" w:date="2019-07-14T09:01:00Z">
        <w:r w:rsidR="00640706" w:rsidDel="00AF0205">
          <w:delText xml:space="preserve">, </w:delTex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m:rPr>
              <m:sty m:val="p"/>
            </m:rPr>
            <w:rPr>
              <w:rFonts w:ascii="Cambria Math" w:hAnsi="Cambria Math"/>
            </w:rPr>
            <m:t>, at the start of a simulation as</m:t>
          </m:r>
        </m:oMath>
      </w:del>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r>
              <w:del w:id="2299" w:author="Andy Kleinhesselink" w:date="2019-07-14T08:51:00Z">
                <w:rPr>
                  <w:rFonts w:ascii="Cambria Math" w:hAnsi="Cambria Math"/>
                </w:rPr>
                <m:t>,t</m:t>
              </w:del>
            </m:r>
          </m:sub>
        </m:sSub>
        <m:r>
          <w:ins w:id="2300" w:author="Andy Kleinhesselink" w:date="2019-07-14T08:51:00Z">
            <w:rPr>
              <w:rFonts w:ascii="Cambria Math" w:hAnsi="Cambria Math"/>
            </w:rPr>
            <m:t>(</m:t>
          </w:ins>
        </m:r>
        <m:r>
          <w:ins w:id="2301" w:author="Andy Kleinhesselink" w:date="2019-07-14T08:52:00Z">
            <w:rPr>
              <w:rFonts w:ascii="Cambria Math" w:hAnsi="Cambria Math"/>
            </w:rPr>
            <m:t>t</m:t>
          </w:ins>
        </m:r>
        <m:r>
          <w:ins w:id="2302" w:author="Andy Kleinhesselink" w:date="2019-07-14T08:51:00Z">
            <w:rPr>
              <w:rFonts w:ascii="Cambria Math" w:hAnsi="Cambria Math"/>
            </w:rPr>
            <m:t>)</m:t>
          </w:ins>
        </m:r>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r>
              <w:del w:id="2303" w:author="Andy Kleinhesselink" w:date="2019-07-14T08:52:00Z">
                <w:rPr>
                  <w:rFonts w:ascii="Cambria Math" w:hAnsi="Cambria Math"/>
                </w:rPr>
                <m:t>,t</m:t>
              </w:del>
            </m:r>
          </m:sub>
        </m:sSub>
        <m:r>
          <w:ins w:id="2304" w:author="Andy Kleinhesselink" w:date="2019-07-14T08:52:00Z">
            <w:rPr>
              <w:rFonts w:ascii="Cambria Math" w:hAnsi="Cambria Math"/>
            </w:rPr>
            <m:t>(t)</m:t>
          </w:ins>
        </m:r>
      </m:oMath>
      <w:r w:rsidR="00640706">
        <w:t xml:space="preserve"> is </w:t>
      </w:r>
      <w:r w:rsidR="00D96BFE">
        <w:t xml:space="preserve">the </w:t>
      </w:r>
      <w:del w:id="2305" w:author="Andy Kleinhesselink" w:date="2019-07-14T09:02:00Z">
        <w:r w:rsidR="00D96BFE" w:rsidDel="00AF0205">
          <w:delText xml:space="preserve">number </w:delText>
        </w:r>
      </w:del>
      <w:ins w:id="2306" w:author="Andy Kleinhesselink" w:date="2019-07-14T09:02:00Z">
        <w:r w:rsidR="00AF0205">
          <w:t>population densit</w:t>
        </w:r>
      </w:ins>
      <w:ins w:id="2307" w:author="Andy Kleinhesselink" w:date="2019-07-23T15:39:00Z">
        <w:r w:rsidR="007A6FE5">
          <w:t xml:space="preserve">y </w:t>
        </w:r>
      </w:ins>
      <w:ins w:id="2308" w:author="Andy Kleinhesselink" w:date="2019-07-23T15:40:00Z">
        <w:r w:rsidR="007A6FE5">
          <w:t>in</w:t>
        </w:r>
      </w:ins>
      <w:ins w:id="2309" w:author="Andy Kleinhesselink" w:date="2019-07-23T15:39:00Z">
        <w:r w:rsidR="007A6FE5">
          <w:t xml:space="preserve"> number of</w:t>
        </w:r>
      </w:ins>
      <w:ins w:id="2310" w:author="Andy Kleinhesselink" w:date="2019-07-14T09:02:00Z">
        <w:r w:rsidR="00AF0205">
          <w:t xml:space="preserve"> seeds</w:t>
        </w:r>
      </w:ins>
      <w:del w:id="2311" w:author="Andy Kleinhesselink" w:date="2019-07-14T09:02:00Z">
        <w:r w:rsidR="00D96BFE" w:rsidDel="00AF0205">
          <w:delText>of seeds of</w:delText>
        </w:r>
      </w:del>
      <w:del w:id="2312" w:author="Andy Kleinhesselink" w:date="2019-07-23T15:39:00Z">
        <w:r w:rsidR="00D96BFE" w:rsidDel="007A6FE5">
          <w:delText xml:space="preserve"> </w:delText>
        </w:r>
        <w:r w:rsidR="00640706" w:rsidDel="007A6FE5">
          <w:delText xml:space="preserve">species </w:delText>
        </w:r>
      </w:del>
      <w:del w:id="2313" w:author="Andy Kleinhesselink" w:date="2019-07-14T09:02:00Z">
        <w:r w:rsidR="00640706" w:rsidRPr="002619E8" w:rsidDel="00AF0205">
          <w:rPr>
            <w:i/>
          </w:rPr>
          <w:delText>i</w:delText>
        </w:r>
      </w:del>
      <w:ins w:id="2314" w:author="Andy Kleinhesselink" w:date="2019-07-23T15:39:00Z">
        <w:r w:rsidR="007A6FE5">
          <w:t xml:space="preserve">. </w:t>
        </w:r>
      </w:ins>
      <w:del w:id="2315" w:author="Andy Kleinhesselink" w:date="2019-07-14T09:02:00Z">
        <w:r w:rsidR="002B617C" w:rsidDel="00AF0205">
          <w:delText>.</w:delText>
        </w:r>
      </w:del>
      <w:del w:id="2316" w:author="Andy Kleinhesselink" w:date="2019-07-23T15:39:00Z">
        <w:r w:rsidR="002B617C" w:rsidDel="007A6FE5">
          <w:delText xml:space="preserve"> </w:delText>
        </w:r>
      </w:del>
      <w:del w:id="2317" w:author="Andy Kleinhesselink" w:date="2019-07-14T09:03:00Z">
        <w:r w:rsidR="002B617C" w:rsidDel="00AF0205">
          <w:delText>Second, we assume that</w:delText>
        </w:r>
      </w:del>
      <w:ins w:id="2318" w:author="Andy Kleinhesselink" w:date="2019-07-14T09:03:00Z">
        <w:r w:rsidR="00AF0205">
          <w:t>The</w:t>
        </w:r>
      </w:ins>
      <w:r w:rsidR="002B617C">
        <w:t xml:space="preserve"> </w:t>
      </w:r>
      <w:r w:rsidR="00A666CB">
        <w:t xml:space="preserve">population </w:t>
      </w:r>
      <w:r w:rsidR="00185409">
        <w:lastRenderedPageBreak/>
        <w:t xml:space="preserve">density </w:t>
      </w:r>
      <w:ins w:id="2319" w:author="Andy Kleinhesselink" w:date="2019-07-14T09:03:00Z">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ins>
      <w:del w:id="2320" w:author="Andy Kleinhesselink" w:date="2019-07-14T09:03:00Z">
        <w:r w:rsidR="00185409" w:rsidDel="00AF0205">
          <w:delText xml:space="preserve">at year </w:delText>
        </w:r>
        <m:oMath>
          <m:r>
            <w:rPr>
              <w:rFonts w:ascii="Cambria Math" w:hAnsi="Cambria Math"/>
            </w:rPr>
            <m:t>t+1</m:t>
          </m:r>
        </m:oMath>
        <w:r w:rsidR="00A666CB" w:rsidDel="00AF0205">
          <w:delText xml:space="preserve"> </w:delText>
        </w:r>
      </w:del>
      <w:r w:rsidR="00A666CB">
        <w:t xml:space="preserve">is </w:t>
      </w:r>
      <w:r w:rsidR="002B617C">
        <w:t xml:space="preserve">equal to the number of seeds produced </w:t>
      </w:r>
      <w:r w:rsidR="00A666CB">
        <w:t>during the course of a simulation</w:t>
      </w:r>
      <w:del w:id="2321" w:author="Andy Kleinhesselink" w:date="2019-07-14T09:04:00Z">
        <w:r w:rsidR="00463A63" w:rsidDel="00AF0205">
          <w:delText>,</w:delText>
        </w:r>
      </w:del>
      <w:r w:rsidR="00463A63">
        <w:t xml:space="preserve"> and we assume this </w:t>
      </w:r>
      <w:r w:rsidR="002B617C">
        <w:t xml:space="preserve">is proportional to the </w:t>
      </w:r>
      <w:r w:rsidR="00463A63">
        <w:t>biomass at the time of flowering</w:t>
      </w:r>
      <w:del w:id="2322" w:author="Andy Kleinhesselink" w:date="2019-07-14T09:04:00Z">
        <w:r w:rsidR="002B617C" w:rsidDel="00AF0205">
          <w:delText xml:space="preserve">. </w:delText>
        </w:r>
        <w:r w:rsidDel="00AF0205">
          <w:delText>Thus</w:delText>
        </w:r>
      </w:del>
      <w:r>
        <w:t>,</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7014"/>
        <w:gridCol w:w="738"/>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25FC0D2" w:rsidR="00455957" w:rsidRDefault="00DA3A33" w:rsidP="00762A58">
            <w:pPr>
              <w:spacing w:after="202"/>
              <w:contextualSpacing/>
              <w:jc w:val="center"/>
            </w:pPr>
            <m:oMathPara>
              <m:oMath>
                <m:sSub>
                  <m:sSubPr>
                    <m:ctrlPr>
                      <w:del w:id="2323" w:author="Andy Kleinhesselink" w:date="2019-07-14T09:04:00Z">
                        <w:rPr>
                          <w:rFonts w:ascii="Cambria Math" w:hAnsi="Cambria Math"/>
                          <w:i/>
                        </w:rPr>
                      </w:del>
                    </m:ctrlPr>
                  </m:sSubPr>
                  <m:e>
                    <m:r>
                      <w:del w:id="2324" w:author="Andy Kleinhesselink" w:date="2019-07-14T09:04:00Z">
                        <w:rPr>
                          <w:rFonts w:ascii="Cambria Math" w:hAnsi="Cambria Math"/>
                        </w:rPr>
                        <m:t>n</m:t>
                      </w:del>
                    </m:r>
                  </m:e>
                  <m:sub>
                    <m:r>
                      <w:del w:id="2325" w:author="Andy Kleinhesselink" w:date="2019-07-14T09:04:00Z">
                        <w:rPr>
                          <w:rFonts w:ascii="Cambria Math" w:hAnsi="Cambria Math"/>
                        </w:rPr>
                        <m:t>i,t+1</m:t>
                      </w:del>
                    </m:r>
                  </m:sub>
                </m:sSub>
                <m:sSub>
                  <m:sSubPr>
                    <m:ctrlPr>
                      <w:ins w:id="2326" w:author="Andy Kleinhesselink" w:date="2019-07-14T09:04:00Z">
                        <w:rPr>
                          <w:rFonts w:ascii="Cambria Math" w:hAnsi="Cambria Math"/>
                          <w:i/>
                        </w:rPr>
                      </w:ins>
                    </m:ctrlPr>
                  </m:sSubPr>
                  <m:e>
                    <m:r>
                      <w:ins w:id="2327" w:author="Andy Kleinhesselink" w:date="2019-07-14T09:04:00Z">
                        <w:rPr>
                          <w:rFonts w:ascii="Cambria Math" w:hAnsi="Cambria Math"/>
                        </w:rPr>
                        <m:t>n</m:t>
                      </w:ins>
                    </m:r>
                  </m:e>
                  <m:sub>
                    <m:r>
                      <w:ins w:id="2328" w:author="Andy Kleinhesselink" w:date="2019-07-14T09:04:00Z">
                        <w:rPr>
                          <w:rFonts w:ascii="Cambria Math" w:hAnsi="Cambria Math"/>
                        </w:rPr>
                        <m:t>i</m:t>
                      </w:ins>
                    </m:r>
                  </m:sub>
                </m:sSub>
                <m:d>
                  <m:dPr>
                    <m:ctrlPr>
                      <w:ins w:id="2329" w:author="Andy Kleinhesselink" w:date="2019-07-14T09:04:00Z">
                        <w:rPr>
                          <w:rFonts w:ascii="Cambria Math" w:hAnsi="Cambria Math"/>
                          <w:i/>
                        </w:rPr>
                      </w:ins>
                    </m:ctrlPr>
                  </m:dPr>
                  <m:e>
                    <m:r>
                      <w:ins w:id="2330" w:author="Andy Kleinhesselink" w:date="2019-07-14T09:04:00Z">
                        <w:rPr>
                          <w:rFonts w:ascii="Cambria Math" w:hAnsi="Cambria Math"/>
                        </w:rPr>
                        <m:t>t+1</m:t>
                      </w:ins>
                    </m:r>
                  </m:e>
                </m:d>
                <m:r>
                  <w:rPr>
                    <w:rFonts w:ascii="Cambria Math" w:hAnsi="Cambria Math"/>
                  </w:rPr>
                  <m:t>=</m:t>
                </m:r>
                <m:f>
                  <m:fPr>
                    <m:ctrlPr>
                      <w:ins w:id="2331" w:author="Andy Kleinhesselink" w:date="2019-07-14T09:06:00Z">
                        <w:rPr>
                          <w:rFonts w:ascii="Cambria Math" w:hAnsi="Cambria Math"/>
                          <w:i/>
                        </w:rPr>
                      </w:ins>
                    </m:ctrlPr>
                  </m:fPr>
                  <m:num>
                    <m:r>
                      <w:ins w:id="2332" w:author="Andy Kleinhesselink" w:date="2019-07-14T09:06:00Z">
                        <w:rPr>
                          <w:rFonts w:ascii="Cambria Math" w:hAnsi="Cambria Math"/>
                        </w:rPr>
                        <m:t>c</m:t>
                      </w:ins>
                    </m:r>
                  </m:num>
                  <m:den>
                    <m:r>
                      <w:ins w:id="2333" w:author="Andy Kleinhesselink" w:date="2019-07-14T09:06:00Z">
                        <w:rPr>
                          <w:rFonts w:ascii="Cambria Math" w:hAnsi="Cambria Math"/>
                        </w:rPr>
                        <m:t>μ</m:t>
                      </w:ins>
                    </m:r>
                  </m:den>
                </m:f>
                <m:d>
                  <m:dPr>
                    <m:ctrlPr>
                      <w:ins w:id="2334" w:author="Andy Kleinhesselink" w:date="2019-07-14T09:06:00Z">
                        <w:rPr>
                          <w:rFonts w:ascii="Cambria Math" w:hAnsi="Cambria Math"/>
                          <w:i/>
                        </w:rPr>
                      </w:ins>
                    </m:ctrlPr>
                  </m:dPr>
                  <m:e>
                    <m:func>
                      <m:funcPr>
                        <m:ctrlPr>
                          <w:ins w:id="2335" w:author="Andy Kleinhesselink" w:date="2019-07-14T09:06:00Z">
                            <w:rPr>
                              <w:rFonts w:ascii="Cambria Math" w:hAnsi="Cambria Math"/>
                              <w:i/>
                            </w:rPr>
                          </w:ins>
                        </m:ctrlPr>
                      </m:funcPr>
                      <m:fName>
                        <m:r>
                          <w:ins w:id="2336" w:author="Andy Kleinhesselink" w:date="2019-07-14T09:06:00Z">
                            <m:rPr>
                              <m:sty m:val="p"/>
                            </m:rPr>
                            <w:rPr>
                              <w:rFonts w:ascii="Cambria Math" w:hAnsi="Cambria Math"/>
                            </w:rPr>
                            <m:t>max</m:t>
                          </w:ins>
                        </m:r>
                      </m:fName>
                      <m:e>
                        <m:sSub>
                          <m:sSubPr>
                            <m:ctrlPr>
                              <w:ins w:id="2337" w:author="Andy Kleinhesselink" w:date="2019-07-14T09:06:00Z">
                                <w:rPr>
                                  <w:rFonts w:ascii="Cambria Math" w:hAnsi="Cambria Math"/>
                                  <w:i/>
                                </w:rPr>
                              </w:ins>
                            </m:ctrlPr>
                          </m:sSubPr>
                          <m:e>
                            <m:r>
                              <w:ins w:id="2338" w:author="Andy Kleinhesselink" w:date="2019-07-14T09:06:00Z">
                                <w:rPr>
                                  <w:rFonts w:ascii="Cambria Math" w:hAnsi="Cambria Math"/>
                                </w:rPr>
                                <m:t>B</m:t>
                              </w:ins>
                            </m:r>
                          </m:e>
                          <m:sub>
                            <m:r>
                              <w:ins w:id="2339" w:author="Andy Kleinhesselink" w:date="2019-07-14T09:06:00Z">
                                <w:rPr>
                                  <w:rFonts w:ascii="Cambria Math" w:hAnsi="Cambria Math"/>
                                </w:rPr>
                                <m:t>i</m:t>
                              </w:ins>
                            </m:r>
                          </m:sub>
                        </m:sSub>
                      </m:e>
                    </m:func>
                  </m:e>
                </m:d>
                <m:f>
                  <m:fPr>
                    <m:ctrlPr>
                      <w:del w:id="2340" w:author="Andy Kleinhesselink" w:date="2019-07-14T09:06:00Z">
                        <w:rPr>
                          <w:rFonts w:ascii="Cambria Math" w:hAnsi="Cambria Math"/>
                          <w:i/>
                        </w:rPr>
                      </w:del>
                    </m:ctrlPr>
                  </m:fPr>
                  <m:num>
                    <m:r>
                      <w:del w:id="2341" w:author="Andy Kleinhesselink" w:date="2019-07-14T09:05:00Z">
                        <w:rPr>
                          <w:rFonts w:ascii="Cambria Math" w:hAnsi="Cambria Math"/>
                        </w:rPr>
                        <m:t>1</m:t>
                      </w:del>
                    </m:r>
                  </m:num>
                  <m:den>
                    <m:r>
                      <w:del w:id="2342" w:author="Andy Kleinhesselink" w:date="2019-07-14T09:06:00Z">
                        <w:rPr>
                          <w:rFonts w:ascii="Cambria Math" w:hAnsi="Cambria Math"/>
                        </w:rPr>
                        <m:t>μ</m:t>
                      </w:del>
                    </m:r>
                  </m:den>
                </m:f>
                <m:r>
                  <w:del w:id="2343" w:author="Andy Kleinhesselink" w:date="2019-07-14T09:05:00Z">
                    <w:rPr>
                      <w:rFonts w:ascii="Cambria Math" w:hAnsi="Cambria Math"/>
                    </w:rPr>
                    <m:t>c</m:t>
                  </w:del>
                </m:r>
                <m:sSub>
                  <m:sSubPr>
                    <m:ctrlPr>
                      <w:del w:id="2344" w:author="Andy Kleinhesselink" w:date="2019-07-14T09:06:00Z">
                        <w:rPr>
                          <w:rFonts w:ascii="Cambria Math" w:hAnsi="Cambria Math"/>
                          <w:i/>
                        </w:rPr>
                      </w:del>
                    </m:ctrlPr>
                  </m:sSubPr>
                  <m:e>
                    <m:d>
                      <m:dPr>
                        <m:ctrlPr>
                          <w:del w:id="2345" w:author="Andy Kleinhesselink" w:date="2019-07-14T09:06:00Z">
                            <w:rPr>
                              <w:rFonts w:ascii="Cambria Math" w:hAnsi="Cambria Math"/>
                              <w:i/>
                            </w:rPr>
                          </w:del>
                        </m:ctrlPr>
                      </m:dPr>
                      <m:e>
                        <m:func>
                          <m:funcPr>
                            <m:ctrlPr>
                              <w:del w:id="2346" w:author="Andy Kleinhesselink" w:date="2019-07-14T09:06:00Z">
                                <w:rPr>
                                  <w:rFonts w:ascii="Cambria Math" w:hAnsi="Cambria Math"/>
                                  <w:i/>
                                </w:rPr>
                              </w:del>
                            </m:ctrlPr>
                          </m:funcPr>
                          <m:fName>
                            <m:r>
                              <w:del w:id="2347" w:author="Andy Kleinhesselink" w:date="2019-07-14T09:06:00Z">
                                <m:rPr>
                                  <m:sty m:val="p"/>
                                </m:rPr>
                                <w:rPr>
                                  <w:rFonts w:ascii="Cambria Math" w:hAnsi="Cambria Math"/>
                                </w:rPr>
                                <m:t>max</m:t>
                              </w:del>
                            </m:r>
                          </m:fName>
                          <m:e>
                            <m:sSub>
                              <m:sSubPr>
                                <m:ctrlPr>
                                  <w:del w:id="2348" w:author="Andy Kleinhesselink" w:date="2019-07-14T09:06:00Z">
                                    <w:rPr>
                                      <w:rFonts w:ascii="Cambria Math" w:hAnsi="Cambria Math"/>
                                      <w:i/>
                                    </w:rPr>
                                  </w:del>
                                </m:ctrlPr>
                              </m:sSubPr>
                              <m:e>
                                <m:r>
                                  <w:del w:id="2349" w:author="Andy Kleinhesselink" w:date="2019-07-14T09:06:00Z">
                                    <w:rPr>
                                      <w:rFonts w:ascii="Cambria Math" w:hAnsi="Cambria Math"/>
                                    </w:rPr>
                                    <m:t>B</m:t>
                                  </w:del>
                                </m:r>
                              </m:e>
                              <m:sub>
                                <m:r>
                                  <w:del w:id="2350" w:author="Andy Kleinhesselink" w:date="2019-07-14T09:06:00Z">
                                    <w:rPr>
                                      <w:rFonts w:ascii="Cambria Math" w:hAnsi="Cambria Math"/>
                                    </w:rPr>
                                    <m:t>i</m:t>
                                  </w:del>
                                </m:r>
                              </m:sub>
                            </m:sSub>
                          </m:e>
                        </m:func>
                      </m:e>
                    </m:d>
                  </m:e>
                  <m:sub>
                    <m:r>
                      <w:del w:id="2351" w:author="Andy Kleinhesselink" w:date="2019-07-14T09:06:00Z">
                        <w:rPr>
                          <w:rFonts w:ascii="Cambria Math" w:hAnsi="Cambria Math"/>
                        </w:rPr>
                        <m:t>t</m:t>
                      </w:del>
                    </m:r>
                  </m:sub>
                </m:sSub>
                <m:r>
                  <w:rPr>
                    <w:rFonts w:ascii="Cambria Math" w:hAnsi="Cambria Math"/>
                  </w:rPr>
                  <m:t>,</m:t>
                </m:r>
              </m:oMath>
            </m:oMathPara>
          </w:p>
        </w:tc>
        <w:tc>
          <w:tcPr>
            <w:tcW w:w="738" w:type="dxa"/>
            <w:vAlign w:val="center"/>
          </w:tcPr>
          <w:p w14:paraId="29DF05E3" w14:textId="1C25362C"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ins w:id="2352" w:author="Andy Kleinhesselink" w:date="2019-07-12T08:02:00Z">
              <w:r w:rsidR="00B91BF5">
                <w:rPr>
                  <w:noProof/>
                </w:rPr>
                <w:t>27</w:t>
              </w:r>
            </w:ins>
            <w:del w:id="2353" w:author="Andy Kleinhesselink" w:date="2019-07-12T08:02:00Z">
              <w:r w:rsidR="00427DC4" w:rsidDel="00B91BF5">
                <w:rPr>
                  <w:noProof/>
                </w:rPr>
                <w:delText>8</w:delText>
              </w:r>
            </w:del>
            <w:r w:rsidR="00AC7C1E">
              <w:rPr>
                <w:noProof/>
              </w:rPr>
              <w:fldChar w:fldCharType="end"/>
            </w:r>
            <w:r>
              <w:t>)</w:t>
            </w:r>
          </w:p>
        </w:tc>
      </w:tr>
    </w:tbl>
    <w:p w14:paraId="3F5DF659" w14:textId="6D76DF8B" w:rsidR="00515D8D" w:rsidRDefault="00AF0205" w:rsidP="00973FCF">
      <w:pPr>
        <w:spacing w:after="202"/>
        <w:ind w:firstLine="0"/>
        <w:contextualSpacing/>
      </w:pPr>
      <w:del w:id="2354" w:author="Andy Kleinhesselink" w:date="2019-07-14T09:07:00Z">
        <w:r w:rsidDel="00AF0205">
          <w:delText>W</w:delText>
        </w:r>
        <w:r w:rsidR="00390672" w:rsidDel="00AF0205">
          <w:delText>her</w:delText>
        </w:r>
      </w:del>
      <w:ins w:id="2355" w:author="Andy Kleinhesselink" w:date="2019-07-14T09:07:00Z">
        <w:r>
          <w:t xml:space="preserve">where </w:t>
        </w:r>
      </w:ins>
      <w:del w:id="2356" w:author="Andy Kleinhesselink" w:date="2019-07-14T09:07:00Z">
        <w:r w:rsidR="00390672" w:rsidDel="00AF0205">
          <w:delText>e</w:delText>
        </w:r>
      </w:del>
      <w:del w:id="2357" w:author="Andy Kleinhesselink" w:date="2019-07-14T09:04:00Z">
        <w:r w:rsidR="00390672" w:rsidDel="00AF0205">
          <w:delText xml:space="preserve"> </w:delText>
        </w:r>
        <m:oMath>
          <m:sSub>
            <m:sSubPr>
              <m:ctrlPr>
                <w:rPr>
                  <w:rFonts w:ascii="Cambria Math" w:hAnsi="Cambria Math"/>
                </w:rPr>
              </m:ctrlPr>
            </m:sSubPr>
            <m:e>
              <m:r>
                <w:rPr>
                  <w:rFonts w:ascii="Cambria Math" w:hAnsi="Cambria Math"/>
                </w:rPr>
                <m:t>n</m:t>
              </m:r>
            </m:e>
            <m:sub>
              <m:r>
                <w:rPr>
                  <w:rFonts w:ascii="Cambria Math" w:hAnsi="Cambria Math"/>
                </w:rPr>
                <m:t>i,t+1</m:t>
              </m:r>
            </m:sub>
          </m:sSub>
        </m:oMath>
      </w:del>
      <m:oMath>
        <m:r>
          <w:del w:id="2358" w:author="Andy Kleinhesselink" w:date="2019-07-14T09:06:00Z">
            <m:rPr>
              <m:sty m:val="p"/>
            </m:rPr>
            <w:rPr>
              <w:rFonts w:ascii="Cambria Math" w:hAnsi="Cambria Math"/>
            </w:rPr>
            <m:t xml:space="preserve"> is the number of germinable seeds produced during the growing season, and therefore available to start population growth in year </m:t>
          </w:del>
        </m:r>
        <m:r>
          <w:del w:id="2359" w:author="Andy Kleinhesselink" w:date="2019-07-14T09:06:00Z">
            <w:rPr>
              <w:rFonts w:ascii="Cambria Math" w:hAnsi="Cambria Math"/>
            </w:rPr>
            <m:t>t+1</m:t>
          </w:del>
        </m:r>
        <m:r>
          <w:del w:id="2360" w:author="Andy Kleinhesselink" w:date="2019-07-14T09:06:00Z">
            <m:rPr>
              <m:sty m:val="p"/>
            </m:rPr>
            <w:rPr>
              <w:rFonts w:ascii="Cambria Math" w:hAnsi="Cambria Math"/>
            </w:rPr>
            <m:t>, and</m:t>
          </w:del>
        </m:r>
      </m:oMath>
      <w:del w:id="2361" w:author="Andy Kleinhesselink" w:date="2019-07-14T09:07:00Z">
        <w:r w:rsidR="002B617C" w:rsidDel="00AF0205">
          <w:delText xml:space="preserve"> </w:delText>
        </w:r>
      </w:del>
      <w:del w:id="2362" w:author="Andy Kleinhesselink" w:date="2019-07-14T09:08:00Z">
        <w:r w:rsidR="00A666CB" w:rsidRPr="00004C68" w:rsidDel="00AF0205">
          <w:rPr>
            <w:i/>
          </w:rPr>
          <w:delText>c</w:delText>
        </w:r>
        <w:r w:rsidR="00A666CB" w:rsidDel="00AF0205">
          <w:delText xml:space="preserve"> </w:delText>
        </w:r>
      </w:del>
      <w:del w:id="2363" w:author="Andy Kleinhesselink" w:date="2019-07-14T09:07:00Z">
        <w:r w:rsidR="00A666CB" w:rsidDel="00AF0205">
          <w:delText>is a conversion factor that represents the mass of seeds produced for each unit of total plant mass</w:delText>
        </w:r>
      </w:del>
      <w:del w:id="2364" w:author="Andy Kleinhesselink" w:date="2019-07-14T09:08:00Z">
        <w:r w:rsidR="00A666CB" w:rsidDel="00AF0205">
          <w:delText xml:space="preserve">. </w:delText>
        </w:r>
        <w:r w:rsidR="00503D72" w:rsidDel="00AF0205">
          <w:delText xml:space="preserve">The </w:delText>
        </w:r>
      </w:del>
      <w:del w:id="2365" w:author="Andy Kleinhesselink" w:date="2019-07-23T15:40:00Z">
        <w:r w:rsidR="00503D72" w:rsidDel="007A6FE5">
          <w:delText xml:space="preserve">maximum of </w:delText>
        </w:r>
      </w:del>
      <w:ins w:id="2366" w:author="Andy Kleinhesselink" w:date="2019-07-23T15:40:00Z">
        <w:r w:rsidR="007A6FE5">
          <w:t xml:space="preserve">max </w:t>
        </w:r>
      </w:ins>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w:t>
      </w:r>
      <w:del w:id="2367" w:author="Andy Kleinhesselink" w:date="2019-07-14T09:08:00Z">
        <w:r w:rsidR="00503D72" w:rsidDel="00AF0205">
          <w:delText xml:space="preserve">over the course of the growing season </w:delText>
        </w:r>
      </w:del>
      <w:r w:rsidR="00503D72">
        <w:t xml:space="preserve">is equal to the </w:t>
      </w:r>
      <w:del w:id="2368" w:author="Andy Kleinhesselink" w:date="2019-07-23T15:41:00Z">
        <w:r w:rsidR="00503D72" w:rsidDel="007A6FE5">
          <w:delText xml:space="preserve">final </w:delText>
        </w:r>
      </w:del>
      <w:ins w:id="2369" w:author="Andy Kleinhesselink" w:date="2019-07-23T15:42:00Z">
        <w:r w:rsidR="007A6FE5">
          <w:t>total accumulated</w:t>
        </w:r>
      </w:ins>
      <w:ins w:id="2370" w:author="Andy Kleinhesselink" w:date="2019-07-23T15:41:00Z">
        <w:r w:rsidR="007A6FE5">
          <w:t xml:space="preserve"> </w:t>
        </w:r>
      </w:ins>
      <w:r w:rsidR="00503D72">
        <w:t xml:space="preserve">biomass of species </w:t>
      </w:r>
      <w:proofErr w:type="spellStart"/>
      <w:r w:rsidR="00503D72" w:rsidRPr="000F436E">
        <w:rPr>
          <w:i/>
        </w:rPr>
        <w:t>i</w:t>
      </w:r>
      <w:proofErr w:type="spellEnd"/>
      <w:del w:id="2371" w:author="Andy Kleinhesselink" w:date="2019-07-23T15:41:00Z">
        <w:r w:rsidR="00503D72" w:rsidDel="007A6FE5">
          <w:delText>,</w:delText>
        </w:r>
      </w:del>
      <w:r w:rsidR="00503D72">
        <w:t xml:space="preserve"> </w:t>
      </w:r>
      <w:del w:id="2372" w:author="Andy Kleinhesselink" w:date="2019-07-23T15:41:00Z">
        <w:r w:rsidR="00503D72" w:rsidDel="007A6FE5">
          <w:delText>or  equivalently the biomass at time of flowering</w:delText>
        </w:r>
      </w:del>
      <w:ins w:id="2373" w:author="Andy Kleinhesselink" w:date="2019-07-14T09:08:00Z">
        <w:r>
          <w:t xml:space="preserve">and </w:t>
        </w:r>
      </w:ins>
      <w:ins w:id="2374" w:author="Andy Kleinhesselink" w:date="2019-07-23T15:41:00Z">
        <w:r w:rsidR="007A6FE5" w:rsidRPr="00DF43A1">
          <w:rPr>
            <w:i/>
          </w:rPr>
          <w:t>c</w:t>
        </w:r>
        <w:r w:rsidR="007A6FE5">
          <w:t xml:space="preserve"> gives the</w:t>
        </w:r>
      </w:ins>
      <w:ins w:id="2375" w:author="Andy Kleinhesselink" w:date="2019-07-14T09:09:00Z">
        <w:r>
          <w:t xml:space="preserve"> </w:t>
        </w:r>
      </w:ins>
      <w:ins w:id="2376" w:author="Andy Kleinhesselink" w:date="2019-07-23T15:42:00Z">
        <w:r w:rsidR="007A6FE5">
          <w:t>proportion of total biomass that is converted to</w:t>
        </w:r>
      </w:ins>
      <w:ins w:id="2377" w:author="Andy Kleinhesselink" w:date="2019-07-14T09:09:00Z">
        <w:r>
          <w:t xml:space="preserve"> seed</w:t>
        </w:r>
      </w:ins>
      <w:ins w:id="2378" w:author="Andy Kleinhesselink" w:date="2019-07-23T15:42:00Z">
        <w:r w:rsidR="007A6FE5">
          <w:t>s</w:t>
        </w:r>
      </w:ins>
      <w:ins w:id="2379" w:author="Andy Kleinhesselink" w:date="2019-07-14T09:09:00Z">
        <w:r>
          <w:t xml:space="preserve">. </w:t>
        </w:r>
      </w:ins>
      <w:del w:id="2380" w:author="Andy Kleinhesselink" w:date="2019-07-14T09:08:00Z">
        <w:r w:rsidR="00503D72" w:rsidDel="00AF0205">
          <w:delText>.</w:delText>
        </w:r>
      </w:del>
      <w:r w:rsidR="00503D72">
        <w:t xml:space="preserve">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w:t>
      </w:r>
      <w:r w:rsidR="00463A63">
        <w:t>(</w:t>
      </w:r>
      <w:r w:rsidR="00463A63">
        <w:fldChar w:fldCharType="begin"/>
      </w:r>
      <w:r w:rsidR="00463A63">
        <w:instrText xml:space="preserve"> REF _Ref532125852 \h </w:instrText>
      </w:r>
      <w:r w:rsidR="00463A63">
        <w:fldChar w:fldCharType="separate"/>
      </w:r>
      <w:r w:rsidR="00B91BF5">
        <w:t xml:space="preserve">Table S </w:t>
      </w:r>
      <w:r w:rsidR="00B91BF5">
        <w:rPr>
          <w:noProof/>
        </w:rPr>
        <w:t>1</w:t>
      </w:r>
      <w:r w:rsidR="00463A63">
        <w:fldChar w:fldCharType="end"/>
      </w:r>
      <w:r w:rsidR="00463A63">
        <w:t>)</w:t>
      </w:r>
      <w:r w:rsidR="00640706">
        <w:t>.</w:t>
      </w:r>
      <w:r w:rsidR="007C14B2">
        <w:t xml:space="preserve"> </w:t>
      </w:r>
      <w:r w:rsidR="00390672">
        <w:t xml:space="preserve">We simulate </w:t>
      </w:r>
      <w:del w:id="2381" w:author="Andy Kleinhesselink" w:date="2019-07-14T09:10:00Z">
        <w:r w:rsidR="00390672" w:rsidDel="00AF0205">
          <w:delText xml:space="preserve">these </w:delText>
        </w:r>
      </w:del>
      <w:ins w:id="2382" w:author="Andy Kleinhesselink" w:date="2019-07-14T09:10:00Z">
        <w:r>
          <w:t xml:space="preserve">the within season growth </w:t>
        </w:r>
      </w:ins>
      <w:r w:rsidR="00390672">
        <w:t>dynamics</w:t>
      </w:r>
      <w:ins w:id="2383" w:author="Andy Kleinhesselink" w:date="2019-07-14T09:10:00Z">
        <w:r>
          <w:t xml:space="preserve"> by solving (24) and (25)</w:t>
        </w:r>
      </w:ins>
      <w:r w:rsidR="00390672">
        <w:t xml:space="preserve"> using the differential equation solvers package </w:t>
      </w:r>
      <w:proofErr w:type="spellStart"/>
      <w:r w:rsidR="006E4B1F" w:rsidRPr="006E4B1F">
        <w:rPr>
          <w:rFonts w:ascii="Lucida Console" w:hAnsi="Lucida Console" w:cs="Arial"/>
        </w:rPr>
        <w:t>desolve</w:t>
      </w:r>
      <w:proofErr w:type="spellEnd"/>
      <w:r w:rsidR="00390672">
        <w:t xml:space="preserve"> in the statistical program </w:t>
      </w:r>
      <w:r w:rsidR="00390672"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rsidR="00390672">
        <w:t xml:space="preserve">. </w:t>
      </w:r>
      <w:r w:rsidR="004C1933">
        <w:t>C</w:t>
      </w:r>
      <w:r w:rsidR="00390672">
        <w:t>ode to run the simulations are given in the supporting information.</w:t>
      </w:r>
      <w:r w:rsidR="00515D8D">
        <w:t xml:space="preserve">  </w:t>
      </w:r>
    </w:p>
    <w:p w14:paraId="6721D678" w14:textId="2F597AFA" w:rsidR="00B93196" w:rsidRDefault="00515D8D" w:rsidP="00CE658F">
      <w:pPr>
        <w:spacing w:after="202"/>
        <w:contextualSpacing/>
      </w:pPr>
      <w:bookmarkStart w:id="2384" w:name="response-surface-experiment"/>
      <w:bookmarkEnd w:id="2384"/>
      <w:del w:id="2385" w:author="Andy Kleinhesselink" w:date="2019-07-23T15:43:00Z">
        <w:r w:rsidDel="007A6FE5">
          <w:delText>Finally</w:delText>
        </w:r>
        <w:r w:rsidR="00CE658F" w:rsidDel="007A6FE5">
          <w:delText>,</w:delText>
        </w:r>
        <w:r w:rsidDel="007A6FE5">
          <w:delText xml:space="preserve"> </w:delText>
        </w:r>
        <w:r w:rsidR="00390672" w:rsidDel="007A6FE5">
          <w:delText>w</w:delText>
        </w:r>
      </w:del>
      <w:ins w:id="2386" w:author="Andy Kleinhesselink" w:date="2019-07-23T15:43:00Z">
        <w:r w:rsidR="007A6FE5">
          <w:t>W</w:t>
        </w:r>
      </w:ins>
      <w:r w:rsidR="00390672">
        <w:t>e</w:t>
      </w:r>
      <w:r w:rsidR="00CE658F">
        <w:t xml:space="preserve"> used </w:t>
      </w:r>
      <w:del w:id="2387" w:author="Andy Kleinhesselink" w:date="2019-07-23T15:43:00Z">
        <w:r w:rsidR="00B838FF" w:rsidDel="007A6FE5">
          <w:delText xml:space="preserve">this </w:delText>
        </w:r>
      </w:del>
      <w:ins w:id="2388" w:author="Andy Kleinhesselink" w:date="2019-07-23T15:43:00Z">
        <w:r w:rsidR="007A6FE5">
          <w:t xml:space="preserve">the </w:t>
        </w:r>
      </w:ins>
      <w:del w:id="2389" w:author="Andy Kleinhesselink" w:date="2019-07-23T15:43:00Z">
        <w:r w:rsidR="00CE658F" w:rsidDel="007A6FE5">
          <w:delText xml:space="preserve">mechanistic </w:delText>
        </w:r>
      </w:del>
      <w:r w:rsidR="00CE658F">
        <w:t>model to</w:t>
      </w:r>
      <w:r w:rsidR="00390672">
        <w:t xml:space="preserve"> simulate</w:t>
      </w:r>
      <w:r w:rsidR="00CE658F">
        <w:t xml:space="preserve"> plant growth </w:t>
      </w:r>
      <w:r w:rsidR="00463A63">
        <w:t xml:space="preserve">of each species </w:t>
      </w:r>
      <w:r w:rsidR="00F95D7B">
        <w:t xml:space="preserve">when faced with </w:t>
      </w:r>
      <w:r w:rsidR="00542765">
        <w:t>a range of densities</w:t>
      </w:r>
      <w:r w:rsidR="00F95D7B">
        <w:t xml:space="preserve"> of one or two other </w:t>
      </w:r>
      <w:r w:rsidR="00463A63">
        <w:t>interspecific competitors</w:t>
      </w:r>
      <w:r w:rsidR="007C13D7">
        <w:t xml:space="preserve">.  </w:t>
      </w:r>
      <w:ins w:id="2390" w:author="Andy Kleinhesselink" w:date="2019-07-23T15:47:00Z">
        <w:r w:rsidR="000F2310">
          <w:t xml:space="preserve">To characterize </w:t>
        </w:r>
      </w:ins>
      <w:ins w:id="2391" w:author="Andy Kleinhesselink" w:date="2019-07-23T15:52:00Z">
        <w:r w:rsidR="000F2310">
          <w:t xml:space="preserve">these interspecific interactions, each species was grown as a single “focal” individual </w:t>
        </w:r>
      </w:ins>
      <w:ins w:id="2392" w:author="Andy Kleinhesselink" w:date="2019-07-23T15:54:00Z">
        <w:r w:rsidR="000F2310">
          <w:t xml:space="preserve">in each simulation.  </w:t>
        </w:r>
      </w:ins>
      <w:ins w:id="2393" w:author="Andy Kleinhesselink" w:date="2019-07-23T15:55:00Z">
        <w:r w:rsidR="007E55B8">
          <w:t xml:space="preserve">In each replicate simulation, the focal individual faced either </w:t>
        </w:r>
      </w:ins>
      <w:ins w:id="2394" w:author="Andy Kleinhesselink" w:date="2019-07-23T15:56:00Z">
        <w:r w:rsidR="007E55B8">
          <w:t xml:space="preserve">or both of </w:t>
        </w:r>
      </w:ins>
      <w:ins w:id="2395" w:author="Andy Kleinhesselink" w:date="2019-07-24T10:45:00Z">
        <w:r w:rsidR="00BC5AE9">
          <w:t>its interspecific competitors</w:t>
        </w:r>
      </w:ins>
      <w:ins w:id="2396" w:author="Andy Kleinhesselink" w:date="2019-07-23T15:56:00Z">
        <w:r w:rsidR="007E55B8">
          <w:t xml:space="preserve"> at </w:t>
        </w:r>
      </w:ins>
      <w:ins w:id="2397" w:author="Andy Kleinhesselink" w:date="2019-07-23T15:53:00Z">
        <w:r w:rsidR="000F2310">
          <w:t>densities of 0, 1, 2, 3, 4, 5, 6, 7</w:t>
        </w:r>
      </w:ins>
      <w:ins w:id="2398" w:author="Andy Kleinhesselink" w:date="2019-07-24T13:40:00Z">
        <w:r w:rsidR="00A80D7C">
          <w:t>,</w:t>
        </w:r>
      </w:ins>
      <w:ins w:id="2399" w:author="Andy Kleinhesselink" w:date="2019-07-23T15:53:00Z">
        <w:r w:rsidR="000F2310">
          <w:t xml:space="preserve"> 8</w:t>
        </w:r>
      </w:ins>
      <w:ins w:id="2400" w:author="Andy Kleinhesselink" w:date="2019-07-24T13:40:00Z">
        <w:r w:rsidR="00A80D7C">
          <w:t xml:space="preserve"> or 16</w:t>
        </w:r>
      </w:ins>
      <w:ins w:id="2401" w:author="Andy Kleinhesselink" w:date="2019-07-23T15:53:00Z">
        <w:r w:rsidR="000F2310">
          <w:t xml:space="preserve"> </w:t>
        </w:r>
      </w:ins>
      <w:ins w:id="2402" w:author="Andy Kleinhesselink" w:date="2019-07-23T15:57:00Z">
        <w:r w:rsidR="007E55B8">
          <w:t xml:space="preserve">individuals.  This orthogonal design </w:t>
        </w:r>
      </w:ins>
      <w:ins w:id="2403" w:author="Andy Kleinhesselink" w:date="2019-07-23T15:58:00Z">
        <w:r w:rsidR="007E55B8">
          <w:t xml:space="preserve">allows </w:t>
        </w:r>
      </w:ins>
      <w:ins w:id="2404" w:author="Andy Kleinhesselink" w:date="2019-07-24T10:46:00Z">
        <w:r w:rsidR="00BC5AE9">
          <w:t xml:space="preserve">us </w:t>
        </w:r>
      </w:ins>
      <w:ins w:id="2405" w:author="Andy Kleinhesselink" w:date="2019-07-23T15:58:00Z">
        <w:r w:rsidR="007E55B8">
          <w:t>to assess the independent effect</w:t>
        </w:r>
      </w:ins>
      <w:ins w:id="2406" w:author="Andy Kleinhesselink" w:date="2019-07-24T10:46:00Z">
        <w:r w:rsidR="00BC5AE9">
          <w:t>s</w:t>
        </w:r>
      </w:ins>
      <w:ins w:id="2407" w:author="Andy Kleinhesselink" w:date="2019-07-23T15:58:00Z">
        <w:r w:rsidR="007E55B8">
          <w:t xml:space="preserve"> of each species on every other species.  </w:t>
        </w:r>
      </w:ins>
      <w:del w:id="2408" w:author="Andy Kleinhesselink" w:date="2019-07-23T15:45:00Z">
        <w:r w:rsidR="00A33854" w:rsidDel="007A6FE5">
          <w:delText xml:space="preserve">In the </w:delText>
        </w:r>
        <w:r w:rsidR="00542765" w:rsidDel="007A6FE5">
          <w:delText xml:space="preserve">simulated experiment </w:delText>
        </w:r>
        <w:r w:rsidR="00463A63" w:rsidDel="007A6FE5">
          <w:delText>a</w:delText>
        </w:r>
      </w:del>
      <w:del w:id="2409" w:author="Andy Kleinhesselink" w:date="2019-07-23T15:57:00Z">
        <w:r w:rsidR="00463A63" w:rsidDel="007E55B8">
          <w:delText xml:space="preserve"> single individual of </w:delText>
        </w:r>
      </w:del>
      <w:del w:id="2410" w:author="Andy Kleinhesselink" w:date="2019-07-23T15:45:00Z">
        <w:r w:rsidR="00463A63" w:rsidDel="007A6FE5">
          <w:delText xml:space="preserve">each </w:delText>
        </w:r>
      </w:del>
      <w:del w:id="2411" w:author="Andy Kleinhesselink" w:date="2019-07-23T15:43:00Z">
        <w:r w:rsidR="00463A63" w:rsidDel="007A6FE5">
          <w:delText>of the</w:delText>
        </w:r>
        <w:r w:rsidR="00390672" w:rsidDel="007A6FE5">
          <w:delText xml:space="preserve"> three </w:delText>
        </w:r>
      </w:del>
      <w:del w:id="2412" w:author="Andy Kleinhesselink" w:date="2019-07-23T15:45:00Z">
        <w:r w:rsidR="00390672" w:rsidDel="007A6FE5">
          <w:delText>species</w:delText>
        </w:r>
      </w:del>
      <w:del w:id="2413" w:author="Andy Kleinhesselink" w:date="2019-07-23T15:43:00Z">
        <w:r w:rsidR="00390672" w:rsidDel="007A6FE5">
          <w:delText xml:space="preserve"> </w:delText>
        </w:r>
        <w:r w:rsidR="00542765" w:rsidDel="007A6FE5">
          <w:delText>are</w:delText>
        </w:r>
      </w:del>
      <w:del w:id="2414" w:author="Andy Kleinhesselink" w:date="2019-07-23T15:57:00Z">
        <w:r w:rsidR="00542765" w:rsidDel="007E55B8">
          <w:delText xml:space="preserve"> </w:delText>
        </w:r>
        <w:r w:rsidR="00390672" w:rsidDel="007E55B8">
          <w:delText xml:space="preserve">grown </w:delText>
        </w:r>
      </w:del>
      <w:del w:id="2415" w:author="Andy Kleinhesselink" w:date="2019-07-23T15:43:00Z">
        <w:r w:rsidR="00457823" w:rsidDel="007A6FE5">
          <w:delText xml:space="preserve">in “plots” </w:delText>
        </w:r>
        <w:r w:rsidR="00463A63" w:rsidDel="007A6FE5">
          <w:delText xml:space="preserve">either </w:delText>
        </w:r>
      </w:del>
      <w:del w:id="2416" w:author="Andy Kleinhesselink" w:date="2019-07-23T15:57:00Z">
        <w:r w:rsidR="00457823" w:rsidDel="007E55B8">
          <w:delText xml:space="preserve">with </w:delText>
        </w:r>
        <w:r w:rsidR="00542765" w:rsidDel="007E55B8">
          <w:delText xml:space="preserve">increasing densities </w:delText>
        </w:r>
        <w:r w:rsidR="004477C0" w:rsidDel="007E55B8">
          <w:delText>(0</w:delText>
        </w:r>
      </w:del>
      <w:del w:id="2417" w:author="Andy Kleinhesselink" w:date="2019-07-23T15:44:00Z">
        <w:r w:rsidR="004477C0" w:rsidDel="007A6FE5">
          <w:delText>,</w:delText>
        </w:r>
        <w:r w:rsidR="00EF1582" w:rsidDel="007A6FE5">
          <w:delText xml:space="preserve"> </w:delText>
        </w:r>
        <w:r w:rsidR="004477C0" w:rsidDel="007A6FE5">
          <w:delText>1,</w:delText>
        </w:r>
        <w:r w:rsidR="00EF1582" w:rsidDel="007A6FE5">
          <w:delText xml:space="preserve"> </w:delText>
        </w:r>
        <w:r w:rsidR="004477C0" w:rsidDel="007A6FE5">
          <w:delText>2,</w:delText>
        </w:r>
        <w:r w:rsidR="00EF1582" w:rsidDel="007A6FE5">
          <w:delText xml:space="preserve"> …7, 8)</w:delText>
        </w:r>
      </w:del>
      <w:del w:id="2418" w:author="Andy Kleinhesselink" w:date="2019-07-23T15:57:00Z">
        <w:r w:rsidR="00EF1582" w:rsidDel="007E55B8">
          <w:delText xml:space="preserve"> </w:delText>
        </w:r>
        <w:r w:rsidR="00542765" w:rsidDel="007E55B8">
          <w:delText xml:space="preserve">of </w:delText>
        </w:r>
      </w:del>
      <w:del w:id="2419" w:author="Andy Kleinhesselink" w:date="2019-07-23T15:44:00Z">
        <w:r w:rsidR="00505C15" w:rsidDel="007A6FE5">
          <w:delText xml:space="preserve">a single </w:delText>
        </w:r>
        <w:r w:rsidR="00542765" w:rsidDel="007A6FE5">
          <w:delText xml:space="preserve">interspecific </w:delText>
        </w:r>
      </w:del>
      <w:del w:id="2420" w:author="Andy Kleinhesselink" w:date="2019-07-23T15:57:00Z">
        <w:r w:rsidR="00542765" w:rsidDel="007E55B8">
          <w:delText xml:space="preserve">competitor species or </w:delText>
        </w:r>
        <w:r w:rsidR="00463A63" w:rsidDel="007E55B8">
          <w:delText xml:space="preserve">in </w:delText>
        </w:r>
        <w:r w:rsidR="000C3A80" w:rsidDel="007E55B8">
          <w:delText xml:space="preserve">plots with </w:delText>
        </w:r>
        <w:r w:rsidR="00542765" w:rsidDel="007E55B8">
          <w:delText xml:space="preserve">two interspecific competitor species </w:delText>
        </w:r>
        <w:r w:rsidR="00EF1582" w:rsidDel="007E55B8">
          <w:delText xml:space="preserve">where each </w:delText>
        </w:r>
        <w:r w:rsidR="002A427A" w:rsidDel="007E55B8">
          <w:delText xml:space="preserve">competitor </w:delText>
        </w:r>
        <w:r w:rsidR="00505C15" w:rsidDel="007E55B8">
          <w:delText xml:space="preserve">species was at a </w:delText>
        </w:r>
        <w:r w:rsidR="002A427A" w:rsidDel="007E55B8">
          <w:delText>density ranging from 0 to 8</w:delText>
        </w:r>
        <w:r w:rsidR="00505C15" w:rsidDel="007E55B8">
          <w:delText xml:space="preserve"> (in an orthogonal design)</w:delText>
        </w:r>
        <w:r w:rsidR="00390672" w:rsidDel="007E55B8">
          <w:delText>.</w:delText>
        </w:r>
        <w:r w:rsidR="00366E5F" w:rsidDel="007E55B8">
          <w:delText xml:space="preserve"> </w:delText>
        </w:r>
      </w:del>
    </w:p>
    <w:p w14:paraId="182DB920" w14:textId="77777777" w:rsidR="00B93196" w:rsidRDefault="00390672">
      <w:pPr>
        <w:pStyle w:val="Heading2"/>
      </w:pPr>
      <w:bookmarkStart w:id="2421" w:name="phenomenological-annual-plant-model"/>
      <w:bookmarkEnd w:id="2421"/>
      <w:r>
        <w:t>Phenomenological annual plant model</w:t>
      </w:r>
    </w:p>
    <w:p w14:paraId="2D23B9F2" w14:textId="1248F73E" w:rsidR="00B93196" w:rsidRDefault="00364BC4">
      <w:pPr>
        <w:spacing w:after="202"/>
        <w:contextualSpacing/>
      </w:pPr>
      <w:ins w:id="2422" w:author="Andy Kleinhesselink" w:date="2019-07-14T09:11:00Z">
        <w:r>
          <w:t xml:space="preserve">In order to investigate whether this simulation entails HOIs, we fit phenomenological </w:t>
        </w:r>
      </w:ins>
      <w:del w:id="2423" w:author="Andy Kleinhesselink" w:date="2019-07-14T09:11:00Z">
        <w:r w:rsidR="00390672" w:rsidDel="00364BC4">
          <w:delText xml:space="preserve">We model annual plant </w:delText>
        </w:r>
      </w:del>
      <w:r w:rsidR="00390672">
        <w:t xml:space="preserve">competition </w:t>
      </w:r>
      <w:ins w:id="2424" w:author="Andy Kleinhesselink" w:date="2019-07-14T09:11:00Z">
        <w:r>
          <w:t>model</w:t>
        </w:r>
      </w:ins>
      <w:ins w:id="2425" w:author="Andy Kleinhesselink" w:date="2019-07-14T09:55:00Z">
        <w:r w:rsidR="00CE31C5">
          <w:t>s</w:t>
        </w:r>
      </w:ins>
      <w:ins w:id="2426" w:author="Andy Kleinhesselink" w:date="2019-07-14T09:11:00Z">
        <w:r>
          <w:t xml:space="preserve"> to the </w:t>
        </w:r>
      </w:ins>
      <w:ins w:id="2427" w:author="Andy Kleinhesselink" w:date="2019-07-14T09:12:00Z">
        <w:r>
          <w:t>annual population dynamics.</w:t>
        </w:r>
      </w:ins>
      <w:del w:id="2428" w:author="Andy Kleinhesselink" w:date="2019-07-14T09:11:00Z">
        <w:r w:rsidR="00390672" w:rsidDel="00364BC4">
          <w:delText xml:space="preserve">in terms of the decline in per capita </w:delText>
        </w:r>
      </w:del>
      <w:del w:id="2429" w:author="Andy Kleinhesselink" w:date="2019-07-14T09:12:00Z">
        <w:r w:rsidR="00390672" w:rsidDel="00364BC4">
          <w:delText>reproductive output</w:delText>
        </w:r>
        <w:r w:rsidR="00463A63" w:rsidDel="00364BC4">
          <w:delText xml:space="preserve"> </w:delText>
        </w:r>
        <w:r w:rsidR="00390672" w:rsidDel="00364BC4">
          <w:delText>with increasing density of competitors at the start of the growing season (</w:delText>
        </w:r>
        <m:oMath>
          <m:sSub>
            <m:sSubPr>
              <m:ctrlPr>
                <w:rPr>
                  <w:rFonts w:ascii="Cambria Math" w:hAnsi="Cambria Math"/>
                </w:rPr>
              </m:ctrlPr>
            </m:sSubPr>
            <m:e>
              <m:r>
                <w:rPr>
                  <w:rFonts w:ascii="Cambria Math" w:hAnsi="Cambria Math"/>
                </w:rPr>
                <m:t>n</m:t>
              </m:r>
            </m:e>
            <m:sub>
              <m:r>
                <w:rPr>
                  <w:rFonts w:ascii="Cambria Math" w:hAnsi="Cambria Math"/>
                </w:rPr>
                <m:t>j,t</m:t>
              </m:r>
            </m:sub>
          </m:sSub>
        </m:oMath>
        <w:r w:rsidR="00390672" w:rsidDel="00364BC4">
          <w:delText>)</w:delText>
        </w:r>
      </w:del>
      <w:ins w:id="2430" w:author="Andy Kleinhesselink" w:date="2019-07-14T09:12:00Z">
        <w:r>
          <w:t xml:space="preserve"> </w:t>
        </w:r>
      </w:ins>
      <w:del w:id="2431" w:author="Andy Kleinhesselink" w:date="2019-07-14T09:12:00Z">
        <w:r w:rsidR="00390672" w:rsidDel="00364BC4">
          <w:delText xml:space="preserve">. </w:delText>
        </w:r>
      </w:del>
      <w:r w:rsidR="00390672">
        <w:t xml:space="preserve">We </w:t>
      </w:r>
      <w:del w:id="2432" w:author="Andy Kleinhesselink" w:date="2019-07-14T10:04:00Z">
        <w:r w:rsidR="00F90404" w:rsidDel="006F3331">
          <w:delText>tested</w:delText>
        </w:r>
        <w:r w:rsidR="003840B0" w:rsidDel="006F3331">
          <w:delText xml:space="preserve"> </w:delText>
        </w:r>
      </w:del>
      <w:ins w:id="2433" w:author="Andy Kleinhesselink" w:date="2019-07-14T10:04:00Z">
        <w:r w:rsidR="006F3331">
          <w:t>fit a custom phenomenological model of the form</w:t>
        </w:r>
      </w:ins>
      <w:del w:id="2434" w:author="Andy Kleinhesselink" w:date="2019-07-14T10:04:00Z">
        <w:r w:rsidR="003840B0" w:rsidDel="006F3331">
          <w:delText>two different</w:delText>
        </w:r>
        <w:r w:rsidR="00390672" w:rsidDel="006F3331">
          <w:delText xml:space="preserve"> phenomenological competition </w:delText>
        </w:r>
        <w:r w:rsidR="003840B0" w:rsidDel="006F3331">
          <w:delText>model</w:delText>
        </w:r>
      </w:del>
      <w:ins w:id="2435" w:author="Andy Kleinhesselink" w:date="2019-07-14T09:49:00Z">
        <w:r w:rsidR="00CE31C5">
          <w:t xml:space="preserve">, </w:t>
        </w:r>
      </w:ins>
      <w:del w:id="2436" w:author="Andy Kleinhesselink" w:date="2019-07-14T09:49:00Z">
        <w:r w:rsidR="003840B0" w:rsidDel="00CE31C5">
          <w:delText>s</w:delText>
        </w:r>
      </w:del>
      <w:del w:id="2437" w:author="Andy Kleinhesselink" w:date="2019-07-14T09:59:00Z">
        <w:r w:rsidR="003840B0" w:rsidDel="006F3331">
          <w:delText>.</w:delText>
        </w:r>
      </w:del>
      <w:del w:id="2438" w:author="Andy Kleinhesselink" w:date="2019-07-14T09:51:00Z">
        <w:r w:rsidR="003840B0" w:rsidDel="00CE31C5">
          <w:delText xml:space="preserve">  </w:delText>
        </w:r>
      </w:del>
      <w:del w:id="2439" w:author="Andy Kleinhesselink" w:date="2019-07-14T09:56:00Z">
        <w:r w:rsidR="003840B0" w:rsidDel="006F3331">
          <w:delText xml:space="preserve">The first </w:delText>
        </w:r>
      </w:del>
      <w:del w:id="2440" w:author="Andy Kleinhesselink" w:date="2019-07-14T09:13:00Z">
        <w:r w:rsidR="00390672" w:rsidDel="00364BC4">
          <w:delText>has been used</w:delText>
        </w:r>
        <w:r w:rsidR="007A229F" w:rsidDel="00364BC4">
          <w:delText xml:space="preserve"> in</w:delText>
        </w:r>
        <w:r w:rsidR="00390672" w:rsidDel="00364BC4">
          <w:delText xml:space="preserve"> a number</w:delText>
        </w:r>
        <w:r w:rsidR="00EF4366" w:rsidDel="00364BC4">
          <w:delText xml:space="preserve"> of</w:delText>
        </w:r>
        <w:r w:rsidR="00390672" w:rsidDel="00364BC4">
          <w:delText xml:space="preserve"> </w:delText>
        </w:r>
      </w:del>
      <w:del w:id="2441" w:author="Andy Kleinhesselink" w:date="2019-07-14T09:56:00Z">
        <w:r w:rsidR="00390672" w:rsidDel="006F3331">
          <w:delText xml:space="preserve">empirical studies of annual plant </w:delText>
        </w:r>
        <w:r w:rsidR="009514BB" w:rsidDel="006F3331">
          <w:delText xml:space="preserve">competition </w:delText>
        </w:r>
        <w:r w:rsidR="004F6781" w:rsidDel="006F3331">
          <w:delText xml:space="preserve">(e.g. Kraft et al. </w:delText>
        </w:r>
        <w:r w:rsidR="009514BB" w:rsidDel="006F3331">
          <w:fldChar w:fldCharType="begin"/>
        </w:r>
        <w:r w:rsidR="00632744" w:rsidDel="006F3331">
          <w:delInstrText xml:space="preserve"> ADDIN ZOTERO_ITEM CSL_CITATION {"citationID":"SOATqPsI","properties":{"formattedCitation":"(2015)","plainCitation":"(2015)","dontUpdate":true,"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delInstrText>
        </w:r>
        <w:r w:rsidR="009514BB" w:rsidDel="006F3331">
          <w:fldChar w:fldCharType="separate"/>
        </w:r>
        <w:r w:rsidR="004F6781" w:rsidDel="006F3331">
          <w:rPr>
            <w:noProof/>
          </w:rPr>
          <w:delText>2015)</w:delText>
        </w:r>
        <w:r w:rsidR="009514BB" w:rsidDel="006F3331">
          <w:fldChar w:fldCharType="end"/>
        </w:r>
      </w:del>
      <w:del w:id="2442" w:author="Andy Kleinhesselink" w:date="2019-07-14T09:59:00Z">
        <w:r w:rsidR="00390672" w:rsidDel="006F3331">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43" w:author="Andy Kleinhesselink" w:date="2019-07-14T10:0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00"/>
        <w:gridCol w:w="7002"/>
        <w:gridCol w:w="738"/>
        <w:tblGridChange w:id="2444">
          <w:tblGrid>
            <w:gridCol w:w="911"/>
            <w:gridCol w:w="889"/>
            <w:gridCol w:w="6102"/>
            <w:gridCol w:w="738"/>
          </w:tblGrid>
        </w:tblGridChange>
      </w:tblGrid>
      <w:tr w:rsidR="006F3331" w:rsidDel="006F3331" w14:paraId="5D326CB4" w14:textId="5DE5FA54" w:rsidTr="006F3331">
        <w:trPr>
          <w:trHeight w:val="503"/>
          <w:del w:id="2445" w:author="Andy Kleinhesselink" w:date="2019-07-14T10:05:00Z"/>
          <w:trPrChange w:id="2446" w:author="Andy Kleinhesselink" w:date="2019-07-14T10:06:00Z">
            <w:trPr>
              <w:trHeight w:val="503"/>
            </w:trPr>
          </w:trPrChange>
        </w:trPr>
        <w:tc>
          <w:tcPr>
            <w:tcW w:w="900" w:type="dxa"/>
            <w:vAlign w:val="center"/>
            <w:tcPrChange w:id="2447" w:author="Andy Kleinhesselink" w:date="2019-07-14T10:06:00Z">
              <w:tcPr>
                <w:tcW w:w="918" w:type="dxa"/>
                <w:vAlign w:val="center"/>
              </w:tcPr>
            </w:tcPrChange>
          </w:tcPr>
          <w:p w14:paraId="4EA15107" w14:textId="7360D9C6" w:rsidR="00455957" w:rsidDel="006F3331" w:rsidRDefault="00455957" w:rsidP="00762A58">
            <w:pPr>
              <w:spacing w:after="202"/>
              <w:ind w:firstLine="0"/>
              <w:contextualSpacing/>
              <w:jc w:val="center"/>
              <w:rPr>
                <w:del w:id="2448" w:author="Andy Kleinhesselink" w:date="2019-07-14T10:05:00Z"/>
              </w:rPr>
            </w:pPr>
          </w:p>
        </w:tc>
        <w:tc>
          <w:tcPr>
            <w:tcW w:w="7002" w:type="dxa"/>
            <w:vAlign w:val="center"/>
            <w:tcPrChange w:id="2449" w:author="Andy Kleinhesselink" w:date="2019-07-14T10:06:00Z">
              <w:tcPr>
                <w:tcW w:w="7200" w:type="dxa"/>
                <w:gridSpan w:val="2"/>
                <w:vAlign w:val="center"/>
              </w:tcPr>
            </w:tcPrChange>
          </w:tcPr>
          <w:p w14:paraId="1DAE6AC3" w14:textId="4E1A7490" w:rsidR="00455957" w:rsidDel="006F3331" w:rsidRDefault="00DA3A33" w:rsidP="00762A58">
            <w:pPr>
              <w:spacing w:after="202"/>
              <w:contextualSpacing/>
              <w:jc w:val="center"/>
              <w:rPr>
                <w:del w:id="2450" w:author="Andy Kleinhesselink" w:date="2019-07-14T10:05:00Z"/>
              </w:rPr>
            </w:pPr>
            <m:oMathPara>
              <m:oMath>
                <m:f>
                  <m:fPr>
                    <m:ctrlPr>
                      <w:del w:id="2451" w:author="Andy Kleinhesselink" w:date="2019-07-14T10:05:00Z">
                        <w:rPr>
                          <w:rFonts w:ascii="Cambria Math" w:hAnsi="Cambria Math"/>
                          <w:i/>
                        </w:rPr>
                      </w:del>
                    </m:ctrlPr>
                  </m:fPr>
                  <m:num>
                    <m:sSub>
                      <m:sSubPr>
                        <m:ctrlPr>
                          <w:del w:id="2452" w:author="Andy Kleinhesselink" w:date="2019-07-14T10:05:00Z">
                            <w:rPr>
                              <w:rFonts w:ascii="Cambria Math" w:hAnsi="Cambria Math"/>
                              <w:i/>
                            </w:rPr>
                          </w:del>
                        </m:ctrlPr>
                      </m:sSubPr>
                      <m:e>
                        <m:r>
                          <w:del w:id="2453" w:author="Andy Kleinhesselink" w:date="2019-07-14T10:05:00Z">
                            <w:rPr>
                              <w:rFonts w:ascii="Cambria Math" w:hAnsi="Cambria Math"/>
                            </w:rPr>
                            <m:t>n</m:t>
                          </w:del>
                        </m:r>
                      </m:e>
                      <m:sub>
                        <m:r>
                          <w:del w:id="2454" w:author="Andy Kleinhesselink" w:date="2019-07-14T10:05:00Z">
                            <w:rPr>
                              <w:rFonts w:ascii="Cambria Math" w:hAnsi="Cambria Math"/>
                            </w:rPr>
                            <m:t>i</m:t>
                          </w:del>
                        </m:r>
                        <m:r>
                          <w:del w:id="2455" w:author="Andy Kleinhesselink" w:date="2019-07-14T09:56:00Z">
                            <w:rPr>
                              <w:rFonts w:ascii="Cambria Math" w:hAnsi="Cambria Math"/>
                            </w:rPr>
                            <m:t>,t+1</m:t>
                          </w:del>
                        </m:r>
                      </m:sub>
                    </m:sSub>
                  </m:num>
                  <m:den>
                    <m:sSub>
                      <m:sSubPr>
                        <m:ctrlPr>
                          <w:del w:id="2456" w:author="Andy Kleinhesselink" w:date="2019-07-14T10:05:00Z">
                            <w:rPr>
                              <w:rFonts w:ascii="Cambria Math" w:hAnsi="Cambria Math"/>
                              <w:i/>
                            </w:rPr>
                          </w:del>
                        </m:ctrlPr>
                      </m:sSubPr>
                      <m:e>
                        <m:r>
                          <w:del w:id="2457" w:author="Andy Kleinhesselink" w:date="2019-07-14T10:05:00Z">
                            <w:rPr>
                              <w:rFonts w:ascii="Cambria Math" w:hAnsi="Cambria Math"/>
                            </w:rPr>
                            <m:t>n</m:t>
                          </w:del>
                        </m:r>
                      </m:e>
                      <m:sub>
                        <m:r>
                          <w:del w:id="2458" w:author="Andy Kleinhesselink" w:date="2019-07-14T10:05:00Z">
                            <w:rPr>
                              <w:rFonts w:ascii="Cambria Math" w:hAnsi="Cambria Math"/>
                            </w:rPr>
                            <m:t>i</m:t>
                          </w:del>
                        </m:r>
                        <m:r>
                          <w:del w:id="2459" w:author="Andy Kleinhesselink" w:date="2019-07-14T09:56:00Z">
                            <w:rPr>
                              <w:rFonts w:ascii="Cambria Math" w:hAnsi="Cambria Math"/>
                            </w:rPr>
                            <m:t>,t</m:t>
                          </w:del>
                        </m:r>
                      </m:sub>
                    </m:sSub>
                  </m:den>
                </m:f>
                <m:r>
                  <w:del w:id="2460" w:author="Andy Kleinhesselink" w:date="2019-07-14T10:05:00Z">
                    <w:rPr>
                      <w:rFonts w:ascii="Cambria Math" w:hAnsi="Cambria Math"/>
                    </w:rPr>
                    <m:t>=</m:t>
                  </w:del>
                </m:r>
                <m:f>
                  <m:fPr>
                    <m:ctrlPr>
                      <w:del w:id="2461" w:author="Andy Kleinhesselink" w:date="2019-07-14T10:05:00Z">
                        <w:rPr>
                          <w:rFonts w:ascii="Cambria Math" w:hAnsi="Cambria Math"/>
                          <w:i/>
                        </w:rPr>
                      </w:del>
                    </m:ctrlPr>
                  </m:fPr>
                  <m:num>
                    <m:sSub>
                      <m:sSubPr>
                        <m:ctrlPr>
                          <w:del w:id="2462" w:author="Andy Kleinhesselink" w:date="2019-07-14T10:05:00Z">
                            <w:rPr>
                              <w:rFonts w:ascii="Cambria Math" w:hAnsi="Cambria Math"/>
                              <w:i/>
                            </w:rPr>
                          </w:del>
                        </m:ctrlPr>
                      </m:sSubPr>
                      <m:e>
                        <m:r>
                          <w:del w:id="2463" w:author="Andy Kleinhesselink" w:date="2019-07-14T10:05:00Z">
                            <w:rPr>
                              <w:rFonts w:ascii="Cambria Math" w:hAnsi="Cambria Math"/>
                            </w:rPr>
                            <m:t>λ</m:t>
                          </w:del>
                        </m:r>
                      </m:e>
                      <m:sub>
                        <m:r>
                          <w:del w:id="2464" w:author="Andy Kleinhesselink" w:date="2019-07-14T10:05:00Z">
                            <w:rPr>
                              <w:rFonts w:ascii="Cambria Math" w:hAnsi="Cambria Math"/>
                            </w:rPr>
                            <m:t>i</m:t>
                          </w:del>
                        </m:r>
                      </m:sub>
                    </m:sSub>
                  </m:num>
                  <m:den>
                    <m:sSup>
                      <m:sSupPr>
                        <m:ctrlPr>
                          <w:del w:id="2465" w:author="Andy Kleinhesselink" w:date="2019-07-14T10:05:00Z">
                            <w:rPr>
                              <w:rFonts w:ascii="Cambria Math" w:hAnsi="Cambria Math"/>
                              <w:i/>
                            </w:rPr>
                          </w:del>
                        </m:ctrlPr>
                      </m:sSupPr>
                      <m:e>
                        <m:d>
                          <m:dPr>
                            <m:ctrlPr>
                              <w:del w:id="2466" w:author="Andy Kleinhesselink" w:date="2019-07-14T10:05:00Z">
                                <w:rPr>
                                  <w:rFonts w:ascii="Cambria Math" w:hAnsi="Cambria Math"/>
                                  <w:i/>
                                </w:rPr>
                              </w:del>
                            </m:ctrlPr>
                          </m:dPr>
                          <m:e>
                            <m:r>
                              <w:del w:id="2467" w:author="Andy Kleinhesselink" w:date="2019-07-14T10:05:00Z">
                                <w:rPr>
                                  <w:rFonts w:ascii="Cambria Math" w:hAnsi="Cambria Math"/>
                                </w:rPr>
                                <m:t xml:space="preserve">1+ </m:t>
                              </w:del>
                            </m:r>
                            <m:nary>
                              <m:naryPr>
                                <m:chr m:val="∑"/>
                                <m:limLoc m:val="undOvr"/>
                                <m:ctrlPr>
                                  <w:del w:id="2468" w:author="Andy Kleinhesselink" w:date="2019-07-14T10:05:00Z">
                                    <w:rPr>
                                      <w:rFonts w:ascii="Cambria Math" w:hAnsi="Cambria Math"/>
                                      <w:i/>
                                    </w:rPr>
                                  </w:del>
                                </m:ctrlPr>
                              </m:naryPr>
                              <m:sub>
                                <m:r>
                                  <w:del w:id="2469" w:author="Andy Kleinhesselink" w:date="2019-07-14T10:05:00Z">
                                    <w:rPr>
                                      <w:rFonts w:ascii="Cambria Math" w:hAnsi="Cambria Math"/>
                                    </w:rPr>
                                    <m:t>j=1</m:t>
                                  </w:del>
                                </m:r>
                              </m:sub>
                              <m:sup>
                                <m:r>
                                  <w:del w:id="2470" w:author="Andy Kleinhesselink" w:date="2019-07-14T10:05:00Z">
                                    <w:rPr>
                                      <w:rFonts w:ascii="Cambria Math" w:hAnsi="Cambria Math"/>
                                    </w:rPr>
                                    <m:t>3</m:t>
                                  </w:del>
                                </m:r>
                              </m:sup>
                              <m:e>
                                <m:sSub>
                                  <m:sSubPr>
                                    <m:ctrlPr>
                                      <w:del w:id="2471" w:author="Andy Kleinhesselink" w:date="2019-07-14T10:05:00Z">
                                        <w:rPr>
                                          <w:rFonts w:ascii="Cambria Math" w:hAnsi="Cambria Math"/>
                                          <w:i/>
                                        </w:rPr>
                                      </w:del>
                                    </m:ctrlPr>
                                  </m:sSubPr>
                                  <m:e>
                                    <m:r>
                                      <w:del w:id="2472" w:author="Andy Kleinhesselink" w:date="2019-07-14T10:05:00Z">
                                        <w:rPr>
                                          <w:rFonts w:ascii="Cambria Math" w:hAnsi="Cambria Math"/>
                                        </w:rPr>
                                        <m:t>α</m:t>
                                      </w:del>
                                    </m:r>
                                  </m:e>
                                  <m:sub>
                                    <m:r>
                                      <w:del w:id="2473" w:author="Andy Kleinhesselink" w:date="2019-07-14T10:05:00Z">
                                        <w:rPr>
                                          <w:rFonts w:ascii="Cambria Math" w:hAnsi="Cambria Math"/>
                                        </w:rPr>
                                        <m:t>ij</m:t>
                                      </w:del>
                                    </m:r>
                                  </m:sub>
                                </m:sSub>
                                <m:sSub>
                                  <m:sSubPr>
                                    <m:ctrlPr>
                                      <w:del w:id="2474" w:author="Andy Kleinhesselink" w:date="2019-07-14T10:05:00Z">
                                        <w:rPr>
                                          <w:rFonts w:ascii="Cambria Math" w:hAnsi="Cambria Math"/>
                                          <w:i/>
                                        </w:rPr>
                                      </w:del>
                                    </m:ctrlPr>
                                  </m:sSubPr>
                                  <m:e>
                                    <m:r>
                                      <w:del w:id="2475" w:author="Andy Kleinhesselink" w:date="2019-07-14T10:05:00Z">
                                        <w:rPr>
                                          <w:rFonts w:ascii="Cambria Math" w:hAnsi="Cambria Math"/>
                                        </w:rPr>
                                        <m:t>n</m:t>
                                      </w:del>
                                    </m:r>
                                  </m:e>
                                  <m:sub>
                                    <m:r>
                                      <w:del w:id="2476" w:author="Andy Kleinhesselink" w:date="2019-07-14T10:05:00Z">
                                        <w:rPr>
                                          <w:rFonts w:ascii="Cambria Math" w:hAnsi="Cambria Math"/>
                                        </w:rPr>
                                        <m:t>j</m:t>
                                      </w:del>
                                    </m:r>
                                    <m:r>
                                      <w:del w:id="2477" w:author="Andy Kleinhesselink" w:date="2019-07-14T09:56:00Z">
                                        <w:rPr>
                                          <w:rFonts w:ascii="Cambria Math" w:hAnsi="Cambria Math"/>
                                        </w:rPr>
                                        <m:t>,t</m:t>
                                      </w:del>
                                    </m:r>
                                  </m:sub>
                                </m:sSub>
                              </m:e>
                            </m:nary>
                          </m:e>
                        </m:d>
                      </m:e>
                      <m:sup>
                        <m:sSub>
                          <m:sSubPr>
                            <m:ctrlPr>
                              <w:del w:id="2478" w:author="Andy Kleinhesselink" w:date="2019-07-14T10:05:00Z">
                                <w:rPr>
                                  <w:rFonts w:ascii="Cambria Math" w:hAnsi="Cambria Math"/>
                                  <w:i/>
                                </w:rPr>
                              </w:del>
                            </m:ctrlPr>
                          </m:sSubPr>
                          <m:e>
                            <m:r>
                              <w:del w:id="2479" w:author="Andy Kleinhesselink" w:date="2019-07-14T10:05:00Z">
                                <w:rPr>
                                  <w:rFonts w:ascii="Cambria Math" w:hAnsi="Cambria Math"/>
                                </w:rPr>
                                <m:t>τ</m:t>
                              </w:del>
                            </m:r>
                          </m:e>
                          <m:sub>
                            <m:r>
                              <w:del w:id="2480" w:author="Andy Kleinhesselink" w:date="2019-07-14T10:05:00Z">
                                <w:rPr>
                                  <w:rFonts w:ascii="Cambria Math" w:hAnsi="Cambria Math"/>
                                </w:rPr>
                                <m:t>i</m:t>
                              </w:del>
                            </m:r>
                          </m:sub>
                        </m:sSub>
                      </m:sup>
                    </m:sSup>
                  </m:den>
                </m:f>
                <m:r>
                  <w:del w:id="2481" w:author="Andy Kleinhesselink" w:date="2019-07-14T10:05:00Z">
                    <w:rPr>
                      <w:rFonts w:ascii="Cambria Math" w:hAnsi="Cambria Math"/>
                    </w:rPr>
                    <m:t xml:space="preserve"> ,</m:t>
                  </w:del>
                </m:r>
              </m:oMath>
            </m:oMathPara>
          </w:p>
        </w:tc>
        <w:tc>
          <w:tcPr>
            <w:tcW w:w="738" w:type="dxa"/>
            <w:vAlign w:val="center"/>
            <w:tcPrChange w:id="2482" w:author="Andy Kleinhesselink" w:date="2019-07-14T10:06:00Z">
              <w:tcPr>
                <w:tcW w:w="738" w:type="dxa"/>
                <w:vAlign w:val="center"/>
              </w:tcPr>
            </w:tcPrChange>
          </w:tcPr>
          <w:p w14:paraId="47427FEC" w14:textId="306CEDA7" w:rsidR="00455957" w:rsidDel="006F3331" w:rsidRDefault="00455957" w:rsidP="00762A58">
            <w:pPr>
              <w:spacing w:after="202"/>
              <w:ind w:firstLine="0"/>
              <w:contextualSpacing/>
              <w:jc w:val="center"/>
              <w:rPr>
                <w:del w:id="2483" w:author="Andy Kleinhesselink" w:date="2019-07-14T10:05:00Z"/>
              </w:rPr>
            </w:pPr>
            <w:del w:id="2484" w:author="Andy Kleinhesselink" w:date="2019-07-14T10:05:00Z">
              <w:r w:rsidDel="006F3331">
                <w:delText>(</w:delText>
              </w:r>
              <w:r w:rsidR="00AC7C1E" w:rsidDel="006F3331">
                <w:rPr>
                  <w:noProof/>
                </w:rPr>
                <w:fldChar w:fldCharType="begin"/>
              </w:r>
              <w:r w:rsidR="00AC7C1E" w:rsidDel="006F3331">
                <w:rPr>
                  <w:noProof/>
                </w:rPr>
                <w:delInstrText xml:space="preserve"> SEQ eq \* MERGEFORMAT </w:delInstrText>
              </w:r>
              <w:r w:rsidR="00AC7C1E" w:rsidDel="006F3331">
                <w:rPr>
                  <w:noProof/>
                </w:rPr>
                <w:fldChar w:fldCharType="separate"/>
              </w:r>
            </w:del>
            <w:del w:id="2485" w:author="Andy Kleinhesselink" w:date="2019-07-12T08:02:00Z">
              <w:r w:rsidR="00427DC4" w:rsidDel="00B91BF5">
                <w:rPr>
                  <w:noProof/>
                </w:rPr>
                <w:delText>9</w:delText>
              </w:r>
            </w:del>
            <w:del w:id="2486" w:author="Andy Kleinhesselink" w:date="2019-07-14T10:05:00Z">
              <w:r w:rsidR="00AC7C1E" w:rsidDel="006F3331">
                <w:rPr>
                  <w:noProof/>
                </w:rPr>
                <w:fldChar w:fldCharType="end"/>
              </w:r>
              <w:r w:rsidDel="006F3331">
                <w:delText>)</w:delText>
              </w:r>
            </w:del>
          </w:p>
        </w:tc>
      </w:tr>
      <w:tr w:rsidR="006F3331" w14:paraId="492C1B94" w14:textId="77777777" w:rsidTr="006F3331">
        <w:trPr>
          <w:trHeight w:val="503"/>
          <w:ins w:id="2487" w:author="Andy Kleinhesselink" w:date="2019-07-14T10:00:00Z"/>
          <w:trPrChange w:id="2488" w:author="Andy Kleinhesselink" w:date="2019-07-14T10:06:00Z">
            <w:trPr>
              <w:trHeight w:val="503"/>
            </w:trPr>
          </w:trPrChange>
        </w:trPr>
        <w:tc>
          <w:tcPr>
            <w:tcW w:w="900" w:type="dxa"/>
            <w:vAlign w:val="center"/>
            <w:tcPrChange w:id="2489" w:author="Andy Kleinhesselink" w:date="2019-07-14T10:06:00Z">
              <w:tcPr>
                <w:tcW w:w="1800" w:type="dxa"/>
                <w:gridSpan w:val="2"/>
                <w:vAlign w:val="center"/>
              </w:tcPr>
            </w:tcPrChange>
          </w:tcPr>
          <w:p w14:paraId="1939D072" w14:textId="3327A66D" w:rsidR="006F3331" w:rsidRDefault="006F3331">
            <w:pPr>
              <w:spacing w:after="202"/>
              <w:ind w:firstLine="0"/>
              <w:contextualSpacing/>
              <w:rPr>
                <w:ins w:id="2490" w:author="Andy Kleinhesselink" w:date="2019-07-14T10:00:00Z"/>
              </w:rPr>
              <w:pPrChange w:id="2491" w:author="Andy Kleinhesselink" w:date="2019-07-14T10:06:00Z">
                <w:pPr>
                  <w:spacing w:after="202"/>
                  <w:ind w:firstLine="0"/>
                  <w:contextualSpacing/>
                  <w:jc w:val="center"/>
                </w:pPr>
              </w:pPrChange>
            </w:pPr>
          </w:p>
        </w:tc>
        <w:tc>
          <w:tcPr>
            <w:tcW w:w="7002" w:type="dxa"/>
            <w:vAlign w:val="center"/>
            <w:tcPrChange w:id="2492" w:author="Andy Kleinhesselink" w:date="2019-07-14T10:06:00Z">
              <w:tcPr>
                <w:tcW w:w="6102" w:type="dxa"/>
                <w:vAlign w:val="center"/>
              </w:tcPr>
            </w:tcPrChange>
          </w:tcPr>
          <w:p w14:paraId="59FE5E95" w14:textId="6DD99BA7" w:rsidR="006F3331" w:rsidRDefault="00DA3A33" w:rsidP="006F3331">
            <w:pPr>
              <w:spacing w:after="202"/>
              <w:contextualSpacing/>
              <w:jc w:val="center"/>
              <w:rPr>
                <w:ins w:id="2493" w:author="Andy Kleinhesselink" w:date="2019-07-14T10:00:00Z"/>
                <w:rFonts w:eastAsia="Cambria" w:cs="Cambria"/>
              </w:rPr>
            </w:pPr>
            <m:oMathPara>
              <m:oMath>
                <m:f>
                  <m:fPr>
                    <m:ctrlPr>
                      <w:ins w:id="2494" w:author="Andy Kleinhesselink" w:date="2019-07-14T10:00:00Z">
                        <w:rPr>
                          <w:rFonts w:ascii="Cambria Math" w:hAnsi="Cambria Math"/>
                          <w:i/>
                        </w:rPr>
                      </w:ins>
                    </m:ctrlPr>
                  </m:fPr>
                  <m:num>
                    <m:sSub>
                      <m:sSubPr>
                        <m:ctrlPr>
                          <w:ins w:id="2495" w:author="Andy Kleinhesselink" w:date="2019-07-14T10:00:00Z">
                            <w:rPr>
                              <w:rFonts w:ascii="Cambria Math" w:hAnsi="Cambria Math"/>
                              <w:i/>
                            </w:rPr>
                          </w:ins>
                        </m:ctrlPr>
                      </m:sSubPr>
                      <m:e>
                        <m:r>
                          <w:ins w:id="2496" w:author="Andy Kleinhesselink" w:date="2019-07-14T10:00:00Z">
                            <w:rPr>
                              <w:rFonts w:ascii="Cambria Math" w:hAnsi="Cambria Math"/>
                            </w:rPr>
                            <m:t>n</m:t>
                          </w:ins>
                        </m:r>
                      </m:e>
                      <m:sub>
                        <m:r>
                          <w:ins w:id="2497" w:author="Andy Kleinhesselink" w:date="2019-07-14T10:00:00Z">
                            <w:rPr>
                              <w:rFonts w:ascii="Cambria Math" w:hAnsi="Cambria Math"/>
                            </w:rPr>
                            <m:t>i</m:t>
                          </w:ins>
                        </m:r>
                      </m:sub>
                    </m:sSub>
                    <m:r>
                      <w:ins w:id="2498" w:author="Andy Kleinhesselink" w:date="2019-07-14T10:00:00Z">
                        <w:rPr>
                          <w:rFonts w:ascii="Cambria Math" w:hAnsi="Cambria Math"/>
                        </w:rPr>
                        <m:t>(t+1)</m:t>
                      </w:ins>
                    </m:r>
                  </m:num>
                  <m:den>
                    <m:sSub>
                      <m:sSubPr>
                        <m:ctrlPr>
                          <w:ins w:id="2499" w:author="Andy Kleinhesselink" w:date="2019-07-14T10:00:00Z">
                            <w:rPr>
                              <w:rFonts w:ascii="Cambria Math" w:hAnsi="Cambria Math"/>
                              <w:i/>
                            </w:rPr>
                          </w:ins>
                        </m:ctrlPr>
                      </m:sSubPr>
                      <m:e>
                        <m:r>
                          <w:ins w:id="2500" w:author="Andy Kleinhesselink" w:date="2019-07-14T10:00:00Z">
                            <w:rPr>
                              <w:rFonts w:ascii="Cambria Math" w:hAnsi="Cambria Math"/>
                            </w:rPr>
                            <m:t>n</m:t>
                          </w:ins>
                        </m:r>
                      </m:e>
                      <m:sub>
                        <m:r>
                          <w:ins w:id="2501" w:author="Andy Kleinhesselink" w:date="2019-07-14T10:00:00Z">
                            <w:rPr>
                              <w:rFonts w:ascii="Cambria Math" w:hAnsi="Cambria Math"/>
                            </w:rPr>
                            <m:t>i</m:t>
                          </w:ins>
                        </m:r>
                      </m:sub>
                    </m:sSub>
                    <m:r>
                      <w:ins w:id="2502" w:author="Andy Kleinhesselink" w:date="2019-07-14T10:00:00Z">
                        <w:rPr>
                          <w:rFonts w:ascii="Cambria Math" w:hAnsi="Cambria Math"/>
                        </w:rPr>
                        <m:t>(t)</m:t>
                      </w:ins>
                    </m:r>
                  </m:den>
                </m:f>
                <m:r>
                  <w:ins w:id="2503" w:author="Andy Kleinhesselink" w:date="2019-07-14T10:00:00Z">
                    <w:rPr>
                      <w:rFonts w:ascii="Cambria Math" w:hAnsi="Cambria Math"/>
                    </w:rPr>
                    <m:t>=</m:t>
                  </w:ins>
                </m:r>
                <m:f>
                  <m:fPr>
                    <m:ctrlPr>
                      <w:ins w:id="2504" w:author="Andy Kleinhesselink" w:date="2019-07-14T10:00:00Z">
                        <w:rPr>
                          <w:rFonts w:ascii="Cambria Math" w:hAnsi="Cambria Math"/>
                          <w:i/>
                        </w:rPr>
                      </w:ins>
                    </m:ctrlPr>
                  </m:fPr>
                  <m:num>
                    <m:sSub>
                      <m:sSubPr>
                        <m:ctrlPr>
                          <w:ins w:id="2505" w:author="Andy Kleinhesselink" w:date="2019-07-14T10:00:00Z">
                            <w:rPr>
                              <w:rFonts w:ascii="Cambria Math" w:hAnsi="Cambria Math"/>
                              <w:i/>
                            </w:rPr>
                          </w:ins>
                        </m:ctrlPr>
                      </m:sSubPr>
                      <m:e>
                        <m:r>
                          <w:ins w:id="2506" w:author="Andy Kleinhesselink" w:date="2019-07-14T10:00:00Z">
                            <w:rPr>
                              <w:rFonts w:ascii="Cambria Math" w:hAnsi="Cambria Math"/>
                            </w:rPr>
                            <m:t>λ</m:t>
                          </w:ins>
                        </m:r>
                      </m:e>
                      <m:sub>
                        <m:r>
                          <w:ins w:id="2507" w:author="Andy Kleinhesselink" w:date="2019-07-14T10:00:00Z">
                            <w:rPr>
                              <w:rFonts w:ascii="Cambria Math" w:hAnsi="Cambria Math"/>
                            </w:rPr>
                            <m:t>i</m:t>
                          </w:ins>
                        </m:r>
                      </m:sub>
                    </m:sSub>
                  </m:num>
                  <m:den>
                    <m:r>
                      <w:ins w:id="2508" w:author="Andy Kleinhesselink" w:date="2019-07-14T10:00:00Z">
                        <w:rPr>
                          <w:rFonts w:ascii="Cambria Math" w:hAnsi="Cambria Math"/>
                        </w:rPr>
                        <m:t xml:space="preserve">1+ </m:t>
                      </w:ins>
                    </m:r>
                    <m:nary>
                      <m:naryPr>
                        <m:chr m:val="∑"/>
                        <m:ctrlPr>
                          <w:ins w:id="2509" w:author="Andy Kleinhesselink" w:date="2019-07-14T10:26:00Z">
                            <w:rPr>
                              <w:rFonts w:ascii="Cambria Math" w:hAnsi="Cambria Math"/>
                              <w:i/>
                            </w:rPr>
                          </w:ins>
                        </m:ctrlPr>
                      </m:naryPr>
                      <m:sub>
                        <m:r>
                          <w:ins w:id="2510" w:author="Andy Kleinhesselink" w:date="2019-07-14T10:26:00Z">
                            <w:rPr>
                              <w:rFonts w:ascii="Cambria Math" w:hAnsi="Cambria Math"/>
                            </w:rPr>
                            <m:t>j</m:t>
                          </w:ins>
                        </m:r>
                      </m:sub>
                      <m:sup>
                        <m:r>
                          <w:ins w:id="2511" w:author="Andy Kleinhesselink" w:date="2019-07-14T10:26:00Z">
                            <w:rPr>
                              <w:rFonts w:ascii="Cambria Math" w:hAnsi="Cambria Math"/>
                            </w:rPr>
                            <m:t>3</m:t>
                          </w:ins>
                        </m:r>
                      </m:sup>
                      <m:e>
                        <m:sSup>
                          <m:sSupPr>
                            <m:ctrlPr>
                              <w:ins w:id="2512" w:author="Andy Kleinhesselink" w:date="2019-07-14T10:26:00Z">
                                <w:rPr>
                                  <w:rFonts w:ascii="Cambria Math" w:hAnsi="Cambria Math"/>
                                  <w:i/>
                                </w:rPr>
                              </w:ins>
                            </m:ctrlPr>
                          </m:sSupPr>
                          <m:e>
                            <m:d>
                              <m:dPr>
                                <m:ctrlPr>
                                  <w:ins w:id="2513" w:author="Andy Kleinhesselink" w:date="2019-07-14T10:26:00Z">
                                    <w:rPr>
                                      <w:rFonts w:ascii="Cambria Math" w:hAnsi="Cambria Math"/>
                                      <w:i/>
                                    </w:rPr>
                                  </w:ins>
                                </m:ctrlPr>
                              </m:dPr>
                              <m:e>
                                <m:sSub>
                                  <m:sSubPr>
                                    <m:ctrlPr>
                                      <w:ins w:id="2514" w:author="Andy Kleinhesselink" w:date="2019-07-14T10:26:00Z">
                                        <w:rPr>
                                          <w:rFonts w:ascii="Cambria Math" w:hAnsi="Cambria Math"/>
                                          <w:i/>
                                        </w:rPr>
                                      </w:ins>
                                    </m:ctrlPr>
                                  </m:sSubPr>
                                  <m:e>
                                    <m:r>
                                      <w:ins w:id="2515" w:author="Andy Kleinhesselink" w:date="2019-07-14T10:26:00Z">
                                        <w:rPr>
                                          <w:rFonts w:ascii="Cambria Math" w:hAnsi="Cambria Math"/>
                                        </w:rPr>
                                        <m:t>α</m:t>
                                      </w:ins>
                                    </m:r>
                                  </m:e>
                                  <m:sub>
                                    <m:r>
                                      <w:ins w:id="2516" w:author="Andy Kleinhesselink" w:date="2019-07-14T10:26:00Z">
                                        <w:rPr>
                                          <w:rFonts w:ascii="Cambria Math" w:hAnsi="Cambria Math"/>
                                        </w:rPr>
                                        <m:t>ij</m:t>
                                      </w:ins>
                                    </m:r>
                                  </m:sub>
                                </m:sSub>
                                <m:sSub>
                                  <m:sSubPr>
                                    <m:ctrlPr>
                                      <w:ins w:id="2517" w:author="Andy Kleinhesselink" w:date="2019-07-14T10:26:00Z">
                                        <w:rPr>
                                          <w:rFonts w:ascii="Cambria Math" w:hAnsi="Cambria Math"/>
                                          <w:i/>
                                        </w:rPr>
                                      </w:ins>
                                    </m:ctrlPr>
                                  </m:sSubPr>
                                  <m:e>
                                    <m:r>
                                      <w:ins w:id="2518" w:author="Andy Kleinhesselink" w:date="2019-07-14T10:26:00Z">
                                        <w:rPr>
                                          <w:rFonts w:ascii="Cambria Math" w:hAnsi="Cambria Math"/>
                                        </w:rPr>
                                        <m:t>n</m:t>
                                      </w:ins>
                                    </m:r>
                                  </m:e>
                                  <m:sub>
                                    <m:r>
                                      <w:ins w:id="2519" w:author="Andy Kleinhesselink" w:date="2019-07-14T10:26:00Z">
                                        <w:rPr>
                                          <w:rFonts w:ascii="Cambria Math" w:hAnsi="Cambria Math"/>
                                        </w:rPr>
                                        <m:t>j</m:t>
                                      </w:ins>
                                    </m:r>
                                  </m:sub>
                                </m:sSub>
                              </m:e>
                            </m:d>
                          </m:e>
                          <m:sup>
                            <m:sSub>
                              <m:sSubPr>
                                <m:ctrlPr>
                                  <w:ins w:id="2520" w:author="Andy Kleinhesselink" w:date="2019-07-14T10:27:00Z">
                                    <w:rPr>
                                      <w:rFonts w:ascii="Cambria Math" w:hAnsi="Cambria Math"/>
                                      <w:i/>
                                    </w:rPr>
                                  </w:ins>
                                </m:ctrlPr>
                              </m:sSubPr>
                              <m:e>
                                <m:r>
                                  <w:ins w:id="2521" w:author="Andy Kleinhesselink" w:date="2019-07-14T10:26:00Z">
                                    <w:rPr>
                                      <w:rFonts w:ascii="Cambria Math" w:hAnsi="Cambria Math"/>
                                    </w:rPr>
                                    <m:t>τ</m:t>
                                  </w:ins>
                                </m:r>
                              </m:e>
                              <m:sub>
                                <m:r>
                                  <w:ins w:id="2522" w:author="Andy Kleinhesselink" w:date="2019-07-14T10:27:00Z">
                                    <w:rPr>
                                      <w:rFonts w:ascii="Cambria Math" w:hAnsi="Cambria Math"/>
                                    </w:rPr>
                                    <m:t>ij</m:t>
                                  </w:ins>
                                </m:r>
                              </m:sub>
                            </m:sSub>
                          </m:sup>
                        </m:sSup>
                        <m:r>
                          <w:ins w:id="2523" w:author="Andy Kleinhesselink" w:date="2019-07-14T10:26:00Z">
                            <w:rPr>
                              <w:rFonts w:ascii="Cambria Math" w:hAnsi="Cambria Math"/>
                            </w:rPr>
                            <m:t xml:space="preserve"> </m:t>
                          </w:ins>
                        </m:r>
                      </m:e>
                    </m:nary>
                  </m:den>
                </m:f>
                <m:r>
                  <w:ins w:id="2524" w:author="Andy Kleinhesselink" w:date="2019-07-14T10:00:00Z">
                    <w:rPr>
                      <w:rFonts w:ascii="Cambria Math" w:hAnsi="Cambria Math"/>
                    </w:rPr>
                    <m:t xml:space="preserve"> </m:t>
                  </w:ins>
                </m:r>
              </m:oMath>
            </m:oMathPara>
          </w:p>
        </w:tc>
        <w:tc>
          <w:tcPr>
            <w:tcW w:w="738" w:type="dxa"/>
            <w:vAlign w:val="center"/>
            <w:tcPrChange w:id="2525" w:author="Andy Kleinhesselink" w:date="2019-07-14T10:06:00Z">
              <w:tcPr>
                <w:tcW w:w="738" w:type="dxa"/>
                <w:vAlign w:val="center"/>
              </w:tcPr>
            </w:tcPrChange>
          </w:tcPr>
          <w:p w14:paraId="0E7F6AAD" w14:textId="7A33FB67" w:rsidR="006F3331" w:rsidRDefault="006F3331" w:rsidP="006F3331">
            <w:pPr>
              <w:spacing w:after="202"/>
              <w:ind w:firstLine="0"/>
              <w:contextualSpacing/>
              <w:jc w:val="center"/>
              <w:rPr>
                <w:ins w:id="2526" w:author="Andy Kleinhesselink" w:date="2019-07-14T10:00:00Z"/>
              </w:rPr>
            </w:pPr>
            <w:ins w:id="2527" w:author="Andy Kleinhesselink" w:date="2019-07-14T10:00:00Z">
              <w:r>
                <w:t>(</w:t>
              </w:r>
              <w:r>
                <w:rPr>
                  <w:noProof/>
                </w:rPr>
                <w:fldChar w:fldCharType="begin"/>
              </w:r>
              <w:r>
                <w:rPr>
                  <w:noProof/>
                </w:rPr>
                <w:instrText xml:space="preserve"> SEQ eq \* MERGEFORMAT </w:instrText>
              </w:r>
              <w:r>
                <w:rPr>
                  <w:noProof/>
                </w:rPr>
                <w:fldChar w:fldCharType="separate"/>
              </w:r>
            </w:ins>
            <w:ins w:id="2528" w:author="Andy Kleinhesselink" w:date="2019-07-14T10:43:00Z">
              <w:r w:rsidR="0082769A">
                <w:rPr>
                  <w:noProof/>
                </w:rPr>
                <w:t>15</w:t>
              </w:r>
            </w:ins>
            <w:ins w:id="2529" w:author="Andy Kleinhesselink" w:date="2019-07-14T10:00:00Z">
              <w:r>
                <w:rPr>
                  <w:noProof/>
                </w:rPr>
                <w:fldChar w:fldCharType="end"/>
              </w:r>
              <w:r>
                <w:t>)</w:t>
              </w:r>
            </w:ins>
          </w:p>
        </w:tc>
      </w:tr>
    </w:tbl>
    <w:p w14:paraId="503BAEE0" w14:textId="3575B67D" w:rsidR="00CE31C5" w:rsidDel="006F3331" w:rsidRDefault="00A6374E">
      <w:pPr>
        <w:spacing w:after="202"/>
        <w:ind w:firstLine="0"/>
        <w:contextualSpacing/>
        <w:rPr>
          <w:del w:id="2530" w:author="Andy Kleinhesselink" w:date="2019-07-14T10:01:00Z"/>
        </w:rPr>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ins w:id="2531" w:author="Andy Kleinhesselink" w:date="2019-07-14T10:05:00Z">
        <w:r w:rsidR="006F3331">
          <w:t>each competitor term is raised to a separate</w:t>
        </w:r>
      </w:ins>
      <w:del w:id="2532" w:author="Andy Kleinhesselink" w:date="2019-07-14T10:05:00Z">
        <w:r w:rsidDel="006F3331">
          <w:delText xml:space="preserve"> </w:delText>
        </w:r>
      </w:del>
      <w:ins w:id="2533" w:author="Andy Kleinhesselink" w:date="2019-07-14T10:05:00Z">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6F3331">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r w:rsidR="006F3331">
          <w:t xml:space="preserve"> </w:t>
        </w:r>
      </w:ins>
      <w:ins w:id="2534" w:author="Andy Kleinhesselink" w:date="2019-07-23T16:04:00Z">
        <w:r w:rsidR="007E55B8">
          <w:t>When</w:t>
        </w:r>
      </w:ins>
      <m:oMath>
        <m:sSub>
          <m:sSubPr>
            <m:ctrlPr>
              <w:del w:id="2535" w:author="Andy Kleinhesselink" w:date="2019-07-14T10:06:00Z">
                <w:rPr>
                  <w:rFonts w:ascii="Cambria Math" w:hAnsi="Cambria Math"/>
                  <w:i/>
                </w:rPr>
              </w:del>
            </m:ctrlPr>
          </m:sSubPr>
          <m:e>
            <m:r>
              <w:del w:id="2536" w:author="Andy Kleinhesselink" w:date="2019-07-14T10:06:00Z">
                <w:rPr>
                  <w:rFonts w:ascii="Cambria Math" w:hAnsi="Cambria Math"/>
                </w:rPr>
                <m:t>τ</m:t>
              </w:del>
            </m:r>
          </m:e>
          <m:sub>
            <m:r>
              <w:del w:id="2537" w:author="Andy Kleinhesselink" w:date="2019-07-14T10:06:00Z">
                <w:rPr>
                  <w:rFonts w:ascii="Cambria Math" w:hAnsi="Cambria Math"/>
                </w:rPr>
                <m:t>i</m:t>
              </w:del>
            </m:r>
          </m:sub>
        </m:sSub>
        <m:r>
          <w:del w:id="2538" w:author="Andy Kleinhesselink" w:date="2019-07-14T10:06:00Z">
            <w:rPr>
              <w:rFonts w:ascii="Cambria Math" w:hAnsi="Cambria Math"/>
            </w:rPr>
            <m:t>&gt;0</m:t>
          </w:del>
        </m:r>
      </m:oMath>
      <w:del w:id="2539" w:author="Andy Kleinhesselink" w:date="2019-07-14T10:06:00Z">
        <w:r w:rsidDel="006F3331">
          <w:delText xml:space="preserve"> is a</w:delText>
        </w:r>
      </w:del>
      <w:ins w:id="2540" w:author="Andy Kleinhesselink" w:date="2019-07-14T10:16:00Z">
        <w:r w:rsidR="005904D6">
          <w:t xml:space="preserve"> all </w:t>
        </w:r>
        <m:oMath>
          <m:sSub>
            <m:sSubPr>
              <m:ctrlPr>
                <w:rPr>
                  <w:rFonts w:ascii="Cambria Math" w:hAnsi="Cambria Math"/>
                  <w:i/>
                </w:rPr>
              </m:ctrlPr>
            </m:sSubPr>
            <m:e>
              <m:r>
                <w:rPr>
                  <w:rFonts w:ascii="Cambria Math" w:hAnsi="Cambria Math"/>
                </w:rPr>
                <m:t>τ</m:t>
              </m:r>
            </m:e>
            <m:sub>
              <m:r>
                <w:rPr>
                  <w:rFonts w:ascii="Cambria Math" w:hAnsi="Cambria Math"/>
                </w:rPr>
                <m:t>ij</m:t>
              </m:r>
            </m:sub>
          </m:sSub>
        </m:oMath>
        <w:r w:rsidR="005904D6">
          <w:t xml:space="preserve"> = 1, our model be</w:t>
        </w:r>
      </w:ins>
      <w:ins w:id="2541" w:author="Andy Kleinhesselink" w:date="2019-07-14T10:17:00Z">
        <w:r w:rsidR="005904D6">
          <w:t xml:space="preserve">comes identical to the more widely used </w:t>
        </w:r>
        <w:proofErr w:type="spellStart"/>
        <w:r w:rsidR="005904D6">
          <w:t>Beverton</w:t>
        </w:r>
        <w:proofErr w:type="spellEnd"/>
        <w:r w:rsidR="005904D6">
          <w:t>-Holt form</w:t>
        </w:r>
      </w:ins>
      <w:ins w:id="2542" w:author="Andy Kleinhesselink" w:date="2019-07-14T10:20:00Z">
        <w:r w:rsidR="002C750B">
          <w:t xml:space="preserve"> </w:t>
        </w:r>
        <w:r w:rsidR="002C750B">
          <w:fldChar w:fldCharType="begin"/>
        </w:r>
        <w:r w:rsidR="002C750B">
          <w:instrText xml:space="preserve"> ADDIN ZOTERO_ITEM CSL_CITATION {"citationID":"nmaIK7by","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ins>
      <w:r w:rsidR="002C750B">
        <w:fldChar w:fldCharType="separate"/>
      </w:r>
      <w:ins w:id="2543" w:author="Andy Kleinhesselink" w:date="2019-07-14T10:20:00Z">
        <w:r w:rsidR="002C750B">
          <w:rPr>
            <w:noProof/>
          </w:rPr>
          <w:t>(Kraft et al. 2015)</w:t>
        </w:r>
        <w:r w:rsidR="002C750B">
          <w:fldChar w:fldCharType="end"/>
        </w:r>
      </w:ins>
      <w:ins w:id="2544" w:author="Andy Kleinhesselink" w:date="2019-07-23T16:03:00Z">
        <w:r w:rsidR="007E55B8">
          <w:t>.</w:t>
        </w:r>
      </w:ins>
      <w:ins w:id="2545" w:author="Andy Kleinhesselink" w:date="2019-07-14T10:19:00Z">
        <w:r w:rsidR="002C750B">
          <w:t xml:space="preserve"> </w:t>
        </w:r>
      </w:ins>
      <w:ins w:id="2546" w:author="Andy Kleinhesselink" w:date="2019-07-23T16:05:00Z">
        <w:r w:rsidR="00BF1A1C">
          <w:t>The</w:t>
        </w:r>
      </w:ins>
      <w:ins w:id="2547" w:author="Andy Kleinhesselink" w:date="2019-07-14T10:18:00Z">
        <w:r w:rsidR="005904D6">
          <w:t xml:space="preserve"> competitor</w:t>
        </w:r>
      </w:ins>
      <w:ins w:id="2548" w:author="Andy Kleinhesselink" w:date="2019-07-23T16:04:00Z">
        <w:r w:rsidR="007E55B8">
          <w:t xml:space="preserve">-specific </w:t>
        </w:r>
      </w:ins>
      <w:ins w:id="2549" w:author="Andy Kleinhesselink" w:date="2019-07-14T10:18:00Z">
        <w:r w:rsidR="005904D6">
          <w:t>exponent</w:t>
        </w:r>
      </w:ins>
      <w:ins w:id="2550" w:author="Andy Kleinhesselink" w:date="2019-07-23T16:04:00Z">
        <w:r w:rsidR="007E55B8">
          <w:t>s</w:t>
        </w:r>
      </w:ins>
      <w:ins w:id="2551" w:author="Andy Kleinhesselink" w:date="2019-07-14T10:21:00Z">
        <w:r w:rsidR="002C750B">
          <w:t>,</w:t>
        </w:r>
      </w:ins>
      <w:ins w:id="2552" w:author="Andy Kleinhesselink" w:date="2019-07-14T10:18:00Z">
        <w:r w:rsidR="005904D6">
          <w:t xml:space="preserve"> </w:t>
        </w:r>
        <m:oMath>
          <m:sSub>
            <m:sSubPr>
              <m:ctrlPr>
                <w:rPr>
                  <w:rFonts w:ascii="Cambria Math" w:hAnsi="Cambria Math"/>
                  <w:i/>
                </w:rPr>
              </m:ctrlPr>
            </m:sSubPr>
            <m:e>
              <m:r>
                <w:rPr>
                  <w:rFonts w:ascii="Cambria Math" w:hAnsi="Cambria Math"/>
                </w:rPr>
                <m:t>τ</m:t>
              </m:r>
            </m:e>
            <m:sub>
              <m:r>
                <w:rPr>
                  <w:rFonts w:ascii="Cambria Math" w:hAnsi="Cambria Math"/>
                </w:rPr>
                <m:t>ij</m:t>
              </m:r>
            </m:sub>
          </m:sSub>
        </m:oMath>
      </w:ins>
      <w:ins w:id="2553" w:author="Andy Kleinhesselink" w:date="2019-07-14T10:21:00Z">
        <w:r w:rsidR="002C750B">
          <w:t>,</w:t>
        </w:r>
      </w:ins>
      <w:ins w:id="2554" w:author="Andy Kleinhesselink" w:date="2019-07-14T10:18:00Z">
        <w:r w:rsidR="005904D6">
          <w:t xml:space="preserve"> </w:t>
        </w:r>
      </w:ins>
      <w:ins w:id="2555" w:author="Andy Kleinhesselink" w:date="2019-07-14T10:11:00Z">
        <w:r w:rsidR="00744F8A">
          <w:t>increase</w:t>
        </w:r>
      </w:ins>
      <w:ins w:id="2556" w:author="Andy Kleinhesselink" w:date="2019-07-23T16:03:00Z">
        <w:r w:rsidR="007E55B8">
          <w:t>s</w:t>
        </w:r>
      </w:ins>
      <w:ins w:id="2557" w:author="Andy Kleinhesselink" w:date="2019-07-14T10:11:00Z">
        <w:r w:rsidR="00744F8A">
          <w:t xml:space="preserve"> the flexibility of the model and </w:t>
        </w:r>
      </w:ins>
      <w:ins w:id="2558" w:author="Andy Kleinhesselink" w:date="2019-07-14T10:12:00Z">
        <w:r w:rsidR="00744F8A">
          <w:t xml:space="preserve">allows the shape of </w:t>
        </w:r>
      </w:ins>
      <w:del w:id="2559" w:author="Andy Kleinhesselink" w:date="2019-07-14T10:09:00Z">
        <w:r w:rsidDel="00744F8A">
          <w:delText xml:space="preserve"> </w:delText>
        </w:r>
      </w:del>
      <w:del w:id="2560" w:author="Andy Kleinhesselink" w:date="2019-07-14T10:06:00Z">
        <w:r w:rsidDel="006F3331">
          <w:delText>species</w:delText>
        </w:r>
      </w:del>
      <w:del w:id="2561" w:author="Andy Kleinhesselink" w:date="2019-07-14T10:09:00Z">
        <w:r w:rsidR="00CC0BA7" w:rsidDel="00744F8A">
          <w:delText>-</w:delText>
        </w:r>
        <w:r w:rsidDel="00744F8A">
          <w:delText>specific parameter controlling</w:delText>
        </w:r>
        <w:r w:rsidR="00390672" w:rsidDel="00744F8A">
          <w:delText xml:space="preserve"> how steep fecundity declines with competition in general</w:delText>
        </w:r>
      </w:del>
      <w:del w:id="2562" w:author="Andy Kleinhesselink" w:date="2019-07-14T10:07:00Z">
        <w:r w:rsidR="00390672" w:rsidDel="006F3331">
          <w:delText>.</w:delText>
        </w:r>
      </w:del>
      <w:del w:id="2563" w:author="Andy Kleinhesselink" w:date="2019-07-14T09:48:00Z">
        <w:r w:rsidR="00390672" w:rsidDel="00CE31C5">
          <w:delText xml:space="preserve"> </w:delText>
        </w:r>
      </w:del>
    </w:p>
    <w:p w14:paraId="0E62807F" w14:textId="51224458" w:rsidR="003840B0" w:rsidDel="00744F8A" w:rsidRDefault="003840B0">
      <w:pPr>
        <w:spacing w:after="202"/>
        <w:ind w:firstLine="0"/>
        <w:contextualSpacing/>
        <w:rPr>
          <w:del w:id="2564" w:author="Andy Kleinhesselink" w:date="2019-07-14T10:12:00Z"/>
        </w:rPr>
      </w:pPr>
      <w:del w:id="2565" w:author="Andy Kleinhesselink" w:date="2019-07-14T10:00:00Z">
        <w:r w:rsidDel="006F3331">
          <w:tab/>
        </w:r>
      </w:del>
      <w:del w:id="2566" w:author="Andy Kleinhesselink" w:date="2019-07-14T10:01:00Z">
        <w:r w:rsidDel="006F3331">
          <w:delText xml:space="preserve">We </w:delText>
        </w:r>
      </w:del>
      <w:del w:id="2567" w:author="Andy Kleinhesselink" w:date="2019-07-14T09:15:00Z">
        <w:r w:rsidDel="001C1724">
          <w:delText xml:space="preserve">also </w:delText>
        </w:r>
      </w:del>
      <w:del w:id="2568" w:author="Andy Kleinhesselink" w:date="2019-07-14T10:01:00Z">
        <w:r w:rsidDel="006F3331">
          <w:delText xml:space="preserve">fit </w:delText>
        </w:r>
        <w:r w:rsidR="007543E5" w:rsidDel="006F3331">
          <w:delText xml:space="preserve">a second </w:delText>
        </w:r>
        <w:r w:rsidDel="006F3331">
          <w:delText xml:space="preserve">model </w:delText>
        </w:r>
        <w:r w:rsidR="002B6912" w:rsidDel="006F3331">
          <w:delText>in which the effects of each species are modified with a</w:delText>
        </w:r>
        <w:r w:rsidR="00FA4B01" w:rsidDel="006F3331">
          <w:delText xml:space="preserve"> separate </w:delText>
        </w:r>
        <w:r w:rsidR="002B6912" w:rsidDel="006F3331">
          <w:delText>exponent</w:delText>
        </w:r>
      </w:del>
      <w:del w:id="2569" w:author="Andy Kleinhesselink" w:date="2019-07-14T10:05:00Z">
        <w:r w:rsidR="002B6912" w:rsidDel="006F3331">
          <w:delText xml:space="preserve"> </w:delTex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rsidDel="006F3331">
          <w:delText xml:space="preserve"> where </w:delTex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gt;0</m:t>
          </m:r>
        </m:oMath>
      </w:del>
      <m:oMath>
        <m:r>
          <w:del w:id="2570" w:author="Andy Kleinhesselink" w:date="2019-07-14T10:03:00Z">
            <w:rPr>
              <w:rFonts w:ascii="Cambria Math" w:hAnsi="Cambria Math"/>
            </w:rPr>
            <m:t>,</m:t>
          </w:del>
        </m:r>
        <m:r>
          <w:del w:id="2571" w:author="Andy Kleinhesselink" w:date="2019-07-14T10:05:00Z">
            <w:rPr>
              <w:rFonts w:ascii="Cambria Math" w:hAnsi="Cambria Math"/>
            </w:rPr>
            <m:t xml:space="preserve"> </m:t>
          </w:del>
        </m:r>
      </m:oMath>
      <w:ins w:id="2572" w:author="Andy Kleinhesselink" w:date="2019-07-14T10:03:00Z">
        <w:r w:rsidR="006F3331">
          <w:t>density dependence to change depending on the competitor species.</w:t>
        </w:r>
      </w:ins>
      <w:ins w:id="2573" w:author="Andy Kleinhesselink" w:date="2019-07-14T10:12:00Z">
        <w:r w:rsidR="005904D6">
          <w:t xml:space="preserve"> This flexibility is warr</w:t>
        </w:r>
      </w:ins>
      <w:ins w:id="2574" w:author="Andy Kleinhesselink" w:date="2019-07-14T10:13:00Z">
        <w:r w:rsidR="005904D6">
          <w:t>a</w:t>
        </w:r>
      </w:ins>
      <w:ins w:id="2575" w:author="Andy Kleinhesselink" w:date="2019-07-14T10:12:00Z">
        <w:r w:rsidR="005904D6">
          <w:t xml:space="preserve">nted </w:t>
        </w:r>
      </w:ins>
      <w:ins w:id="2576" w:author="Andy Kleinhesselink" w:date="2019-07-14T10:13:00Z">
        <w:r w:rsidR="005904D6">
          <w:t xml:space="preserve">as we </w:t>
        </w:r>
      </w:ins>
      <w:ins w:id="2577" w:author="Andy Kleinhesselink" w:date="2019-07-14T10:22:00Z">
        <w:r w:rsidR="002C750B">
          <w:t>seek</w:t>
        </w:r>
      </w:ins>
      <w:ins w:id="2578" w:author="Andy Kleinhesselink" w:date="2019-07-14T10:13:00Z">
        <w:r w:rsidR="005904D6">
          <w:t xml:space="preserve"> </w:t>
        </w:r>
      </w:ins>
      <w:ins w:id="2579" w:author="Andy Kleinhesselink" w:date="2019-07-14T10:22:00Z">
        <w:r w:rsidR="002C750B">
          <w:t xml:space="preserve">to </w:t>
        </w:r>
      </w:ins>
      <w:ins w:id="2580" w:author="Andy Kleinhesselink" w:date="2019-07-14T10:13:00Z">
        <w:r w:rsidR="005904D6">
          <w:t>isolate HOI</w:t>
        </w:r>
      </w:ins>
      <w:ins w:id="2581" w:author="Andy Kleinhesselink" w:date="2019-07-14T10:22:00Z">
        <w:r w:rsidR="002C750B">
          <w:t>s</w:t>
        </w:r>
      </w:ins>
      <w:ins w:id="2582" w:author="Andy Kleinhesselink" w:date="2019-07-14T10:13:00Z">
        <w:r w:rsidR="005904D6">
          <w:t xml:space="preserve"> once the </w:t>
        </w:r>
      </w:ins>
      <w:ins w:id="2583" w:author="Andy Kleinhesselink" w:date="2019-07-14T10:22:00Z">
        <w:r w:rsidR="002C750B">
          <w:t xml:space="preserve">effect of each specific </w:t>
        </w:r>
      </w:ins>
      <w:ins w:id="2584" w:author="Andy Kleinhesselink" w:date="2019-07-14T10:14:00Z">
        <w:r w:rsidR="005904D6">
          <w:t xml:space="preserve">competitor </w:t>
        </w:r>
      </w:ins>
      <w:ins w:id="2585" w:author="Andy Kleinhesselink" w:date="2019-07-14T10:22:00Z">
        <w:r w:rsidR="002C750B">
          <w:t>is</w:t>
        </w:r>
      </w:ins>
      <w:ins w:id="2586" w:author="Andy Kleinhesselink" w:date="2019-07-14T10:13:00Z">
        <w:r w:rsidR="005904D6">
          <w:t xml:space="preserve"> modeled </w:t>
        </w:r>
      </w:ins>
      <w:ins w:id="2587" w:author="Andy Kleinhesselink" w:date="2019-07-14T10:14:00Z">
        <w:r w:rsidR="005904D6">
          <w:t>accurately.</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
        <w:gridCol w:w="6919"/>
        <w:gridCol w:w="856"/>
      </w:tblGrid>
      <w:tr w:rsidR="003840B0" w:rsidDel="00744F8A" w14:paraId="3BCF2245" w14:textId="575BB13B" w:rsidTr="002B6912">
        <w:trPr>
          <w:trHeight w:val="503"/>
          <w:del w:id="2588" w:author="Andy Kleinhesselink" w:date="2019-07-14T10:12:00Z"/>
        </w:trPr>
        <w:tc>
          <w:tcPr>
            <w:tcW w:w="891" w:type="dxa"/>
            <w:vAlign w:val="center"/>
          </w:tcPr>
          <w:p w14:paraId="7225F48F" w14:textId="4304D83A" w:rsidR="003840B0" w:rsidDel="00744F8A" w:rsidRDefault="003840B0">
            <w:pPr>
              <w:spacing w:after="202"/>
              <w:ind w:firstLine="0"/>
              <w:contextualSpacing/>
              <w:rPr>
                <w:del w:id="2589" w:author="Andy Kleinhesselink" w:date="2019-07-14T10:12:00Z"/>
              </w:rPr>
              <w:pPrChange w:id="2590" w:author="Andy Kleinhesselink" w:date="2019-07-14T10:12:00Z">
                <w:pPr>
                  <w:spacing w:after="202"/>
                  <w:ind w:firstLine="0"/>
                  <w:contextualSpacing/>
                  <w:jc w:val="center"/>
                </w:pPr>
              </w:pPrChange>
            </w:pPr>
          </w:p>
        </w:tc>
        <w:tc>
          <w:tcPr>
            <w:tcW w:w="7020" w:type="dxa"/>
            <w:vAlign w:val="center"/>
          </w:tcPr>
          <w:p w14:paraId="35240E1B" w14:textId="6C80DE67" w:rsidR="003840B0" w:rsidDel="00744F8A" w:rsidRDefault="00DA3A33">
            <w:pPr>
              <w:spacing w:after="202"/>
              <w:ind w:firstLine="0"/>
              <w:contextualSpacing/>
              <w:rPr>
                <w:del w:id="2591" w:author="Andy Kleinhesselink" w:date="2019-07-14T10:12:00Z"/>
              </w:rPr>
              <w:pPrChange w:id="2592" w:author="Andy Kleinhesselink" w:date="2019-07-14T10:12:00Z">
                <w:pPr>
                  <w:spacing w:after="202"/>
                  <w:contextualSpacing/>
                  <w:jc w:val="center"/>
                </w:pPr>
              </w:pPrChange>
            </w:pPr>
            <m:oMathPara>
              <m:oMath>
                <m:f>
                  <m:fPr>
                    <m:ctrlPr>
                      <w:del w:id="2593" w:author="Andy Kleinhesselink" w:date="2019-07-14T09:57:00Z">
                        <w:rPr>
                          <w:rFonts w:ascii="Cambria Math" w:hAnsi="Cambria Math"/>
                          <w:i/>
                        </w:rPr>
                      </w:del>
                    </m:ctrlPr>
                  </m:fPr>
                  <m:num>
                    <m:sSub>
                      <m:sSubPr>
                        <m:ctrlPr>
                          <w:del w:id="2594" w:author="Andy Kleinhesselink" w:date="2019-07-14T09:57:00Z">
                            <w:rPr>
                              <w:rFonts w:ascii="Cambria Math" w:hAnsi="Cambria Math"/>
                              <w:i/>
                            </w:rPr>
                          </w:del>
                        </m:ctrlPr>
                      </m:sSubPr>
                      <m:e>
                        <m:r>
                          <w:del w:id="2595" w:author="Andy Kleinhesselink" w:date="2019-07-14T09:57:00Z">
                            <w:rPr>
                              <w:rFonts w:ascii="Cambria Math" w:hAnsi="Cambria Math"/>
                            </w:rPr>
                            <m:t>n</m:t>
                          </w:del>
                        </m:r>
                      </m:e>
                      <m:sub>
                        <m:r>
                          <w:del w:id="2596" w:author="Andy Kleinhesselink" w:date="2019-07-14T09:57:00Z">
                            <w:rPr>
                              <w:rFonts w:ascii="Cambria Math" w:hAnsi="Cambria Math"/>
                            </w:rPr>
                            <m:t>i,t+1</m:t>
                          </w:del>
                        </m:r>
                      </m:sub>
                    </m:sSub>
                  </m:num>
                  <m:den>
                    <m:sSub>
                      <m:sSubPr>
                        <m:ctrlPr>
                          <w:del w:id="2597" w:author="Andy Kleinhesselink" w:date="2019-07-14T09:57:00Z">
                            <w:rPr>
                              <w:rFonts w:ascii="Cambria Math" w:hAnsi="Cambria Math"/>
                              <w:i/>
                            </w:rPr>
                          </w:del>
                        </m:ctrlPr>
                      </m:sSubPr>
                      <m:e>
                        <m:r>
                          <w:del w:id="2598" w:author="Andy Kleinhesselink" w:date="2019-07-14T09:57:00Z">
                            <w:rPr>
                              <w:rFonts w:ascii="Cambria Math" w:hAnsi="Cambria Math"/>
                            </w:rPr>
                            <m:t>n</m:t>
                          </w:del>
                        </m:r>
                      </m:e>
                      <m:sub>
                        <m:r>
                          <w:del w:id="2599" w:author="Andy Kleinhesselink" w:date="2019-07-14T09:57:00Z">
                            <w:rPr>
                              <w:rFonts w:ascii="Cambria Math" w:hAnsi="Cambria Math"/>
                            </w:rPr>
                            <m:t>i,t</m:t>
                          </w:del>
                        </m:r>
                      </m:sub>
                    </m:sSub>
                  </m:den>
                </m:f>
                <m:r>
                  <w:del w:id="2600" w:author="Andy Kleinhesselink" w:date="2019-07-14T10:12:00Z">
                    <w:rPr>
                      <w:rFonts w:ascii="Cambria Math" w:hAnsi="Cambria Math"/>
                    </w:rPr>
                    <m:t>=</m:t>
                  </w:del>
                </m:r>
                <m:f>
                  <m:fPr>
                    <m:ctrlPr>
                      <w:del w:id="2601" w:author="Andy Kleinhesselink" w:date="2019-07-14T10:12:00Z">
                        <w:rPr>
                          <w:rFonts w:ascii="Cambria Math" w:hAnsi="Cambria Math"/>
                          <w:i/>
                        </w:rPr>
                      </w:del>
                    </m:ctrlPr>
                  </m:fPr>
                  <m:num>
                    <m:sSub>
                      <m:sSubPr>
                        <m:ctrlPr>
                          <w:del w:id="2602" w:author="Andy Kleinhesselink" w:date="2019-07-14T10:12:00Z">
                            <w:rPr>
                              <w:rFonts w:ascii="Cambria Math" w:hAnsi="Cambria Math"/>
                              <w:i/>
                            </w:rPr>
                          </w:del>
                        </m:ctrlPr>
                      </m:sSubPr>
                      <m:e>
                        <m:r>
                          <w:del w:id="2603" w:author="Andy Kleinhesselink" w:date="2019-07-14T10:12:00Z">
                            <w:rPr>
                              <w:rFonts w:ascii="Cambria Math" w:hAnsi="Cambria Math"/>
                            </w:rPr>
                            <m:t>λ</m:t>
                          </w:del>
                        </m:r>
                      </m:e>
                      <m:sub>
                        <m:r>
                          <w:del w:id="2604" w:author="Andy Kleinhesselink" w:date="2019-07-14T10:12:00Z">
                            <w:rPr>
                              <w:rFonts w:ascii="Cambria Math" w:hAnsi="Cambria Math"/>
                            </w:rPr>
                            <m:t>i</m:t>
                          </w:del>
                        </m:r>
                      </m:sub>
                    </m:sSub>
                  </m:num>
                  <m:den>
                    <m:r>
                      <w:del w:id="2605" w:author="Andy Kleinhesselink" w:date="2019-07-14T10:12:00Z">
                        <w:rPr>
                          <w:rFonts w:ascii="Cambria Math" w:hAnsi="Cambria Math"/>
                        </w:rPr>
                        <m:t xml:space="preserve">1+ </m:t>
                      </w:del>
                    </m:r>
                    <m:nary>
                      <m:naryPr>
                        <m:chr m:val="∑"/>
                        <m:limLoc m:val="undOvr"/>
                        <m:ctrlPr>
                          <w:del w:id="2606" w:author="Andy Kleinhesselink" w:date="2019-07-14T10:12:00Z">
                            <w:rPr>
                              <w:rFonts w:ascii="Cambria Math" w:hAnsi="Cambria Math"/>
                              <w:i/>
                            </w:rPr>
                          </w:del>
                        </m:ctrlPr>
                      </m:naryPr>
                      <m:sub>
                        <m:r>
                          <w:del w:id="2607" w:author="Andy Kleinhesselink" w:date="2019-07-14T10:12:00Z">
                            <w:rPr>
                              <w:rFonts w:ascii="Cambria Math" w:hAnsi="Cambria Math"/>
                            </w:rPr>
                            <m:t>j=1</m:t>
                          </w:del>
                        </m:r>
                      </m:sub>
                      <m:sup>
                        <m:r>
                          <w:del w:id="2608" w:author="Andy Kleinhesselink" w:date="2019-07-14T10:12:00Z">
                            <w:rPr>
                              <w:rFonts w:ascii="Cambria Math" w:hAnsi="Cambria Math"/>
                            </w:rPr>
                            <m:t>3</m:t>
                          </w:del>
                        </m:r>
                      </m:sup>
                      <m:e>
                        <m:sSubSup>
                          <m:sSubSupPr>
                            <m:ctrlPr>
                              <w:del w:id="2609" w:author="Andy Kleinhesselink" w:date="2019-07-14T10:12:00Z">
                                <w:rPr>
                                  <w:rFonts w:ascii="Cambria Math" w:hAnsi="Cambria Math"/>
                                  <w:i/>
                                </w:rPr>
                              </w:del>
                            </m:ctrlPr>
                          </m:sSubSupPr>
                          <m:e>
                            <m:d>
                              <m:dPr>
                                <m:ctrlPr>
                                  <w:del w:id="2610" w:author="Andy Kleinhesselink" w:date="2019-07-14T10:12:00Z">
                                    <w:rPr>
                                      <w:rFonts w:ascii="Cambria Math" w:hAnsi="Cambria Math"/>
                                      <w:i/>
                                    </w:rPr>
                                  </w:del>
                                </m:ctrlPr>
                              </m:dPr>
                              <m:e>
                                <m:sSub>
                                  <m:sSubPr>
                                    <m:ctrlPr>
                                      <w:del w:id="2611" w:author="Andy Kleinhesselink" w:date="2019-07-14T10:12:00Z">
                                        <w:rPr>
                                          <w:rFonts w:ascii="Cambria Math" w:hAnsi="Cambria Math"/>
                                          <w:i/>
                                        </w:rPr>
                                      </w:del>
                                    </m:ctrlPr>
                                  </m:sSubPr>
                                  <m:e>
                                    <m:r>
                                      <w:del w:id="2612" w:author="Andy Kleinhesselink" w:date="2019-07-14T10:12:00Z">
                                        <w:rPr>
                                          <w:rFonts w:ascii="Cambria Math" w:hAnsi="Cambria Math"/>
                                        </w:rPr>
                                        <m:t>α</m:t>
                                      </w:del>
                                    </m:r>
                                  </m:e>
                                  <m:sub>
                                    <m:r>
                                      <w:del w:id="2613" w:author="Andy Kleinhesselink" w:date="2019-07-14T10:12:00Z">
                                        <w:rPr>
                                          <w:rFonts w:ascii="Cambria Math" w:hAnsi="Cambria Math"/>
                                        </w:rPr>
                                        <m:t>ij</m:t>
                                      </w:del>
                                    </m:r>
                                  </m:sub>
                                </m:sSub>
                                <m:sSub>
                                  <m:sSubPr>
                                    <m:ctrlPr>
                                      <w:del w:id="2614" w:author="Andy Kleinhesselink" w:date="2019-07-14T10:12:00Z">
                                        <w:rPr>
                                          <w:rFonts w:ascii="Cambria Math" w:hAnsi="Cambria Math"/>
                                          <w:i/>
                                        </w:rPr>
                                      </w:del>
                                    </m:ctrlPr>
                                  </m:sSubPr>
                                  <m:e>
                                    <m:r>
                                      <w:del w:id="2615" w:author="Andy Kleinhesselink" w:date="2019-07-14T10:12:00Z">
                                        <w:rPr>
                                          <w:rFonts w:ascii="Cambria Math" w:hAnsi="Cambria Math"/>
                                        </w:rPr>
                                        <m:t>n</m:t>
                                      </w:del>
                                    </m:r>
                                  </m:e>
                                  <m:sub>
                                    <m:r>
                                      <w:del w:id="2616" w:author="Andy Kleinhesselink" w:date="2019-07-14T10:12:00Z">
                                        <w:rPr>
                                          <w:rFonts w:ascii="Cambria Math" w:hAnsi="Cambria Math"/>
                                        </w:rPr>
                                        <m:t>j</m:t>
                                      </w:del>
                                    </m:r>
                                    <m:r>
                                      <w:del w:id="2617" w:author="Andy Kleinhesselink" w:date="2019-07-14T09:57:00Z">
                                        <w:rPr>
                                          <w:rFonts w:ascii="Cambria Math" w:hAnsi="Cambria Math"/>
                                        </w:rPr>
                                        <m:t>,t</m:t>
                                      </w:del>
                                    </m:r>
                                  </m:sub>
                                </m:sSub>
                              </m:e>
                            </m:d>
                          </m:e>
                          <m:sub>
                            <m:r>
                              <w:del w:id="2618" w:author="Andy Kleinhesselink" w:date="2019-07-14T10:12:00Z">
                                <w:rPr>
                                  <w:rFonts w:ascii="Cambria Math" w:hAnsi="Cambria Math"/>
                                </w:rPr>
                                <m:t>i</m:t>
                              </w:del>
                            </m:r>
                          </m:sub>
                          <m:sup>
                            <m:sSub>
                              <m:sSubPr>
                                <m:ctrlPr>
                                  <w:del w:id="2619" w:author="Andy Kleinhesselink" w:date="2019-07-14T10:12:00Z">
                                    <w:rPr>
                                      <w:rFonts w:ascii="Cambria Math" w:hAnsi="Cambria Math"/>
                                      <w:i/>
                                    </w:rPr>
                                  </w:del>
                                </m:ctrlPr>
                              </m:sSubPr>
                              <m:e>
                                <m:r>
                                  <w:del w:id="2620" w:author="Andy Kleinhesselink" w:date="2019-07-14T10:12:00Z">
                                    <w:rPr>
                                      <w:rFonts w:ascii="Cambria Math" w:hAnsi="Cambria Math"/>
                                    </w:rPr>
                                    <m:t>τ</m:t>
                                  </w:del>
                                </m:r>
                              </m:e>
                              <m:sub>
                                <m:r>
                                  <w:del w:id="2621" w:author="Andy Kleinhesselink" w:date="2019-07-14T10:12:00Z">
                                    <w:rPr>
                                      <w:rFonts w:ascii="Cambria Math" w:hAnsi="Cambria Math"/>
                                    </w:rPr>
                                    <m:t>ij</m:t>
                                  </w:del>
                                </m:r>
                              </m:sub>
                            </m:sSub>
                          </m:sup>
                        </m:sSubSup>
                      </m:e>
                    </m:nary>
                  </m:den>
                </m:f>
                <m:r>
                  <w:del w:id="2622" w:author="Andy Kleinhesselink" w:date="2019-07-14T10:12:00Z">
                    <w:rPr>
                      <w:rFonts w:ascii="Cambria Math" w:hAnsi="Cambria Math"/>
                    </w:rPr>
                    <m:t xml:space="preserve">. </m:t>
                  </w:del>
                </m:r>
              </m:oMath>
            </m:oMathPara>
          </w:p>
        </w:tc>
        <w:tc>
          <w:tcPr>
            <w:tcW w:w="729" w:type="dxa"/>
            <w:vAlign w:val="center"/>
          </w:tcPr>
          <w:p w14:paraId="433DFAE6" w14:textId="428DDCC8" w:rsidR="003840B0" w:rsidDel="00744F8A" w:rsidRDefault="003840B0">
            <w:pPr>
              <w:spacing w:after="202"/>
              <w:ind w:firstLine="0"/>
              <w:contextualSpacing/>
              <w:rPr>
                <w:del w:id="2623" w:author="Andy Kleinhesselink" w:date="2019-07-14T10:12:00Z"/>
              </w:rPr>
              <w:pPrChange w:id="2624" w:author="Andy Kleinhesselink" w:date="2019-07-14T10:12:00Z">
                <w:pPr>
                  <w:spacing w:after="202"/>
                  <w:ind w:firstLine="0"/>
                  <w:contextualSpacing/>
                  <w:jc w:val="center"/>
                </w:pPr>
              </w:pPrChange>
            </w:pPr>
            <w:del w:id="2625" w:author="Andy Kleinhesselink" w:date="2019-07-14T10:12:00Z">
              <w:r w:rsidDel="00744F8A">
                <w:delText>(</w:delText>
              </w:r>
              <w:r w:rsidDel="00744F8A">
                <w:rPr>
                  <w:noProof/>
                </w:rPr>
                <w:fldChar w:fldCharType="begin"/>
              </w:r>
              <w:r w:rsidDel="00744F8A">
                <w:rPr>
                  <w:noProof/>
                </w:rPr>
                <w:delInstrText xml:space="preserve"> SEQ eq \* MERGEFORMAT </w:delInstrText>
              </w:r>
              <w:r w:rsidDel="00744F8A">
                <w:rPr>
                  <w:noProof/>
                </w:rPr>
                <w:fldChar w:fldCharType="separate"/>
              </w:r>
            </w:del>
            <w:del w:id="2626" w:author="Andy Kleinhesselink" w:date="2019-07-12T08:02:00Z">
              <w:r w:rsidR="00427DC4" w:rsidDel="00B91BF5">
                <w:rPr>
                  <w:noProof/>
                </w:rPr>
                <w:delText>10</w:delText>
              </w:r>
            </w:del>
            <w:del w:id="2627" w:author="Andy Kleinhesselink" w:date="2019-07-14T10:12:00Z">
              <w:r w:rsidDel="00744F8A">
                <w:rPr>
                  <w:noProof/>
                </w:rPr>
                <w:fldChar w:fldCharType="end"/>
              </w:r>
              <w:r w:rsidDel="00744F8A">
                <w:delText>)</w:delText>
              </w:r>
            </w:del>
          </w:p>
        </w:tc>
      </w:tr>
    </w:tbl>
    <w:p w14:paraId="141D2419" w14:textId="4C3B9258" w:rsidR="00A2534F" w:rsidRDefault="002B6912" w:rsidP="00CC0BA7">
      <w:pPr>
        <w:spacing w:after="202"/>
        <w:ind w:firstLine="0"/>
        <w:contextualSpacing/>
        <w:rPr>
          <w:ins w:id="2628" w:author="Andy Kleinhesselink" w:date="2019-07-14T09:45:00Z"/>
        </w:rPr>
      </w:pPr>
      <w:del w:id="2629" w:author="Andy Kleinhesselink" w:date="2019-07-14T10:12:00Z">
        <w:r w:rsidDel="00744F8A">
          <w:delText xml:space="preserve">This allows species to have per capita effects that </w:delText>
        </w:r>
        <w:r w:rsidR="0017612D" w:rsidDel="00744F8A">
          <w:delText>are themselves density dependent</w:delText>
        </w:r>
        <w:r w:rsidDel="00744F8A">
          <w:delText xml:space="preserve"> but the competitive effects of each species are still </w:delText>
        </w:r>
        <w:r w:rsidR="001D29E2" w:rsidDel="00744F8A">
          <w:delText xml:space="preserve">assumed to be </w:delText>
        </w:r>
        <w:r w:rsidDel="00744F8A">
          <w:delText xml:space="preserve">additive. </w:delText>
        </w:r>
      </w:del>
      <w:ins w:id="2630" w:author="Andy Kleinhesselink" w:date="2019-07-14T09:45:00Z">
        <w:r w:rsidR="00A2534F">
          <w:tab/>
        </w:r>
      </w:ins>
      <w:ins w:id="2631" w:author="Andy Kleinhesselink" w:date="2019-07-23T16:10:00Z">
        <w:r w:rsidR="00BF1A1C">
          <w:t xml:space="preserve">We </w:t>
        </w:r>
      </w:ins>
      <w:ins w:id="2632" w:author="Andy Kleinhesselink" w:date="2019-07-23T16:14:00Z">
        <w:r w:rsidR="00BF1A1C">
          <w:t>created</w:t>
        </w:r>
      </w:ins>
      <w:ins w:id="2633" w:author="Andy Kleinhesselink" w:date="2019-07-23T16:10:00Z">
        <w:r w:rsidR="00BF1A1C">
          <w:t xml:space="preserve"> an HOI version of the model by adding a two-species</w:t>
        </w:r>
      </w:ins>
      <w:ins w:id="2634" w:author="Andy Kleinhesselink" w:date="2019-07-14T10:24:00Z">
        <w:r w:rsidR="00D40D4B">
          <w:t xml:space="preserve"> </w:t>
        </w:r>
      </w:ins>
      <w:ins w:id="2635" w:author="Andy Kleinhesselink" w:date="2019-07-14T10:23:00Z">
        <w:r w:rsidR="00D40D4B">
          <w:t>HOI term to the denominator</w:t>
        </w:r>
      </w:ins>
      <w:ins w:id="2636" w:author="Andy Kleinhesselink" w:date="2019-07-14T09:45:00Z">
        <w:r w:rsidR="00CE31C5">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D40D4B" w14:paraId="26EC156B" w14:textId="77777777" w:rsidTr="00001713">
        <w:trPr>
          <w:trHeight w:val="503"/>
          <w:ins w:id="2637" w:author="Andy Kleinhesselink" w:date="2019-07-14T10:25:00Z"/>
        </w:trPr>
        <w:tc>
          <w:tcPr>
            <w:tcW w:w="900" w:type="dxa"/>
            <w:vAlign w:val="center"/>
          </w:tcPr>
          <w:p w14:paraId="186549B5" w14:textId="77777777" w:rsidR="00D40D4B" w:rsidRDefault="00D40D4B" w:rsidP="00001713">
            <w:pPr>
              <w:spacing w:after="202"/>
              <w:ind w:firstLine="0"/>
              <w:contextualSpacing/>
              <w:rPr>
                <w:ins w:id="2638" w:author="Andy Kleinhesselink" w:date="2019-07-14T10:25:00Z"/>
              </w:rPr>
            </w:pPr>
          </w:p>
        </w:tc>
        <w:tc>
          <w:tcPr>
            <w:tcW w:w="7002" w:type="dxa"/>
            <w:vAlign w:val="center"/>
          </w:tcPr>
          <w:p w14:paraId="00C9534A" w14:textId="248B1648" w:rsidR="00D40D4B" w:rsidRPr="00BF1A1C" w:rsidRDefault="00DA3A33" w:rsidP="00001713">
            <w:pPr>
              <w:spacing w:after="202"/>
              <w:contextualSpacing/>
              <w:jc w:val="center"/>
              <w:rPr>
                <w:ins w:id="2639" w:author="Andy Kleinhesselink" w:date="2019-07-14T10:25:00Z"/>
                <w:rFonts w:ascii="Cambria Math" w:eastAsia="Cambria" w:hAnsi="Cambria Math" w:cs="Cambria"/>
                <w:i/>
                <w:rPrChange w:id="2640" w:author="Andy Kleinhesselink" w:date="2019-07-23T16:11:00Z">
                  <w:rPr>
                    <w:ins w:id="2641" w:author="Andy Kleinhesselink" w:date="2019-07-14T10:25:00Z"/>
                    <w:rFonts w:eastAsia="Cambria" w:cs="Cambria"/>
                  </w:rPr>
                </w:rPrChange>
              </w:rPr>
            </w:pPr>
            <m:oMathPara>
              <m:oMath>
                <m:f>
                  <m:fPr>
                    <m:ctrlPr>
                      <w:ins w:id="2642" w:author="Andy Kleinhesselink" w:date="2019-07-14T10:25:00Z">
                        <w:rPr>
                          <w:rFonts w:ascii="Cambria Math" w:hAnsi="Cambria Math"/>
                          <w:i/>
                        </w:rPr>
                      </w:ins>
                    </m:ctrlPr>
                  </m:fPr>
                  <m:num>
                    <m:sSub>
                      <m:sSubPr>
                        <m:ctrlPr>
                          <w:ins w:id="2643" w:author="Andy Kleinhesselink" w:date="2019-07-14T10:25:00Z">
                            <w:rPr>
                              <w:rFonts w:ascii="Cambria Math" w:hAnsi="Cambria Math"/>
                              <w:i/>
                            </w:rPr>
                          </w:ins>
                        </m:ctrlPr>
                      </m:sSubPr>
                      <m:e>
                        <m:r>
                          <w:ins w:id="2644" w:author="Andy Kleinhesselink" w:date="2019-07-14T10:25:00Z">
                            <w:rPr>
                              <w:rFonts w:ascii="Cambria Math" w:hAnsi="Cambria Math"/>
                            </w:rPr>
                            <m:t>n</m:t>
                          </w:ins>
                        </m:r>
                      </m:e>
                      <m:sub>
                        <m:r>
                          <w:ins w:id="2645" w:author="Andy Kleinhesselink" w:date="2019-07-14T10:25:00Z">
                            <w:rPr>
                              <w:rFonts w:ascii="Cambria Math" w:hAnsi="Cambria Math"/>
                            </w:rPr>
                            <m:t>i</m:t>
                          </w:ins>
                        </m:r>
                      </m:sub>
                    </m:sSub>
                    <m:r>
                      <w:ins w:id="2646" w:author="Andy Kleinhesselink" w:date="2019-07-14T10:25:00Z">
                        <w:rPr>
                          <w:rFonts w:ascii="Cambria Math" w:hAnsi="Cambria Math"/>
                        </w:rPr>
                        <m:t>(t+1)</m:t>
                      </w:ins>
                    </m:r>
                  </m:num>
                  <m:den>
                    <m:sSub>
                      <m:sSubPr>
                        <m:ctrlPr>
                          <w:ins w:id="2647" w:author="Andy Kleinhesselink" w:date="2019-07-14T10:25:00Z">
                            <w:rPr>
                              <w:rFonts w:ascii="Cambria Math" w:hAnsi="Cambria Math"/>
                              <w:i/>
                            </w:rPr>
                          </w:ins>
                        </m:ctrlPr>
                      </m:sSubPr>
                      <m:e>
                        <m:r>
                          <w:ins w:id="2648" w:author="Andy Kleinhesselink" w:date="2019-07-14T10:25:00Z">
                            <w:rPr>
                              <w:rFonts w:ascii="Cambria Math" w:hAnsi="Cambria Math"/>
                            </w:rPr>
                            <m:t>n</m:t>
                          </w:ins>
                        </m:r>
                      </m:e>
                      <m:sub>
                        <m:r>
                          <w:ins w:id="2649" w:author="Andy Kleinhesselink" w:date="2019-07-14T10:25:00Z">
                            <w:rPr>
                              <w:rFonts w:ascii="Cambria Math" w:hAnsi="Cambria Math"/>
                            </w:rPr>
                            <m:t>i</m:t>
                          </w:ins>
                        </m:r>
                      </m:sub>
                    </m:sSub>
                    <m:r>
                      <w:ins w:id="2650" w:author="Andy Kleinhesselink" w:date="2019-07-14T10:25:00Z">
                        <w:rPr>
                          <w:rFonts w:ascii="Cambria Math" w:hAnsi="Cambria Math"/>
                        </w:rPr>
                        <m:t>(t)</m:t>
                      </w:ins>
                    </m:r>
                  </m:den>
                </m:f>
                <m:r>
                  <w:ins w:id="2651" w:author="Andy Kleinhesselink" w:date="2019-07-14T10:25:00Z">
                    <w:rPr>
                      <w:rFonts w:ascii="Cambria Math" w:hAnsi="Cambria Math"/>
                    </w:rPr>
                    <m:t>=</m:t>
                  </w:ins>
                </m:r>
                <m:f>
                  <m:fPr>
                    <m:ctrlPr>
                      <w:ins w:id="2652" w:author="Andy Kleinhesselink" w:date="2019-07-14T10:25:00Z">
                        <w:rPr>
                          <w:rFonts w:ascii="Cambria Math" w:hAnsi="Cambria Math"/>
                          <w:i/>
                        </w:rPr>
                      </w:ins>
                    </m:ctrlPr>
                  </m:fPr>
                  <m:num>
                    <m:sSub>
                      <m:sSubPr>
                        <m:ctrlPr>
                          <w:ins w:id="2653" w:author="Andy Kleinhesselink" w:date="2019-07-14T10:25:00Z">
                            <w:rPr>
                              <w:rFonts w:ascii="Cambria Math" w:hAnsi="Cambria Math"/>
                              <w:i/>
                            </w:rPr>
                          </w:ins>
                        </m:ctrlPr>
                      </m:sSubPr>
                      <m:e>
                        <m:r>
                          <w:ins w:id="2654" w:author="Andy Kleinhesselink" w:date="2019-07-14T10:25:00Z">
                            <w:rPr>
                              <w:rFonts w:ascii="Cambria Math" w:hAnsi="Cambria Math"/>
                            </w:rPr>
                            <m:t>λ</m:t>
                          </w:ins>
                        </m:r>
                      </m:e>
                      <m:sub>
                        <m:r>
                          <w:ins w:id="2655" w:author="Andy Kleinhesselink" w:date="2019-07-14T10:25:00Z">
                            <w:rPr>
                              <w:rFonts w:ascii="Cambria Math" w:hAnsi="Cambria Math"/>
                            </w:rPr>
                            <m:t>i</m:t>
                          </w:ins>
                        </m:r>
                      </m:sub>
                    </m:sSub>
                  </m:num>
                  <m:den>
                    <m:r>
                      <w:ins w:id="2656" w:author="Andy Kleinhesselink" w:date="2019-07-14T10:25:00Z">
                        <w:rPr>
                          <w:rFonts w:ascii="Cambria Math" w:hAnsi="Cambria Math"/>
                        </w:rPr>
                        <m:t xml:space="preserve">1+ </m:t>
                      </w:ins>
                    </m:r>
                    <m:nary>
                      <m:naryPr>
                        <m:chr m:val="∑"/>
                        <m:ctrlPr>
                          <w:ins w:id="2657" w:author="Andy Kleinhesselink" w:date="2019-07-14T10:27:00Z">
                            <w:rPr>
                              <w:rFonts w:ascii="Cambria Math" w:hAnsi="Cambria Math"/>
                              <w:i/>
                            </w:rPr>
                          </w:ins>
                        </m:ctrlPr>
                      </m:naryPr>
                      <m:sub>
                        <m:r>
                          <w:ins w:id="2658" w:author="Andy Kleinhesselink" w:date="2019-07-14T10:27:00Z">
                            <w:rPr>
                              <w:rFonts w:ascii="Cambria Math" w:hAnsi="Cambria Math"/>
                            </w:rPr>
                            <m:t>j</m:t>
                          </w:ins>
                        </m:r>
                      </m:sub>
                      <m:sup>
                        <m:r>
                          <w:ins w:id="2659" w:author="Andy Kleinhesselink" w:date="2019-07-14T10:27:00Z">
                            <w:rPr>
                              <w:rFonts w:ascii="Cambria Math" w:hAnsi="Cambria Math"/>
                            </w:rPr>
                            <m:t>3</m:t>
                          </w:ins>
                        </m:r>
                      </m:sup>
                      <m:e>
                        <m:sSup>
                          <m:sSupPr>
                            <m:ctrlPr>
                              <w:ins w:id="2660" w:author="Andy Kleinhesselink" w:date="2019-07-14T10:27:00Z">
                                <w:rPr>
                                  <w:rFonts w:ascii="Cambria Math" w:hAnsi="Cambria Math"/>
                                  <w:i/>
                                </w:rPr>
                              </w:ins>
                            </m:ctrlPr>
                          </m:sSupPr>
                          <m:e>
                            <m:d>
                              <m:dPr>
                                <m:ctrlPr>
                                  <w:ins w:id="2661" w:author="Andy Kleinhesselink" w:date="2019-07-14T10:27:00Z">
                                    <w:rPr>
                                      <w:rFonts w:ascii="Cambria Math" w:hAnsi="Cambria Math"/>
                                      <w:i/>
                                    </w:rPr>
                                  </w:ins>
                                </m:ctrlPr>
                              </m:dPr>
                              <m:e>
                                <m:sSub>
                                  <m:sSubPr>
                                    <m:ctrlPr>
                                      <w:ins w:id="2662" w:author="Andy Kleinhesselink" w:date="2019-07-14T10:27:00Z">
                                        <w:rPr>
                                          <w:rFonts w:ascii="Cambria Math" w:hAnsi="Cambria Math"/>
                                          <w:i/>
                                        </w:rPr>
                                      </w:ins>
                                    </m:ctrlPr>
                                  </m:sSubPr>
                                  <m:e>
                                    <m:r>
                                      <w:ins w:id="2663" w:author="Andy Kleinhesselink" w:date="2019-07-14T10:27:00Z">
                                        <w:rPr>
                                          <w:rFonts w:ascii="Cambria Math" w:hAnsi="Cambria Math"/>
                                        </w:rPr>
                                        <m:t>α</m:t>
                                      </w:ins>
                                    </m:r>
                                  </m:e>
                                  <m:sub>
                                    <m:r>
                                      <w:ins w:id="2664" w:author="Andy Kleinhesselink" w:date="2019-07-14T10:27:00Z">
                                        <w:rPr>
                                          <w:rFonts w:ascii="Cambria Math" w:hAnsi="Cambria Math"/>
                                        </w:rPr>
                                        <m:t>ij</m:t>
                                      </w:ins>
                                    </m:r>
                                  </m:sub>
                                </m:sSub>
                                <m:sSub>
                                  <m:sSubPr>
                                    <m:ctrlPr>
                                      <w:ins w:id="2665" w:author="Andy Kleinhesselink" w:date="2019-07-14T10:27:00Z">
                                        <w:rPr>
                                          <w:rFonts w:ascii="Cambria Math" w:hAnsi="Cambria Math"/>
                                          <w:i/>
                                        </w:rPr>
                                      </w:ins>
                                    </m:ctrlPr>
                                  </m:sSubPr>
                                  <m:e>
                                    <m:r>
                                      <w:ins w:id="2666" w:author="Andy Kleinhesselink" w:date="2019-07-14T10:27:00Z">
                                        <w:rPr>
                                          <w:rFonts w:ascii="Cambria Math" w:hAnsi="Cambria Math"/>
                                        </w:rPr>
                                        <m:t>n</m:t>
                                      </w:ins>
                                    </m:r>
                                  </m:e>
                                  <m:sub>
                                    <m:r>
                                      <w:ins w:id="2667" w:author="Andy Kleinhesselink" w:date="2019-07-14T10:27:00Z">
                                        <w:rPr>
                                          <w:rFonts w:ascii="Cambria Math" w:hAnsi="Cambria Math"/>
                                        </w:rPr>
                                        <m:t>j</m:t>
                                      </w:ins>
                                    </m:r>
                                  </m:sub>
                                </m:sSub>
                              </m:e>
                            </m:d>
                          </m:e>
                          <m:sup>
                            <m:sSub>
                              <m:sSubPr>
                                <m:ctrlPr>
                                  <w:ins w:id="2668" w:author="Andy Kleinhesselink" w:date="2019-07-14T10:27:00Z">
                                    <w:rPr>
                                      <w:rFonts w:ascii="Cambria Math" w:hAnsi="Cambria Math"/>
                                      <w:i/>
                                    </w:rPr>
                                  </w:ins>
                                </m:ctrlPr>
                              </m:sSubPr>
                              <m:e>
                                <m:r>
                                  <w:ins w:id="2669" w:author="Andy Kleinhesselink" w:date="2019-07-14T10:27:00Z">
                                    <w:rPr>
                                      <w:rFonts w:ascii="Cambria Math" w:hAnsi="Cambria Math"/>
                                    </w:rPr>
                                    <m:t>τ</m:t>
                                  </w:ins>
                                </m:r>
                              </m:e>
                              <m:sub>
                                <m:r>
                                  <w:ins w:id="2670" w:author="Andy Kleinhesselink" w:date="2019-07-14T10:27:00Z">
                                    <w:rPr>
                                      <w:rFonts w:ascii="Cambria Math" w:hAnsi="Cambria Math"/>
                                    </w:rPr>
                                    <m:t>ij</m:t>
                                  </w:ins>
                                </m:r>
                              </m:sub>
                            </m:sSub>
                          </m:sup>
                        </m:sSup>
                      </m:e>
                    </m:nary>
                    <m:r>
                      <w:ins w:id="2671" w:author="Andy Kleinhesselink" w:date="2019-07-14T10:27:00Z">
                        <w:rPr>
                          <w:rFonts w:ascii="Cambria Math" w:hAnsi="Cambria Math"/>
                        </w:rPr>
                        <m:t xml:space="preserve">+ </m:t>
                      </w:ins>
                    </m:r>
                    <m:nary>
                      <m:naryPr>
                        <m:chr m:val="∑"/>
                        <m:ctrlPr>
                          <w:ins w:id="2672" w:author="Andy Kleinhesselink" w:date="2019-07-14T10:27:00Z">
                            <w:rPr>
                              <w:rFonts w:ascii="Cambria Math" w:hAnsi="Cambria Math"/>
                              <w:i/>
                            </w:rPr>
                          </w:ins>
                        </m:ctrlPr>
                      </m:naryPr>
                      <m:sub>
                        <m:r>
                          <w:ins w:id="2673" w:author="Andy Kleinhesselink" w:date="2019-07-14T10:27:00Z">
                            <w:rPr>
                              <w:rFonts w:ascii="Cambria Math" w:hAnsi="Cambria Math"/>
                            </w:rPr>
                            <m:t>j</m:t>
                          </w:ins>
                        </m:r>
                      </m:sub>
                      <m:sup>
                        <m:r>
                          <w:ins w:id="2674" w:author="Andy Kleinhesselink" w:date="2019-07-14T10:27:00Z">
                            <w:rPr>
                              <w:rFonts w:ascii="Cambria Math" w:hAnsi="Cambria Math"/>
                            </w:rPr>
                            <m:t>3</m:t>
                          </w:ins>
                        </m:r>
                      </m:sup>
                      <m:e>
                        <m:sSub>
                          <m:sSubPr>
                            <m:ctrlPr>
                              <w:ins w:id="2675" w:author="Andy Kleinhesselink" w:date="2019-07-23T16:11:00Z">
                                <w:rPr>
                                  <w:rFonts w:ascii="Cambria Math" w:hAnsi="Cambria Math"/>
                                  <w:i/>
                                </w:rPr>
                              </w:ins>
                            </m:ctrlPr>
                          </m:sSubPr>
                          <m:e>
                            <m:r>
                              <w:ins w:id="2676" w:author="Andy Kleinhesselink" w:date="2019-07-23T16:11:00Z">
                                <w:rPr>
                                  <w:rFonts w:ascii="Cambria Math" w:hAnsi="Cambria Math"/>
                                </w:rPr>
                                <m:t>β</m:t>
                              </w:ins>
                            </m:r>
                          </m:e>
                          <m:sub>
                            <m:r>
                              <w:ins w:id="2677" w:author="Andy Kleinhesselink" w:date="2019-07-23T16:11:00Z">
                                <w:rPr>
                                  <w:rFonts w:ascii="Cambria Math" w:hAnsi="Cambria Math"/>
                                </w:rPr>
                                <m:t>i</m:t>
                              </w:ins>
                            </m:r>
                            <m:d>
                              <m:dPr>
                                <m:ctrlPr>
                                  <w:ins w:id="2678" w:author="Andy Kleinhesselink" w:date="2019-07-23T16:11:00Z">
                                    <w:rPr>
                                      <w:rFonts w:ascii="Cambria Math" w:hAnsi="Cambria Math"/>
                                      <w:i/>
                                    </w:rPr>
                                  </w:ins>
                                </m:ctrlPr>
                              </m:dPr>
                              <m:e>
                                <m:r>
                                  <w:ins w:id="2679" w:author="Andy Kleinhesselink" w:date="2019-07-23T16:11:00Z">
                                    <w:rPr>
                                      <w:rFonts w:ascii="Cambria Math" w:hAnsi="Cambria Math"/>
                                    </w:rPr>
                                    <m:t>jk</m:t>
                                  </w:ins>
                                </m:r>
                              </m:e>
                            </m:d>
                          </m:sub>
                        </m:sSub>
                        <m:sSub>
                          <m:sSubPr>
                            <m:ctrlPr>
                              <w:ins w:id="2680" w:author="Andy Kleinhesselink" w:date="2019-07-23T16:11:00Z">
                                <w:rPr>
                                  <w:rFonts w:ascii="Cambria Math" w:hAnsi="Cambria Math"/>
                                  <w:i/>
                                </w:rPr>
                              </w:ins>
                            </m:ctrlPr>
                          </m:sSubPr>
                          <m:e>
                            <m:r>
                              <w:ins w:id="2681" w:author="Andy Kleinhesselink" w:date="2019-07-23T16:11:00Z">
                                <w:rPr>
                                  <w:rFonts w:ascii="Cambria Math" w:hAnsi="Cambria Math"/>
                                </w:rPr>
                                <m:t>n</m:t>
                              </w:ins>
                            </m:r>
                          </m:e>
                          <m:sub>
                            <m:r>
                              <w:ins w:id="2682" w:author="Andy Kleinhesselink" w:date="2019-07-23T16:11:00Z">
                                <w:rPr>
                                  <w:rFonts w:ascii="Cambria Math" w:hAnsi="Cambria Math"/>
                                </w:rPr>
                                <m:t>j</m:t>
                              </w:ins>
                            </m:r>
                          </m:sub>
                        </m:sSub>
                        <m:sSub>
                          <m:sSubPr>
                            <m:ctrlPr>
                              <w:ins w:id="2683" w:author="Andy Kleinhesselink" w:date="2019-07-23T16:11:00Z">
                                <w:rPr>
                                  <w:rFonts w:ascii="Cambria Math" w:hAnsi="Cambria Math"/>
                                  <w:i/>
                                </w:rPr>
                              </w:ins>
                            </m:ctrlPr>
                          </m:sSubPr>
                          <m:e>
                            <m:r>
                              <w:ins w:id="2684" w:author="Andy Kleinhesselink" w:date="2019-07-23T16:11:00Z">
                                <w:rPr>
                                  <w:rFonts w:ascii="Cambria Math" w:hAnsi="Cambria Math"/>
                                </w:rPr>
                                <m:t>n</m:t>
                              </w:ins>
                            </m:r>
                          </m:e>
                          <m:sub>
                            <m:r>
                              <w:ins w:id="2685" w:author="Andy Kleinhesselink" w:date="2019-07-23T16:11:00Z">
                                <w:rPr>
                                  <w:rFonts w:ascii="Cambria Math" w:hAnsi="Cambria Math"/>
                                </w:rPr>
                                <m:t>k</m:t>
                              </w:ins>
                            </m:r>
                          </m:sub>
                        </m:sSub>
                      </m:e>
                    </m:nary>
                  </m:den>
                </m:f>
                <m:r>
                  <w:ins w:id="2686" w:author="Andy Kleinhesselink" w:date="2019-07-23T16:12:00Z">
                    <w:rPr>
                      <w:rFonts w:ascii="Cambria Math" w:hAnsi="Cambria Math"/>
                    </w:rPr>
                    <m:t xml:space="preserve"> .</m:t>
                  </w:ins>
                </m:r>
              </m:oMath>
            </m:oMathPara>
          </w:p>
        </w:tc>
        <w:tc>
          <w:tcPr>
            <w:tcW w:w="738" w:type="dxa"/>
            <w:vAlign w:val="center"/>
          </w:tcPr>
          <w:p w14:paraId="468CE9A4" w14:textId="38310414" w:rsidR="00D40D4B" w:rsidRDefault="00D40D4B" w:rsidP="00001713">
            <w:pPr>
              <w:spacing w:after="202"/>
              <w:ind w:firstLine="0"/>
              <w:contextualSpacing/>
              <w:jc w:val="center"/>
              <w:rPr>
                <w:ins w:id="2687" w:author="Andy Kleinhesselink" w:date="2019-07-14T10:25:00Z"/>
              </w:rPr>
            </w:pPr>
            <w:ins w:id="2688" w:author="Andy Kleinhesselink" w:date="2019-07-14T10:25:00Z">
              <w:r>
                <w:t>(</w:t>
              </w:r>
              <w:r>
                <w:rPr>
                  <w:noProof/>
                </w:rPr>
                <w:fldChar w:fldCharType="begin"/>
              </w:r>
              <w:r>
                <w:rPr>
                  <w:noProof/>
                </w:rPr>
                <w:instrText xml:space="preserve"> SEQ eq \* MERGEFORMAT </w:instrText>
              </w:r>
              <w:r>
                <w:rPr>
                  <w:noProof/>
                </w:rPr>
                <w:fldChar w:fldCharType="separate"/>
              </w:r>
              <w:r>
                <w:rPr>
                  <w:noProof/>
                </w:rPr>
                <w:t>16</w:t>
              </w:r>
              <w:r>
                <w:rPr>
                  <w:noProof/>
                </w:rPr>
                <w:fldChar w:fldCharType="end"/>
              </w:r>
              <w:r>
                <w:t>)</w:t>
              </w:r>
            </w:ins>
          </w:p>
        </w:tc>
      </w:tr>
    </w:tbl>
    <w:p w14:paraId="79C899D6" w14:textId="620BA367" w:rsidR="0082769A" w:rsidRDefault="00390672" w:rsidP="00CC0BA7">
      <w:pPr>
        <w:spacing w:after="202"/>
        <w:ind w:firstLine="0"/>
        <w:contextualSpacing/>
        <w:rPr>
          <w:ins w:id="2689" w:author="Andy Kleinhesselink" w:date="2019-07-14T10:42:00Z"/>
        </w:rPr>
      </w:pPr>
      <w:del w:id="2690" w:author="Andy Kleinhesselink" w:date="2019-07-14T10:30:00Z">
        <w:r w:rsidDel="00616CF9">
          <w:delText xml:space="preserve">We </w:delText>
        </w:r>
      </w:del>
      <w:ins w:id="2691" w:author="Andy Kleinhesselink" w:date="2019-07-14T10:37:00Z">
        <w:r w:rsidR="00616CF9">
          <w:t xml:space="preserve">Each </w:t>
        </w:r>
        <w:r w:rsidR="00FB7CAC">
          <w:t>HOI term include</w:t>
        </w:r>
      </w:ins>
      <w:ins w:id="2692" w:author="Andy Kleinhesselink" w:date="2019-07-14T10:38:00Z">
        <w:r w:rsidR="00FB7CAC">
          <w:t xml:space="preserve">s the densities of two species and </w:t>
        </w:r>
      </w:ins>
      <w:ins w:id="2693" w:author="Andy Kleinhesselink" w:date="2019-07-23T16:09:00Z">
        <w:r w:rsidR="00BF1A1C">
          <w:t>one</w:t>
        </w:r>
      </w:ins>
      <w:ins w:id="2694" w:author="Andy Kleinhesselink" w:date="2019-07-14T10:38:00Z">
        <w:r w:rsidR="00FB7CAC">
          <w:t xml:space="preserve"> new parameter</w:t>
        </w:r>
      </w:ins>
      <w:ins w:id="2695" w:author="Andy Kleinhesselink" w:date="2019-07-23T16:12:00Z">
        <w:r w:rsidR="00BF1A1C">
          <w:t xml:space="preserve">, </w:t>
        </w:r>
      </w:ins>
      <m:oMath>
        <m:sSub>
          <m:sSubPr>
            <m:ctrlPr>
              <w:ins w:id="2696" w:author="Andy Kleinhesselink" w:date="2019-07-23T16:13:00Z">
                <w:rPr>
                  <w:rFonts w:ascii="Cambria Math" w:hAnsi="Cambria Math"/>
                  <w:i/>
                </w:rPr>
              </w:ins>
            </m:ctrlPr>
          </m:sSubPr>
          <m:e>
            <m:r>
              <w:ins w:id="2697" w:author="Andy Kleinhesselink" w:date="2019-07-23T16:13:00Z">
                <w:rPr>
                  <w:rFonts w:ascii="Cambria Math" w:hAnsi="Cambria Math"/>
                </w:rPr>
                <m:t>β</m:t>
              </w:ins>
            </m:r>
          </m:e>
          <m:sub>
            <m:r>
              <w:ins w:id="2698" w:author="Andy Kleinhesselink" w:date="2019-07-23T16:13:00Z">
                <w:rPr>
                  <w:rFonts w:ascii="Cambria Math" w:hAnsi="Cambria Math"/>
                </w:rPr>
                <m:t>i</m:t>
              </w:ins>
            </m:r>
            <m:d>
              <m:dPr>
                <m:ctrlPr>
                  <w:ins w:id="2699" w:author="Andy Kleinhesselink" w:date="2019-07-23T16:13:00Z">
                    <w:rPr>
                      <w:rFonts w:ascii="Cambria Math" w:hAnsi="Cambria Math"/>
                      <w:i/>
                    </w:rPr>
                  </w:ins>
                </m:ctrlPr>
              </m:dPr>
              <m:e>
                <m:r>
                  <w:ins w:id="2700" w:author="Andy Kleinhesselink" w:date="2019-07-23T16:13:00Z">
                    <w:rPr>
                      <w:rFonts w:ascii="Cambria Math" w:hAnsi="Cambria Math"/>
                    </w:rPr>
                    <m:t>jk</m:t>
                  </w:ins>
                </m:r>
              </m:e>
            </m:d>
          </m:sub>
        </m:sSub>
      </m:oMath>
      <w:ins w:id="2701" w:author="Andy Kleinhesselink" w:date="2019-07-14T10:38:00Z">
        <w:r w:rsidR="00FB7CAC">
          <w:t>.</w:t>
        </w:r>
      </w:ins>
      <w:ins w:id="2702" w:author="Andy Kleinhesselink" w:date="2019-07-14T10:37:00Z">
        <w:r w:rsidR="00616CF9">
          <w:t xml:space="preserve"> </w:t>
        </w:r>
      </w:ins>
      <w:ins w:id="2703" w:author="Andy Kleinhesselink" w:date="2019-07-23T16:13:00Z">
        <w:r w:rsidR="00BF1A1C">
          <w:t xml:space="preserve"> </w:t>
        </w:r>
      </w:ins>
    </w:p>
    <w:p w14:paraId="58F74739" w14:textId="2DDDF5F9" w:rsidR="00B93196" w:rsidDel="00C0261A" w:rsidRDefault="00390672">
      <w:pPr>
        <w:spacing w:after="202"/>
        <w:contextualSpacing/>
        <w:rPr>
          <w:del w:id="2704" w:author="Andy Kleinhesselink" w:date="2019-07-14T10:53:00Z"/>
        </w:rPr>
        <w:pPrChange w:id="2705" w:author="Andy Kleinhesselink" w:date="2019-07-14T10:42:00Z">
          <w:pPr>
            <w:spacing w:after="202"/>
            <w:ind w:firstLine="0"/>
            <w:contextualSpacing/>
          </w:pPr>
        </w:pPrChange>
      </w:pPr>
      <w:del w:id="2706" w:author="Andy Kleinhesselink" w:date="2019-07-14T10:47:00Z">
        <w:r w:rsidDel="0082769A">
          <w:delText xml:space="preserve">fit </w:delText>
        </w:r>
        <w:r w:rsidR="00CC0BA7" w:rsidDel="0082769A">
          <w:delText>separate competition models for each of three species</w:delText>
        </w:r>
        <w:r w:rsidDel="0082769A">
          <w:delText xml:space="preserve"> </w:delText>
        </w:r>
        <w:r w:rsidR="00CC0BA7" w:rsidDel="0082769A">
          <w:delText xml:space="preserve">using the </w:delText>
        </w:r>
        <w:r w:rsidR="00CC0BA7" w:rsidRPr="00CC0BA7" w:rsidDel="0082769A">
          <w:rPr>
            <w:rFonts w:ascii="Lucida Console" w:hAnsi="Lucida Console"/>
          </w:rPr>
          <w:delText>nls</w:delText>
        </w:r>
        <w:r w:rsidDel="0082769A">
          <w:delText xml:space="preserve"> </w:delText>
        </w:r>
        <w:r w:rsidR="00CC0BA7" w:rsidDel="0082769A">
          <w:delText>package</w:delText>
        </w:r>
        <w:r w:rsidDel="0082769A">
          <w:delText xml:space="preserve"> in R. </w:delText>
        </w:r>
        <w:r w:rsidR="00CC0BA7" w:rsidDel="0082769A">
          <w:delText>We</w:delText>
        </w:r>
        <w:r w:rsidDel="0082769A">
          <w:delText xml:space="preserve"> </w:delText>
        </w:r>
        <w:r w:rsidR="00A4780A" w:rsidDel="0082769A">
          <w:delText xml:space="preserve">defined </w:delTex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Del="0082769A">
          <w:delText xml:space="preserve"> for each species as the per capita fecundity in </w:delText>
        </w:r>
        <w:r w:rsidR="00CC0BA7" w:rsidDel="0082769A">
          <w:delText xml:space="preserve">the absence of any competitors </w:delText>
        </w:r>
        <w:r w:rsidDel="0082769A">
          <w:delText xml:space="preserve">and </w:delText>
        </w:r>
        <w:r w:rsidR="00463A63" w:rsidDel="0082769A">
          <w:delText xml:space="preserve">set </w:delText>
        </w:r>
        <w:r w:rsidDel="0082769A">
          <w:delText xml:space="preserve">this as a </w:delText>
        </w:r>
        <w:r w:rsidR="00A4780A" w:rsidDel="0082769A">
          <w:delText>constant</w:delText>
        </w:r>
        <w:r w:rsidR="00CC0BA7" w:rsidDel="0082769A">
          <w:delText xml:space="preserve"> when fitting the models</w:delText>
        </w:r>
        <w:r w:rsidDel="0082769A">
          <w:delText>.</w:delText>
        </w:r>
        <w:r w:rsidR="002A42D8" w:rsidDel="0082769A">
          <w:delText xml:space="preserve"> </w:delText>
        </w:r>
      </w:del>
    </w:p>
    <w:p w14:paraId="1C0D5464" w14:textId="1BD8CAAA" w:rsidR="00F77140" w:rsidRDefault="00F77140" w:rsidP="000034F1">
      <w:pPr>
        <w:spacing w:after="202"/>
        <w:contextualSpacing/>
        <w:rPr>
          <w:ins w:id="2707" w:author="Andy Kleinhesselink" w:date="2019-07-14T10:53:00Z"/>
        </w:rPr>
      </w:pPr>
      <w:r>
        <w:t xml:space="preserve">In order to </w:t>
      </w:r>
      <w:del w:id="2708" w:author="Andy Kleinhesselink" w:date="2019-07-14T10:53:00Z">
        <w:r w:rsidDel="00C0261A">
          <w:delText xml:space="preserve">detect </w:delText>
        </w:r>
      </w:del>
      <w:ins w:id="2709" w:author="Andy Kleinhesselink" w:date="2019-07-14T10:53:00Z">
        <w:r w:rsidR="00C0261A">
          <w:t xml:space="preserve">evaluate the presence of </w:t>
        </w:r>
      </w:ins>
      <w:r>
        <w:t>HOI</w:t>
      </w:r>
      <w:r w:rsidR="00F90404">
        <w:t>s</w:t>
      </w:r>
      <w:r>
        <w:t xml:space="preserve"> and measure their strength we fit the </w:t>
      </w:r>
      <w:ins w:id="2710" w:author="Andy Kleinhesselink" w:date="2019-07-14T10:53:00Z">
        <w:r w:rsidR="00C0261A">
          <w:t xml:space="preserve">simpler </w:t>
        </w:r>
      </w:ins>
      <w:ins w:id="2711" w:author="Andy Kleinhesselink" w:date="2019-07-23T16:14:00Z">
        <w:r w:rsidR="00BF1A1C">
          <w:t xml:space="preserve">non-HOI </w:t>
        </w:r>
      </w:ins>
      <w:del w:id="2712" w:author="Andy Kleinhesselink" w:date="2019-07-23T16:14:00Z">
        <w:r w:rsidDel="00BF1A1C">
          <w:delText xml:space="preserve">phenomenological </w:delText>
        </w:r>
      </w:del>
      <w:r>
        <w:t xml:space="preserve">model </w:t>
      </w:r>
      <w:del w:id="2713" w:author="Andy Kleinhesselink" w:date="2019-07-14T10:53:00Z">
        <w:r w:rsidDel="00C0261A">
          <w:delText xml:space="preserve">to </w:delText>
        </w:r>
      </w:del>
      <w:ins w:id="2714" w:author="Andy Kleinhesselink" w:date="2019-07-14T10:53:00Z">
        <w:r w:rsidR="00C0261A">
          <w:t xml:space="preserve">first to </w:t>
        </w:r>
      </w:ins>
      <w:ins w:id="2715" w:author="Andy Kleinhesselink" w:date="2019-07-23T16:16:00Z">
        <w:r w:rsidR="006E2C31">
          <w:t xml:space="preserve">scenarios where </w:t>
        </w:r>
      </w:ins>
      <w:ins w:id="2716" w:author="Andy Kleinhesselink" w:date="2019-07-14T10:53:00Z">
        <w:r w:rsidR="00C0261A">
          <w:t xml:space="preserve">each </w:t>
        </w:r>
      </w:ins>
      <w:ins w:id="2717" w:author="Andy Kleinhesselink" w:date="2019-07-23T16:16:00Z">
        <w:r w:rsidR="006E2C31">
          <w:t xml:space="preserve">focal </w:t>
        </w:r>
      </w:ins>
      <w:ins w:id="2718" w:author="Andy Kleinhesselink" w:date="2019-07-14T10:53:00Z">
        <w:r w:rsidR="00C0261A">
          <w:t xml:space="preserve">species </w:t>
        </w:r>
      </w:ins>
      <w:del w:id="2719" w:author="Andy Kleinhesselink" w:date="2019-07-23T16:15:00Z">
        <w:r w:rsidDel="006E2C31">
          <w:delText xml:space="preserve">cases where </w:delText>
        </w:r>
        <w:r w:rsidR="00F90404" w:rsidDel="006E2C31">
          <w:delText xml:space="preserve">each focal </w:delText>
        </w:r>
        <w:r w:rsidDel="006E2C31">
          <w:delText xml:space="preserve">species faced increasing densities of </w:delText>
        </w:r>
        <w:r w:rsidR="00A4780A" w:rsidDel="006E2C31">
          <w:delText xml:space="preserve">only </w:delText>
        </w:r>
        <w:r w:rsidDel="006E2C31">
          <w:delText xml:space="preserve">one </w:delText>
        </w:r>
        <w:r w:rsidR="00DC6F10" w:rsidDel="006E2C31">
          <w:delText xml:space="preserve">other </w:delText>
        </w:r>
        <w:r w:rsidDel="006E2C31">
          <w:delText xml:space="preserve">competitor </w:delText>
        </w:r>
        <w:r w:rsidR="006108D0" w:rsidDel="006E2C31">
          <w:delText xml:space="preserve">species </w:delText>
        </w:r>
        <w:r w:rsidDel="006E2C31">
          <w:delText>at a time</w:delText>
        </w:r>
        <w:r w:rsidR="00DE2761" w:rsidDel="006E2C31">
          <w:delText xml:space="preserve"> </w:delText>
        </w:r>
      </w:del>
      <w:ins w:id="2720" w:author="Andy Kleinhesselink" w:date="2019-07-23T16:16:00Z">
        <w:r w:rsidR="006E2C31">
          <w:t xml:space="preserve">was grown with only one competitor species </w:t>
        </w:r>
      </w:ins>
      <w:r w:rsidR="00DE2761">
        <w:t>(details in the preceding section)</w:t>
      </w:r>
      <w:r>
        <w:t xml:space="preserve">.  Once we </w:t>
      </w:r>
      <w:r w:rsidR="00FA7251">
        <w:t>were satisfied</w:t>
      </w:r>
      <w:r>
        <w:t xml:space="preserve"> that phenomenological model</w:t>
      </w:r>
      <w:ins w:id="2721" w:author="Andy Kleinhesselink" w:date="2019-07-23T16:21:00Z">
        <w:r w:rsidR="006E2C31">
          <w:t xml:space="preserve"> could fit the single competitor cases, we</w:t>
        </w:r>
      </w:ins>
      <w:del w:id="2722" w:author="Andy Kleinhesselink" w:date="2019-07-23T16:16:00Z">
        <w:r w:rsidDel="006E2C31">
          <w:delText>s</w:delText>
        </w:r>
      </w:del>
      <w:r>
        <w:t xml:space="preserve"> fit </w:t>
      </w:r>
      <w:del w:id="2723" w:author="Andy Kleinhesselink" w:date="2019-07-23T16:15:00Z">
        <w:r w:rsidDel="006E2C31">
          <w:delText xml:space="preserve">these </w:delText>
        </w:r>
      </w:del>
      <w:del w:id="2724" w:author="Andy Kleinhesselink" w:date="2019-07-23T16:21:00Z">
        <w:r w:rsidR="00DC6F10" w:rsidDel="006E2C31">
          <w:delText>pairwise dynamics</w:delText>
        </w:r>
        <w:r w:rsidR="00BE0FC8" w:rsidDel="006E2C31">
          <w:delText xml:space="preserve"> </w:delText>
        </w:r>
        <w:r w:rsidDel="006E2C31">
          <w:delText>adequately</w:delText>
        </w:r>
        <w:r w:rsidR="00DE2761" w:rsidDel="006E2C31">
          <w:delText>,</w:delText>
        </w:r>
        <w:r w:rsidDel="006E2C31">
          <w:delText xml:space="preserve"> we </w:delText>
        </w:r>
      </w:del>
      <w:ins w:id="2725" w:author="Andy Kleinhesselink" w:date="2019-07-23T16:19:00Z">
        <w:r w:rsidR="006E2C31">
          <w:t>the HOI model to the entire range of</w:t>
        </w:r>
      </w:ins>
      <w:ins w:id="2726" w:author="Andy Kleinhesselink" w:date="2019-07-23T16:20:00Z">
        <w:r w:rsidR="006E2C31">
          <w:t xml:space="preserve"> species densities, including cases</w:t>
        </w:r>
      </w:ins>
      <w:ins w:id="2727" w:author="Andy Kleinhesselink" w:date="2019-07-23T16:21:00Z">
        <w:r w:rsidR="006E2C31">
          <w:t xml:space="preserve"> </w:t>
        </w:r>
      </w:ins>
      <w:ins w:id="2728" w:author="Andy Kleinhesselink" w:date="2019-07-23T16:20:00Z">
        <w:r w:rsidR="006E2C31">
          <w:t xml:space="preserve"> </w:t>
        </w:r>
      </w:ins>
      <w:ins w:id="2729" w:author="Andy Kleinhesselink" w:date="2019-07-23T16:21:00Z">
        <w:r w:rsidR="006E2C31">
          <w:t>where there were two competitor species</w:t>
        </w:r>
      </w:ins>
      <w:ins w:id="2730" w:author="Andy Kleinhesselink" w:date="2019-07-23T16:17:00Z">
        <w:r w:rsidR="006E2C31">
          <w:t xml:space="preserve">. </w:t>
        </w:r>
      </w:ins>
      <w:del w:id="2731" w:author="Andy Kleinhesselink" w:date="2019-07-23T16:17:00Z">
        <w:r w:rsidDel="006E2C31">
          <w:delText>used the</w:delText>
        </w:r>
        <w:r w:rsidR="00DB194D" w:rsidDel="006E2C31">
          <w:delText xml:space="preserve"> </w:delText>
        </w:r>
        <w:r w:rsidR="00C729F4" w:rsidDel="006E2C31">
          <w:delText>models</w:delText>
        </w:r>
        <w:r w:rsidDel="006E2C31">
          <w:delText xml:space="preserve"> to predict species</w:delText>
        </w:r>
        <w:r w:rsidR="00FA7251" w:rsidDel="006E2C31">
          <w:delText>’</w:delText>
        </w:r>
        <w:r w:rsidDel="006E2C31">
          <w:delText xml:space="preserve"> </w:delText>
        </w:r>
        <w:r w:rsidR="00FA7251" w:rsidDel="006E2C31">
          <w:delText xml:space="preserve">per capita </w:delText>
        </w:r>
        <w:r w:rsidDel="006E2C31">
          <w:delText>fecundity in case</w:delText>
        </w:r>
        <w:r w:rsidR="00E04413" w:rsidDel="006E2C31">
          <w:delText>s</w:delText>
        </w:r>
        <w:r w:rsidDel="006E2C31">
          <w:delText xml:space="preserve"> where the focal species </w:delText>
        </w:r>
        <w:r w:rsidR="00AE1B29" w:rsidDel="006E2C31">
          <w:delText xml:space="preserve">simultaneously </w:delText>
        </w:r>
        <w:r w:rsidDel="006E2C31">
          <w:delText xml:space="preserve">faces two </w:delText>
        </w:r>
        <w:r w:rsidR="006108D0" w:rsidDel="006E2C31">
          <w:delText xml:space="preserve">interspecific </w:delText>
        </w:r>
        <w:r w:rsidR="00BE0FC8" w:rsidDel="006E2C31">
          <w:delText xml:space="preserve">competitor </w:delText>
        </w:r>
        <w:r w:rsidDel="006E2C31">
          <w:delText xml:space="preserve">species. </w:delText>
        </w:r>
      </w:del>
      <w:del w:id="2732" w:author="Andy Kleinhesselink" w:date="2019-07-23T16:23:00Z">
        <w:r w:rsidDel="006E2C31">
          <w:delText>If</w:delText>
        </w:r>
      </w:del>
      <w:ins w:id="2733" w:author="Andy Kleinhesselink" w:date="2019-07-23T16:23:00Z">
        <w:r w:rsidR="006E2C31">
          <w:t xml:space="preserve">When there are not HOIs, the HOI term </w:t>
        </w:r>
      </w:ins>
      <m:oMath>
        <m:sSub>
          <m:sSubPr>
            <m:ctrlPr>
              <w:ins w:id="2734" w:author="Andy Kleinhesselink" w:date="2019-07-23T16:24:00Z">
                <w:rPr>
                  <w:rFonts w:ascii="Cambria Math" w:hAnsi="Cambria Math"/>
                  <w:i/>
                </w:rPr>
              </w:ins>
            </m:ctrlPr>
          </m:sSubPr>
          <m:e>
            <m:r>
              <w:ins w:id="2735" w:author="Andy Kleinhesselink" w:date="2019-07-23T16:24:00Z">
                <w:rPr>
                  <w:rFonts w:ascii="Cambria Math" w:hAnsi="Cambria Math"/>
                </w:rPr>
                <m:t>β</m:t>
              </w:ins>
            </m:r>
          </m:e>
          <m:sub>
            <m:r>
              <w:ins w:id="2736" w:author="Andy Kleinhesselink" w:date="2019-07-23T16:24:00Z">
                <w:rPr>
                  <w:rFonts w:ascii="Cambria Math" w:hAnsi="Cambria Math"/>
                </w:rPr>
                <m:t>i</m:t>
              </w:ins>
            </m:r>
            <m:d>
              <m:dPr>
                <m:ctrlPr>
                  <w:ins w:id="2737" w:author="Andy Kleinhesselink" w:date="2019-07-23T16:24:00Z">
                    <w:rPr>
                      <w:rFonts w:ascii="Cambria Math" w:hAnsi="Cambria Math"/>
                      <w:i/>
                    </w:rPr>
                  </w:ins>
                </m:ctrlPr>
              </m:dPr>
              <m:e>
                <m:r>
                  <w:ins w:id="2738" w:author="Andy Kleinhesselink" w:date="2019-07-23T16:24:00Z">
                    <w:rPr>
                      <w:rFonts w:ascii="Cambria Math" w:hAnsi="Cambria Math"/>
                    </w:rPr>
                    <m:t>jk</m:t>
                  </w:ins>
                </m:r>
              </m:e>
            </m:d>
          </m:sub>
        </m:sSub>
        <m:r>
          <w:ins w:id="2739" w:author="Andy Kleinhesselink" w:date="2019-07-23T16:24:00Z">
            <w:rPr>
              <w:rFonts w:ascii="Cambria Math" w:hAnsi="Cambria Math"/>
            </w:rPr>
            <m:t>≈0</m:t>
          </w:ins>
        </m:r>
      </m:oMath>
      <w:ins w:id="2740" w:author="Andy Kleinhesselink" w:date="2019-07-23T16:24:00Z">
        <w:r w:rsidR="006E2C31">
          <w:t xml:space="preserve">.  </w:t>
        </w:r>
      </w:ins>
      <w:ins w:id="2741" w:author="Andy Kleinhesselink" w:date="2019-07-23T16:23:00Z">
        <w:r w:rsidR="006E2C31">
          <w:t xml:space="preserve"> </w:t>
        </w:r>
      </w:ins>
      <w:del w:id="2742" w:author="Andy Kleinhesselink" w:date="2019-07-23T16:23:00Z">
        <w:r w:rsidDel="006E2C31">
          <w:delText xml:space="preserve"> </w:delText>
        </w:r>
      </w:del>
      <w:del w:id="2743" w:author="Andy Kleinhesselink" w:date="2019-07-23T16:18:00Z">
        <w:r w:rsidDel="006E2C31">
          <w:delText xml:space="preserve">species effects are additive, then </w:delText>
        </w:r>
        <w:r w:rsidR="00DB194D" w:rsidDel="006E2C31">
          <w:delText xml:space="preserve">our model fit to </w:delText>
        </w:r>
        <w:r w:rsidR="002F170D" w:rsidDel="006E2C31">
          <w:delText>density gradients of a single competitor species should be able to predict the joint effect of competition from two competitor species together</w:delText>
        </w:r>
        <w:r w:rsidDel="006E2C31">
          <w:delText xml:space="preserve">. </w:delText>
        </w:r>
        <w:r w:rsidR="00A4780A" w:rsidDel="006E2C31">
          <w:delText xml:space="preserve">However, if </w:delText>
        </w:r>
      </w:del>
      <w:del w:id="2744" w:author="Andy Kleinhesselink" w:date="2019-07-23T16:23:00Z">
        <w:r w:rsidR="00A4780A" w:rsidDel="006E2C31">
          <w:delText xml:space="preserve">there are HOIs then </w:delText>
        </w:r>
      </w:del>
      <w:del w:id="2745" w:author="Andy Kleinhesselink" w:date="2019-07-23T16:22:00Z">
        <w:r w:rsidR="00A4780A" w:rsidDel="006E2C31">
          <w:delText xml:space="preserve">the sum of species effects will not be equal to the observed effect of multiple species. We use the </w:delText>
        </w:r>
        <w:r w:rsidR="002F170D" w:rsidDel="006E2C31">
          <w:delText xml:space="preserve">deviation between the </w:delText>
        </w:r>
        <w:r w:rsidR="005304A0" w:rsidDel="006E2C31">
          <w:delText xml:space="preserve">per capita </w:delText>
        </w:r>
        <w:r w:rsidR="002F170D" w:rsidDel="006E2C31">
          <w:delText xml:space="preserve">fecundity of each species predicted by the additive phenomenological model and the </w:delText>
        </w:r>
        <w:r w:rsidR="005304A0" w:rsidDel="006E2C31">
          <w:delText xml:space="preserve">per capita </w:delText>
        </w:r>
        <w:r w:rsidR="002F170D" w:rsidDel="006E2C31">
          <w:delText xml:space="preserve">fecundity observed in the simulations </w:delText>
        </w:r>
        <w:r w:rsidR="005304A0" w:rsidDel="006E2C31">
          <w:delText xml:space="preserve">as </w:delText>
        </w:r>
        <w:r w:rsidR="002F170D" w:rsidDel="006E2C31">
          <w:delText>a measure of the effect of</w:delText>
        </w:r>
        <w:r w:rsidR="005304A0" w:rsidDel="006E2C31">
          <w:delText xml:space="preserve"> </w:delText>
        </w:r>
        <w:r w:rsidR="002F170D" w:rsidDel="006E2C31">
          <w:delText>HOIs</w:delText>
        </w:r>
        <w:r w:rsidDel="006E2C31">
          <w:delText xml:space="preserve">. </w:delText>
        </w:r>
        <w:r w:rsidR="004F6781" w:rsidDel="006E2C31">
          <w:delText>HOI</w:delText>
        </w:r>
        <w:r w:rsidR="00FA7251" w:rsidDel="006E2C31">
          <w:delText>s</w:delText>
        </w:r>
        <w:r w:rsidR="004F6781" w:rsidDel="006E2C31">
          <w:delText xml:space="preserve"> are </w:delText>
        </w:r>
        <w:r w:rsidR="00813B7D" w:rsidDel="006E2C31">
          <w:delText xml:space="preserve">supported </w:delText>
        </w:r>
        <w:r w:rsidR="004F6781" w:rsidDel="006E2C31">
          <w:delText xml:space="preserve">when the average deviation in the multispecies case is greater than the deviation in the single species cases.  We can quantify this </w:delText>
        </w:r>
        <w:r w:rsidR="000034F1" w:rsidDel="006E2C31">
          <w:delText xml:space="preserve">by comparing the root-mean-squared error from two competitor simulations to the root-mean-squared error in single competitor simulations.  We can also look at the average deviation to get a sense of the direction of the HOIs. </w:delText>
        </w:r>
        <w:r w:rsidR="007B3A2B" w:rsidDel="006E2C31">
          <w:delText xml:space="preserve">Importantly, this approach does not require that we specify the </w:delText>
        </w:r>
        <w:r w:rsidR="00CB5754" w:rsidDel="006E2C31">
          <w:delText>functional form</w:delText>
        </w:r>
        <w:r w:rsidR="007B3A2B" w:rsidDel="006E2C31">
          <w:delText xml:space="preserve"> of the higher order </w:delText>
        </w:r>
        <w:r w:rsidR="00C26E59" w:rsidDel="006E2C31">
          <w:delText xml:space="preserve">interaction </w:delText>
        </w:r>
        <w:r w:rsidR="007B3A2B" w:rsidDel="006E2C31">
          <w:delText>term</w:delText>
        </w:r>
        <w:r w:rsidR="003A7C5E" w:rsidDel="006E2C31">
          <w:delText>.</w:delText>
        </w:r>
      </w:del>
    </w:p>
    <w:p w14:paraId="4A0107D3" w14:textId="305AF03B" w:rsidR="00C0261A" w:rsidRDefault="00C0261A">
      <w:pPr>
        <w:spacing w:after="202"/>
        <w:contextualSpacing/>
      </w:pPr>
      <w:ins w:id="2746" w:author="Andy Kleinhesselink" w:date="2019-07-14T10:53:00Z">
        <w:r>
          <w:lastRenderedPageBreak/>
          <w:t xml:space="preserve">In order to fit the models we first added a small amount of noise to the simulated population densities and then fit the non-HOI phenomenological competition model (15) using the Bayesian software Stan in R  </w:t>
        </w:r>
        <w:r>
          <w:fldChar w:fldCharType="begin"/>
        </w:r>
        <w:r>
          <w:instrText xml:space="preserve"> ADDIN ZOTERO_ITEM CSL_CITATION {"citationID":"f3rtR4TT","properties":{"formattedCitation":"(Stan Development Team 2018)","plainCitation":"(Stan Development Team 2018)","noteIndex":0},"citationItems":[{"id":7838,"uris":["http://zotero.org/users/688880/items/WJJKFQ7M"],"uri":["http://zotero.org/users/688880/items/WJJKFQ7M"],"itemData":{"id":7838,"type":"book","title":"RStan: the R interface to Stan","version":"R package version 2.18.2","URL":"http://mc-stan.org/","author":[{"literal":"Stan Development Team"}],"issued":{"date-parts":[["2018"]]}}}],"schema":"https://github.com/citation-style-language/schema/raw/master/csl-citation.json"} </w:instrText>
        </w:r>
        <w:r>
          <w:fldChar w:fldCharType="separate"/>
        </w:r>
        <w:r>
          <w:rPr>
            <w:noProof/>
          </w:rPr>
          <w:t>(Stan Development Team 2018)</w:t>
        </w:r>
        <w:r>
          <w:fldChar w:fldCharType="end"/>
        </w:r>
        <w:r>
          <w:t xml:space="preserve">.  </w:t>
        </w:r>
      </w:ins>
    </w:p>
    <w:p w14:paraId="217440DB" w14:textId="0706840D" w:rsidR="00B93196" w:rsidRDefault="00E97CEA" w:rsidP="00057A7A">
      <w:pPr>
        <w:pStyle w:val="Heading"/>
      </w:pPr>
      <w:bookmarkStart w:id="2747" w:name="model-fits"/>
      <w:bookmarkEnd w:id="2747"/>
      <w:r>
        <w:t>Evidence for HOIs</w:t>
      </w:r>
    </w:p>
    <w:p w14:paraId="4A4722B6" w14:textId="1844DC4F"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ins w:id="2748" w:author="Andy Kleinhesselink" w:date="2019-07-12T08:02:00Z">
        <w:r w:rsidR="00B91BF5">
          <w:t xml:space="preserve">Figure </w:t>
        </w:r>
        <w:r w:rsidR="00B91BF5">
          <w:rPr>
            <w:noProof/>
          </w:rPr>
          <w:t>4</w:t>
        </w:r>
      </w:ins>
      <w:del w:id="2749" w:author="Andy Kleinhesselink" w:date="2019-07-12T08:02:00Z">
        <w:r w:rsidR="00427DC4" w:rsidDel="00B91BF5">
          <w:delText xml:space="preserve">Figure </w:delText>
        </w:r>
        <w:r w:rsidR="00427DC4" w:rsidDel="00B91BF5">
          <w:rPr>
            <w:noProof/>
          </w:rPr>
          <w:delText>3</w:delText>
        </w:r>
      </w:del>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B91BF5">
        <w:t xml:space="preserve">Figure S </w:t>
      </w:r>
      <w:r w:rsidR="00B91BF5">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w:t>
      </w:r>
      <w:r w:rsidR="00E04413">
        <w:t xml:space="preserve"> </w:t>
      </w:r>
      <w:r w:rsidR="00C729F4">
        <w:t>season species</w:t>
      </w:r>
      <w:r w:rsidR="00AF4FB3">
        <w:t xml:space="preserve"> </w:t>
      </w:r>
      <w:r w:rsidR="002F170D">
        <w:t>(</w:t>
      </w:r>
      <w:r w:rsidR="002F170D">
        <w:fldChar w:fldCharType="begin"/>
      </w:r>
      <w:r w:rsidR="002F170D">
        <w:instrText xml:space="preserve"> REF _Ref524701722 \h </w:instrText>
      </w:r>
      <w:r w:rsidR="002F170D">
        <w:fldChar w:fldCharType="separate"/>
      </w:r>
      <w:ins w:id="2750" w:author="Andy Kleinhesselink" w:date="2019-07-12T08:02:00Z">
        <w:r w:rsidR="00B91BF5">
          <w:t xml:space="preserve">Figure </w:t>
        </w:r>
        <w:r w:rsidR="00B91BF5">
          <w:rPr>
            <w:noProof/>
          </w:rPr>
          <w:t>5</w:t>
        </w:r>
      </w:ins>
      <w:del w:id="2751" w:author="Andy Kleinhesselink" w:date="2019-07-12T08:02:00Z">
        <w:r w:rsidR="00427DC4" w:rsidDel="00B91BF5">
          <w:delText xml:space="preserve">Figure </w:delText>
        </w:r>
        <w:r w:rsidR="00427DC4" w:rsidDel="00B91BF5">
          <w:rPr>
            <w:noProof/>
          </w:rPr>
          <w:delText>4</w:delText>
        </w:r>
      </w:del>
      <w:r w:rsidR="002F170D">
        <w:fldChar w:fldCharType="end"/>
      </w:r>
      <w:r w:rsidR="002F170D">
        <w:t>)</w:t>
      </w:r>
      <w:r w:rsidR="00D27415">
        <w:t>.</w:t>
      </w:r>
      <w:r w:rsidR="00B251E4">
        <w:t xml:space="preserve"> </w:t>
      </w:r>
      <w:r w:rsidR="00172674">
        <w:t xml:space="preserve"> </w:t>
      </w:r>
      <w:r w:rsidR="00E04413">
        <w:t xml:space="preserve">In other words, for </w:t>
      </w:r>
      <w:r w:rsidR="002F170D">
        <w:t>the early species</w:t>
      </w:r>
      <w:r w:rsidR="00B72E69">
        <w:t>,</w:t>
      </w:r>
      <w:r w:rsidR="00B251E4">
        <w:t xml:space="preserve"> the </w:t>
      </w:r>
      <w:r w:rsidR="009B7DE8">
        <w:t xml:space="preserve">observed </w:t>
      </w:r>
      <w:r w:rsidR="00E04413">
        <w:t xml:space="preserve">effect of </w:t>
      </w:r>
      <w:r w:rsidR="00C729F4">
        <w:t>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ins w:id="2752" w:author="Andy Kleinhesselink" w:date="2019-07-12T08:02:00Z">
        <w:r w:rsidR="00B91BF5">
          <w:t xml:space="preserve">Figure </w:t>
        </w:r>
        <w:r w:rsidR="00B91BF5">
          <w:rPr>
            <w:noProof/>
          </w:rPr>
          <w:t>6</w:t>
        </w:r>
      </w:ins>
      <w:del w:id="2753" w:author="Andy Kleinhesselink" w:date="2019-07-12T08:02:00Z">
        <w:r w:rsidR="00427DC4" w:rsidDel="00B91BF5">
          <w:delText xml:space="preserve">Figure </w:delText>
        </w:r>
        <w:r w:rsidR="00427DC4" w:rsidDel="00B91BF5">
          <w:rPr>
            <w:noProof/>
          </w:rPr>
          <w:delText>5</w:delText>
        </w:r>
      </w:del>
      <w:r w:rsidR="002F170D">
        <w:fldChar w:fldCharType="end"/>
      </w:r>
      <w:r w:rsidR="00605492">
        <w:t xml:space="preserve">).  </w:t>
      </w:r>
      <w:r w:rsidR="00E04413">
        <w:t xml:space="preserve">However, assuming additive competitor effects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ins w:id="2754" w:author="Andy Kleinhesselink" w:date="2019-07-12T08:02:00Z">
        <w:r w:rsidR="00B91BF5">
          <w:t xml:space="preserve">Figure </w:t>
        </w:r>
        <w:r w:rsidR="00B91BF5">
          <w:rPr>
            <w:noProof/>
          </w:rPr>
          <w:t>6</w:t>
        </w:r>
      </w:ins>
      <w:del w:id="2755" w:author="Andy Kleinhesselink" w:date="2019-07-12T08:02:00Z">
        <w:r w:rsidR="00427DC4" w:rsidDel="00B91BF5">
          <w:delText xml:space="preserve">Figure </w:delText>
        </w:r>
        <w:r w:rsidR="00427DC4" w:rsidDel="00B91BF5">
          <w:rPr>
            <w:noProof/>
          </w:rPr>
          <w:delText>5</w:delText>
        </w:r>
      </w:del>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ins w:id="2756" w:author="Andy Kleinhesselink" w:date="2019-07-12T08:02:00Z">
        <w:r w:rsidR="00B91BF5">
          <w:t xml:space="preserve">Figure </w:t>
        </w:r>
        <w:r w:rsidR="00B91BF5">
          <w:rPr>
            <w:noProof/>
          </w:rPr>
          <w:t>6</w:t>
        </w:r>
      </w:ins>
      <w:del w:id="2757" w:author="Andy Kleinhesselink" w:date="2019-07-12T08:02:00Z">
        <w:r w:rsidR="00427DC4" w:rsidDel="00B91BF5">
          <w:delText xml:space="preserve">Figure </w:delText>
        </w:r>
        <w:r w:rsidR="00427DC4" w:rsidDel="00B91BF5">
          <w:rPr>
            <w:noProof/>
          </w:rPr>
          <w:delText>5</w:delText>
        </w:r>
      </w:del>
      <w:r w:rsidR="002F170D">
        <w:fldChar w:fldCharType="end"/>
      </w:r>
      <w:r w:rsidR="002F170D">
        <w:t xml:space="preserve"> c). </w:t>
      </w:r>
      <w:r w:rsidR="001E65C5">
        <w:t xml:space="preserve">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B91BF5">
        <w:t xml:space="preserve">Figure S </w:t>
      </w:r>
      <w:r w:rsidR="00B91BF5">
        <w:rPr>
          <w:noProof/>
        </w:rPr>
        <w:t>2</w:t>
      </w:r>
      <w:r w:rsidR="00A459BB">
        <w:fldChar w:fldCharType="end"/>
      </w:r>
      <w:r w:rsidR="00A459BB">
        <w:t>) but these were different in direction and magnitude than those detected with equation 7, indicating th</w:t>
      </w:r>
      <w:r w:rsidR="00E04413">
        <w:t xml:space="preserve">at HOIs are by definition dependent on what form of phenomenological model is fit to </w:t>
      </w:r>
      <w:r w:rsidR="00C74DF2">
        <w:t>single species effects</w:t>
      </w:r>
      <w:r w:rsidR="00A459BB">
        <w:t xml:space="preserve">.  </w:t>
      </w:r>
    </w:p>
    <w:p w14:paraId="6E664418" w14:textId="364C187B" w:rsidR="00B353DB" w:rsidRDefault="00A650E9">
      <w:pPr>
        <w:spacing w:after="202"/>
        <w:contextualSpacing/>
      </w:pPr>
      <w:r>
        <w:lastRenderedPageBreak/>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01A9421B"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ins w:id="2758" w:author="Andy Kleinhesselink" w:date="2019-07-12T08:02:00Z">
        <w:r w:rsidR="00B91BF5">
          <w:t xml:space="preserve">Figure </w:t>
        </w:r>
        <w:r w:rsidR="00B91BF5">
          <w:rPr>
            <w:noProof/>
          </w:rPr>
          <w:t>3</w:t>
        </w:r>
      </w:ins>
      <w:del w:id="2759" w:author="Andy Kleinhesselink" w:date="2019-07-12T08:02:00Z">
        <w:r w:rsidR="00427DC4" w:rsidDel="00B91BF5">
          <w:delText xml:space="preserve">Figure </w:delText>
        </w:r>
        <w:r w:rsidR="00427DC4" w:rsidDel="00B91BF5">
          <w:rPr>
            <w:noProof/>
          </w:rPr>
          <w:delText>2</w:delText>
        </w:r>
      </w:del>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also affect the interaction</w:t>
      </w:r>
      <w:r w:rsidR="00E04413">
        <w:t>s</w:t>
      </w:r>
      <w:r w:rsidR="00B42190">
        <w:t xml:space="preserve"> between </w:t>
      </w:r>
      <w:r w:rsidR="00E04413">
        <w:t xml:space="preserve">those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This shifts the resource uptake rates of </w:t>
      </w:r>
      <w:r w:rsidR="00356459">
        <w:t xml:space="preserve">the mid and late season species </w:t>
      </w:r>
      <w:r w:rsidR="008B2591">
        <w:t xml:space="preserve">towards the </w:t>
      </w:r>
      <w:r w:rsidR="00356459">
        <w:t xml:space="preserve">left </w:t>
      </w:r>
      <w:r w:rsidR="005E388B">
        <w:t>along their resource uptake curves</w:t>
      </w:r>
      <w:r w:rsidR="00E04413">
        <w:t xml:space="preserve"> (</w:t>
      </w:r>
      <w:r w:rsidR="007D4E37">
        <w:fldChar w:fldCharType="begin"/>
      </w:r>
      <w:r w:rsidR="007D4E37">
        <w:instrText xml:space="preserve"> REF _Ref527030555 \h </w:instrText>
      </w:r>
      <w:r w:rsidR="007D4E37">
        <w:fldChar w:fldCharType="separate"/>
      </w:r>
      <w:ins w:id="2760" w:author="Andy Kleinhesselink" w:date="2019-07-12T08:02:00Z">
        <w:r w:rsidR="00B91BF5">
          <w:t xml:space="preserve">Figure </w:t>
        </w:r>
        <w:r w:rsidR="00B91BF5">
          <w:rPr>
            <w:noProof/>
          </w:rPr>
          <w:t>7</w:t>
        </w:r>
      </w:ins>
      <w:del w:id="2761" w:author="Andy Kleinhesselink" w:date="2019-07-12T08:02:00Z">
        <w:r w:rsidR="00427DC4" w:rsidDel="00B91BF5">
          <w:delText xml:space="preserve">Figure </w:delText>
        </w:r>
        <w:r w:rsidR="00427DC4" w:rsidDel="00B91BF5">
          <w:rPr>
            <w:noProof/>
          </w:rPr>
          <w:delText>6</w:delText>
        </w:r>
      </w:del>
      <w:r w:rsidR="007D4E37">
        <w:fldChar w:fldCharType="end"/>
      </w:r>
      <w:r w:rsidR="007D4E37">
        <w:t>a</w:t>
      </w:r>
      <w:r w:rsidR="00E04413">
        <w:t>)</w:t>
      </w:r>
      <w:r w:rsidR="007D4E37">
        <w:t xml:space="preserve">.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E04413">
        <w:t xml:space="preserve">it does the </w:t>
      </w:r>
      <w:r w:rsidR="00356459">
        <w:t>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vertical lines </w:t>
      </w:r>
      <w:r w:rsidR="009C120E">
        <w:fldChar w:fldCharType="begin"/>
      </w:r>
      <w:r w:rsidR="009C120E">
        <w:instrText xml:space="preserve"> REF _Ref527030555 \h </w:instrText>
      </w:r>
      <w:r w:rsidR="009C120E">
        <w:fldChar w:fldCharType="separate"/>
      </w:r>
      <w:ins w:id="2762" w:author="Andy Kleinhesselink" w:date="2019-07-12T08:02:00Z">
        <w:r w:rsidR="00B91BF5">
          <w:t xml:space="preserve">Figure </w:t>
        </w:r>
        <w:r w:rsidR="00B91BF5">
          <w:rPr>
            <w:noProof/>
          </w:rPr>
          <w:t>7</w:t>
        </w:r>
      </w:ins>
      <w:del w:id="2763" w:author="Andy Kleinhesselink" w:date="2019-07-12T08:02:00Z">
        <w:r w:rsidR="00427DC4" w:rsidDel="00B91BF5">
          <w:delText xml:space="preserve">Figure </w:delText>
        </w:r>
        <w:r w:rsidR="00427DC4" w:rsidDel="00B91BF5">
          <w:rPr>
            <w:noProof/>
          </w:rPr>
          <w:delText>6</w:delText>
        </w:r>
      </w:del>
      <w:r w:rsidR="009C120E">
        <w:fldChar w:fldCharType="end"/>
      </w:r>
      <w:r w:rsidR="009C120E">
        <w:t xml:space="preserve"> a)</w:t>
      </w:r>
      <w:r w:rsidR="007D4E37">
        <w:t xml:space="preserve">.  </w:t>
      </w:r>
      <w:proofErr w:type="gramStart"/>
      <w:r w:rsidR="00C164A4">
        <w:t>Thus</w:t>
      </w:r>
      <w:proofErr w:type="gramEnd"/>
      <w:r w:rsidR="00C164A4">
        <w:t xml:space="preserve"> the</w:t>
      </w:r>
      <w:r w:rsidR="009C120E">
        <w:t xml:space="preserve"> average resource uptake rate of the mid-season species declines 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ins w:id="2764" w:author="Andy Kleinhesselink" w:date="2019-07-12T08:02:00Z">
        <w:r w:rsidR="00B91BF5">
          <w:t xml:space="preserve">Figure </w:t>
        </w:r>
        <w:r w:rsidR="00B91BF5">
          <w:rPr>
            <w:noProof/>
          </w:rPr>
          <w:t>7</w:t>
        </w:r>
      </w:ins>
      <w:del w:id="2765" w:author="Andy Kleinhesselink" w:date="2019-07-12T08:02:00Z">
        <w:r w:rsidR="00427DC4" w:rsidDel="00B91BF5">
          <w:delText xml:space="preserve">Figure </w:delText>
        </w:r>
        <w:r w:rsidR="00427DC4" w:rsidDel="00B91BF5">
          <w:rPr>
            <w:noProof/>
          </w:rPr>
          <w:delText>6</w:delText>
        </w:r>
      </w:del>
      <w:r w:rsidR="003576FC">
        <w:fldChar w:fldCharType="end"/>
      </w:r>
      <w:r w:rsidR="003576FC">
        <w:t xml:space="preserve"> b)</w:t>
      </w:r>
      <w:r w:rsidR="00980607">
        <w:t xml:space="preserve">. </w:t>
      </w:r>
    </w:p>
    <w:p w14:paraId="0471A4CD" w14:textId="5AEA4C09" w:rsidR="00BE0FC8" w:rsidRDefault="008023DA" w:rsidP="00BE0FC8">
      <w:pPr>
        <w:spacing w:after="202"/>
        <w:contextualSpacing/>
      </w:pPr>
      <w:r>
        <w:lastRenderedPageBreak/>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w:t>
      </w:r>
      <w:r w:rsidR="00C164A4">
        <w:t>s</w:t>
      </w:r>
      <w:r w:rsidR="007D4E37">
        <w:t xml:space="preserve"> on the late season species</w:t>
      </w:r>
      <w:r w:rsidR="005C105D">
        <w:t>:</w:t>
      </w:r>
      <w:r w:rsidR="007D4E37">
        <w:t xml:space="preserve">  the presence of the early species, </w:t>
      </w:r>
      <w:r w:rsidR="00C164A4">
        <w:t>puts the mid-season species at a slight disadvantage relative to the</w:t>
      </w:r>
      <w:r w:rsidR="007D4E37">
        <w:t xml:space="preserve"> </w:t>
      </w:r>
      <w:r w:rsidR="000A409C">
        <w:t xml:space="preserve">late </w:t>
      </w:r>
      <w:r w:rsidR="007D4E37">
        <w:t>species</w:t>
      </w:r>
      <w:r w:rsidR="00C164A4">
        <w:t xml:space="preserve">; thus the joint effect of the early and mid-season species together is less than their additive effect </w:t>
      </w:r>
      <w:r w:rsidR="00BE0FC8">
        <w:t>(</w:t>
      </w:r>
      <w:r w:rsidR="0044559B">
        <w:fldChar w:fldCharType="begin"/>
      </w:r>
      <w:r w:rsidR="0044559B">
        <w:instrText xml:space="preserve"> REF _Ref524701722 \h </w:instrText>
      </w:r>
      <w:r w:rsidR="0044559B">
        <w:fldChar w:fldCharType="separate"/>
      </w:r>
      <w:ins w:id="2766" w:author="Andy Kleinhesselink" w:date="2019-07-12T08:02:00Z">
        <w:r w:rsidR="00B91BF5">
          <w:t xml:space="preserve">Figure </w:t>
        </w:r>
        <w:r w:rsidR="00B91BF5">
          <w:rPr>
            <w:noProof/>
          </w:rPr>
          <w:t>5</w:t>
        </w:r>
      </w:ins>
      <w:del w:id="2767" w:author="Andy Kleinhesselink" w:date="2019-07-12T08:02:00Z">
        <w:r w:rsidR="00427DC4" w:rsidDel="00B91BF5">
          <w:delText xml:space="preserve">Figure </w:delText>
        </w:r>
        <w:r w:rsidR="00427DC4" w:rsidDel="00B91BF5">
          <w:rPr>
            <w:noProof/>
          </w:rPr>
          <w:delText>4</w:delText>
        </w:r>
      </w:del>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ins w:id="2768" w:author="Andy Kleinhesselink" w:date="2019-07-12T08:02:00Z">
        <w:r w:rsidR="00B91BF5">
          <w:t xml:space="preserve">Figure </w:t>
        </w:r>
        <w:r w:rsidR="00B91BF5">
          <w:rPr>
            <w:noProof/>
          </w:rPr>
          <w:t>6</w:t>
        </w:r>
      </w:ins>
      <w:del w:id="2769" w:author="Andy Kleinhesselink" w:date="2019-07-12T08:02:00Z">
        <w:r w:rsidR="00427DC4" w:rsidDel="00B91BF5">
          <w:delText xml:space="preserve">Figure </w:delText>
        </w:r>
        <w:r w:rsidR="00427DC4" w:rsidDel="00B91BF5">
          <w:rPr>
            <w:noProof/>
          </w:rPr>
          <w:delText>5</w:delText>
        </w:r>
      </w:del>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ins w:id="2770" w:author="Andy Kleinhesselink" w:date="2019-07-12T08:02:00Z">
        <w:r w:rsidR="00B91BF5">
          <w:t xml:space="preserve">Figure </w:t>
        </w:r>
        <w:r w:rsidR="00B91BF5">
          <w:rPr>
            <w:noProof/>
          </w:rPr>
          <w:t>5</w:t>
        </w:r>
      </w:ins>
      <w:del w:id="2771" w:author="Andy Kleinhesselink" w:date="2019-07-12T08:02:00Z">
        <w:r w:rsidR="00427DC4" w:rsidDel="00B91BF5">
          <w:delText xml:space="preserve">Figure </w:delText>
        </w:r>
        <w:r w:rsidR="00427DC4" w:rsidDel="00B91BF5">
          <w:rPr>
            <w:noProof/>
          </w:rPr>
          <w:delText>4</w:delText>
        </w:r>
      </w:del>
      <w:r w:rsidR="0044559B">
        <w:fldChar w:fldCharType="end"/>
      </w:r>
      <w:r w:rsidR="0044559B">
        <w:t xml:space="preserve"> b; </w:t>
      </w:r>
      <w:r w:rsidR="0044559B">
        <w:fldChar w:fldCharType="begin"/>
      </w:r>
      <w:r w:rsidR="0044559B">
        <w:instrText xml:space="preserve"> REF _Ref524702022 \h </w:instrText>
      </w:r>
      <w:r w:rsidR="0044559B">
        <w:fldChar w:fldCharType="separate"/>
      </w:r>
      <w:ins w:id="2772" w:author="Andy Kleinhesselink" w:date="2019-07-12T08:02:00Z">
        <w:r w:rsidR="00B91BF5">
          <w:t xml:space="preserve">Figure </w:t>
        </w:r>
        <w:r w:rsidR="00B91BF5">
          <w:rPr>
            <w:noProof/>
          </w:rPr>
          <w:t>6</w:t>
        </w:r>
      </w:ins>
      <w:del w:id="2773" w:author="Andy Kleinhesselink" w:date="2019-07-12T08:02:00Z">
        <w:r w:rsidR="00427DC4" w:rsidDel="00B91BF5">
          <w:delText xml:space="preserve">Figure </w:delText>
        </w:r>
        <w:r w:rsidR="00427DC4" w:rsidDel="00B91BF5">
          <w:rPr>
            <w:noProof/>
          </w:rPr>
          <w:delText>5</w:delText>
        </w:r>
      </w:del>
      <w:r w:rsidR="0044559B">
        <w:fldChar w:fldCharType="end"/>
      </w:r>
      <w:r w:rsidR="0044559B">
        <w:t xml:space="preserve"> b)</w:t>
      </w:r>
      <w:r w:rsidR="00713FA4">
        <w:t xml:space="preserve">. </w:t>
      </w:r>
    </w:p>
    <w:p w14:paraId="01C53F7A" w14:textId="2C43CE4E"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ins w:id="2774" w:author="Andy Kleinhesselink" w:date="2019-07-12T08:02:00Z">
        <w:r w:rsidR="00B91BF5">
          <w:t xml:space="preserve">Figure </w:t>
        </w:r>
        <w:r w:rsidR="00B91BF5">
          <w:rPr>
            <w:noProof/>
          </w:rPr>
          <w:t>6</w:t>
        </w:r>
      </w:ins>
      <w:del w:id="2775" w:author="Andy Kleinhesselink" w:date="2019-07-12T08:02:00Z">
        <w:r w:rsidR="00427DC4" w:rsidDel="00B91BF5">
          <w:delText xml:space="preserve">Figure </w:delText>
        </w:r>
        <w:r w:rsidR="00427DC4" w:rsidDel="00B91BF5">
          <w:rPr>
            <w:noProof/>
          </w:rPr>
          <w:delText>5</w:delText>
        </w:r>
      </w:del>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ins w:id="2776" w:author="Andy Kleinhesselink" w:date="2019-07-12T08:02:00Z">
        <w:r w:rsidR="00B91BF5">
          <w:t xml:space="preserve">Figure </w:t>
        </w:r>
        <w:r w:rsidR="00B91BF5">
          <w:rPr>
            <w:noProof/>
          </w:rPr>
          <w:t>3</w:t>
        </w:r>
      </w:ins>
      <w:del w:id="2777" w:author="Andy Kleinhesselink" w:date="2019-07-12T08:02:00Z">
        <w:r w:rsidR="00427DC4" w:rsidDel="00B91BF5">
          <w:delText xml:space="preserve">Figure </w:delText>
        </w:r>
        <w:r w:rsidR="00427DC4" w:rsidDel="00B91BF5">
          <w:rPr>
            <w:noProof/>
          </w:rPr>
          <w:delText>2</w:delText>
        </w:r>
      </w:del>
      <w:r w:rsidR="00250DE2">
        <w:fldChar w:fldCharType="end"/>
      </w:r>
      <w:r w:rsidR="00250DE2">
        <w:t xml:space="preserve">).  </w:t>
      </w:r>
    </w:p>
    <w:p w14:paraId="0E378B44" w14:textId="22672B43"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w:t>
      </w:r>
      <w:r>
        <w:lastRenderedPageBreak/>
        <w:t>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ins w:id="2778" w:author="Andy Kleinhesselink" w:date="2019-07-12T08:02:00Z">
        <w:r w:rsidR="00B91BF5">
          <w:t xml:space="preserve">Figure </w:t>
        </w:r>
        <w:r w:rsidR="00B91BF5">
          <w:rPr>
            <w:noProof/>
          </w:rPr>
          <w:t>3</w:t>
        </w:r>
      </w:ins>
      <w:del w:id="2779" w:author="Andy Kleinhesselink" w:date="2019-07-12T08:02:00Z">
        <w:r w:rsidR="00427DC4" w:rsidDel="00B91BF5">
          <w:delText xml:space="preserve">Figure </w:delText>
        </w:r>
        <w:r w:rsidR="00427DC4" w:rsidDel="00B91BF5">
          <w:rPr>
            <w:noProof/>
          </w:rPr>
          <w:delText>2</w:delText>
        </w:r>
      </w:del>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46D7A71C" w:rsidR="00B93196" w:rsidRDefault="00E44327" w:rsidP="002619E8">
      <w:pPr>
        <w:spacing w:after="202"/>
        <w:contextualSpacing/>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ins w:id="2780" w:author="Andy Kleinhesselink" w:date="2019-07-12T08:02:00Z">
        <w:r w:rsidR="00B91BF5">
          <w:t xml:space="preserve">Figure </w:t>
        </w:r>
        <w:r w:rsidR="00B91BF5">
          <w:rPr>
            <w:noProof/>
          </w:rPr>
          <w:t>3</w:t>
        </w:r>
      </w:ins>
      <w:del w:id="2781" w:author="Andy Kleinhesselink" w:date="2019-07-12T08:02:00Z">
        <w:r w:rsidR="00427DC4" w:rsidDel="00B91BF5">
          <w:delText xml:space="preserve">Figure </w:delText>
        </w:r>
        <w:r w:rsidR="00427DC4" w:rsidDel="00B91BF5">
          <w:rPr>
            <w:noProof/>
          </w:rPr>
          <w:delText>2</w:delText>
        </w:r>
      </w:del>
      <w:r w:rsidR="00FA49A0">
        <w:fldChar w:fldCharType="end"/>
      </w:r>
      <w:r w:rsidR="00FA49A0">
        <w:t xml:space="preserve"> a)</w:t>
      </w:r>
      <w:r>
        <w:t xml:space="preserve">. </w:t>
      </w:r>
      <w:r w:rsidR="008023DA">
        <w:t>D</w:t>
      </w:r>
      <w:r w:rsidR="00C20EA8">
        <w:t>eriving</w:t>
      </w:r>
      <w:r w:rsidR="00C45A90">
        <w:t xml:space="preserve"> </w:t>
      </w:r>
      <w:r w:rsidR="00532AC5">
        <w:t xml:space="preserve">phenomenological </w:t>
      </w:r>
      <w:r w:rsidR="00C45A90">
        <w:t>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632744">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632744">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lastRenderedPageBreak/>
        <w:t>Are HOIs Common in Nature</w:t>
      </w:r>
      <w:r w:rsidR="00746378">
        <w:t xml:space="preserve">? </w:t>
      </w:r>
    </w:p>
    <w:p w14:paraId="2DC292C6" w14:textId="643C6AAC" w:rsidR="00540DA5" w:rsidRDefault="00A0621E" w:rsidP="002619E8">
      <w:pPr>
        <w:spacing w:after="202"/>
        <w:contextualSpacing/>
      </w:pPr>
      <w:r>
        <w:t xml:space="preserve">One way to view HOIs in this system is to consider </w:t>
      </w:r>
      <w:r w:rsidR="0066362B">
        <w:t xml:space="preserve">them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w:t>
      </w:r>
      <w:r w:rsidR="0020556F">
        <w:t xml:space="preserve"> earlier </w:t>
      </w:r>
      <w:r w:rsidR="00540DA5">
        <w:t>activity of competitors.</w:t>
      </w:r>
      <w:r>
        <w:t xml:space="preserve">  More 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076E17A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Additional simulations show that the more similar species resource uptake curves are to one another</w:t>
      </w:r>
      <w:r w:rsidR="0020556F">
        <w:t xml:space="preserve"> </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w:t>
      </w:r>
      <w:r w:rsidR="0020556F">
        <w:t xml:space="preserve">such large differences in the shape of resource uptake curves may be rare. </w:t>
      </w:r>
    </w:p>
    <w:p w14:paraId="53B8EDA9" w14:textId="17F47FE0" w:rsidR="00540DA5" w:rsidRDefault="00EB17CC" w:rsidP="002619E8">
      <w:pPr>
        <w:spacing w:after="202"/>
        <w:contextualSpacing/>
      </w:pPr>
      <w:r>
        <w:t>In addition, t</w:t>
      </w:r>
      <w:r w:rsidR="009E120C">
        <w:t xml:space="preserve">he large changes in resource availability and plant biomass in our simulation </w:t>
      </w:r>
      <w:r w:rsidR="005871E0">
        <w:t>contribute to</w:t>
      </w:r>
      <w:r w:rsidR="009E120C">
        <w:t xml:space="preserve"> the </w:t>
      </w:r>
      <w:r w:rsidR="0020556F">
        <w:t xml:space="preserve">magnitude </w:t>
      </w:r>
      <w:r w:rsidR="009E120C">
        <w:t xml:space="preserve">of HOIs.  Because resource availability </w:t>
      </w:r>
      <w:r w:rsidR="009D55FA">
        <w:t xml:space="preserve">fluctuates </w:t>
      </w:r>
      <w:r w:rsidR="009D55FA">
        <w:lastRenderedPageBreak/>
        <w:t>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Due to their large size, perennial plants can be assumed to quickly draw resources down to a dynamic equilibrium.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20556F">
        <w:t>For this reason</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2748D4F8" w:rsidR="00A43F37" w:rsidRDefault="007919A3" w:rsidP="002619E8">
      <w:pPr>
        <w:spacing w:after="202"/>
        <w:contextualSpacing/>
      </w:pPr>
      <w:r>
        <w:t xml:space="preserve">Finally, our analysi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proofErr w:type="spellStart"/>
      <w:r w:rsidR="00045E08">
        <w:t>heterospecific</w:t>
      </w:r>
      <w:proofErr w:type="spellEnd"/>
      <w:r w:rsidR="00045E08">
        <w:t xml:space="preserve">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20556F">
        <w:t>simulated data for the</w:t>
      </w:r>
      <w:r w:rsidR="00B507A2">
        <w:t xml:space="preserv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ins w:id="2782" w:author="Andy Kleinhesselink" w:date="2019-07-12T08:02:00Z">
        <w:r w:rsidR="00B91BF5">
          <w:t xml:space="preserve">Figure </w:t>
        </w:r>
        <w:r w:rsidR="00B91BF5">
          <w:rPr>
            <w:noProof/>
          </w:rPr>
          <w:t>4</w:t>
        </w:r>
      </w:ins>
      <w:del w:id="2783" w:author="Andy Kleinhesselink" w:date="2019-07-12T08:02:00Z">
        <w:r w:rsidR="00427DC4" w:rsidDel="00B91BF5">
          <w:delText xml:space="preserve">Figure </w:delText>
        </w:r>
        <w:r w:rsidR="00427DC4" w:rsidDel="00B91BF5">
          <w:rPr>
            <w:noProof/>
          </w:rPr>
          <w:delText>3</w:delText>
        </w:r>
      </w:del>
      <w:r w:rsidR="001C1125">
        <w:fldChar w:fldCharType="end"/>
      </w:r>
      <w:r w:rsidR="00165B91" w:rsidRPr="0043064D">
        <w:t xml:space="preserve">). </w:t>
      </w:r>
    </w:p>
    <w:p w14:paraId="030BEDF4" w14:textId="53746F94" w:rsidR="00B507A2" w:rsidRDefault="00B507A2" w:rsidP="002619E8">
      <w:pPr>
        <w:spacing w:after="202"/>
        <w:contextualSpacing/>
      </w:pPr>
      <w:r w:rsidRPr="0043064D">
        <w:lastRenderedPageBreak/>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function of species density.  </w:t>
      </w:r>
      <w:r w:rsidR="00341B79">
        <w:t>I</w:t>
      </w:r>
      <w:r w:rsidR="00BF5BB5">
        <w:t>n the case</w:t>
      </w:r>
      <w:r w:rsidRPr="0043064D">
        <w:t xml:space="preserve"> </w:t>
      </w:r>
      <w:r w:rsidR="000A1F7F">
        <w:t>where</w:t>
      </w:r>
      <w:r w:rsidR="000A1F7F" w:rsidRPr="0043064D">
        <w:t xml:space="preserve"> </w:t>
      </w:r>
      <w:r w:rsidRPr="0043064D">
        <w:t>individuals 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20556F">
        <w:t xml:space="preserve">Just because </w:t>
      </w:r>
      <w:r w:rsidR="00F12855">
        <w:t>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w:t>
      </w:r>
      <w:r w:rsidR="0020556F">
        <w:t xml:space="preserve">ir </w:t>
      </w:r>
      <w:r w:rsidRPr="0043064D">
        <w:t>separate effects will not equal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2784" w:name="discussion"/>
      <w:bookmarkStart w:id="2785" w:name="conclusionssummary"/>
      <w:bookmarkEnd w:id="2784"/>
      <w:bookmarkEnd w:id="2785"/>
      <w:r>
        <w:t>Conclusion</w:t>
      </w:r>
    </w:p>
    <w:p w14:paraId="08D741D5" w14:textId="2020030D"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simple </w:t>
      </w:r>
      <w:r w:rsidR="0020556F">
        <w:t xml:space="preserve">resource </w:t>
      </w:r>
      <w:r w:rsidR="00390672">
        <w:t xml:space="preserve">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w:t>
      </w:r>
      <w:r w:rsidR="0020556F">
        <w:t xml:space="preserve">simulation </w:t>
      </w:r>
      <w:r w:rsidR="002F762A">
        <w:t xml:space="preserve">of species competition for a single resource. </w:t>
      </w:r>
      <w:r w:rsidR="006A1A7F">
        <w:t xml:space="preserve">Defining HOIs in this way requires </w:t>
      </w:r>
      <w:r w:rsidR="00532AC5">
        <w:t xml:space="preserve">first </w:t>
      </w:r>
      <w:r w:rsidR="0020556F">
        <w:t>finding a phenomenological model that accurately describes the</w:t>
      </w:r>
      <w:r w:rsidR="006A1A7F">
        <w:t xml:space="preserve"> focal species’ response to single species competition. </w:t>
      </w:r>
      <w:r w:rsidR="002F762A">
        <w:t xml:space="preserve">While we </w:t>
      </w:r>
      <w:r w:rsidR="002F762A">
        <w:lastRenderedPageBreak/>
        <w:t xml:space="preserve">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2786" w:name="acknowledgments"/>
      <w:bookmarkEnd w:id="2786"/>
      <w:r>
        <w:t>Acknowledgments</w:t>
      </w:r>
    </w:p>
    <w:p w14:paraId="5C29317E" w14:textId="794A4087" w:rsidR="001C1125" w:rsidRDefault="001C1125">
      <w:pPr>
        <w:spacing w:line="276" w:lineRule="auto"/>
        <w:ind w:firstLine="0"/>
        <w:jc w:val="both"/>
        <w:rPr>
          <w:rFonts w:eastAsia="Noto Sans CJK SC Regular" w:cs="FreeSans"/>
          <w:b/>
          <w:szCs w:val="28"/>
        </w:rPr>
      </w:pPr>
      <w:bookmarkStart w:id="2787" w:name="references"/>
      <w:bookmarkEnd w:id="2787"/>
      <w:r>
        <w:br w:type="page"/>
      </w:r>
    </w:p>
    <w:p w14:paraId="73D91D9C" w14:textId="32F42B2D" w:rsidR="00B93196" w:rsidRDefault="00390672">
      <w:pPr>
        <w:pStyle w:val="Heading"/>
      </w:pPr>
      <w:r>
        <w:lastRenderedPageBreak/>
        <w:t>References</w:t>
      </w:r>
    </w:p>
    <w:p w14:paraId="076F0092" w14:textId="77777777" w:rsidR="0082769A" w:rsidRPr="0082769A" w:rsidRDefault="007B137A">
      <w:pPr>
        <w:pStyle w:val="Bibliography"/>
        <w:rPr>
          <w:ins w:id="2788" w:author="Andy Kleinhesselink" w:date="2019-07-14T10:52:00Z"/>
        </w:rPr>
        <w:pPrChange w:id="2789" w:author="Andy Kleinhesselink" w:date="2019-07-14T10:52:00Z">
          <w:pPr>
            <w:widowControl w:val="0"/>
            <w:autoSpaceDE w:val="0"/>
            <w:autoSpaceDN w:val="0"/>
            <w:adjustRightInd w:val="0"/>
          </w:pPr>
        </w:pPrChange>
      </w:pPr>
      <w:r>
        <w:t xml:space="preserve"> </w:t>
      </w:r>
      <w:r w:rsidR="00F56B3F">
        <w:fldChar w:fldCharType="begin"/>
      </w:r>
      <w:r w:rsidR="00596808">
        <w:instrText xml:space="preserve"> ADDIN ZOTERO_BIBL {"uncited":[],"omitted":[],"custom":[]} CSL_BIBLIOGRAPHY </w:instrText>
      </w:r>
      <w:r w:rsidR="00F56B3F">
        <w:fldChar w:fldCharType="separate"/>
      </w:r>
      <w:ins w:id="2790" w:author="Andy Kleinhesselink" w:date="2019-07-14T10:52:00Z">
        <w:r w:rsidR="0082769A" w:rsidRPr="0082769A">
          <w:t>Abrams, P. A. 1983. Arguments in Favor of Higher Order Interactions. The American Naturalist 121:887–891.</w:t>
        </w:r>
      </w:ins>
    </w:p>
    <w:p w14:paraId="48758FB8" w14:textId="77777777" w:rsidR="0082769A" w:rsidRPr="0082769A" w:rsidRDefault="0082769A">
      <w:pPr>
        <w:pStyle w:val="Bibliography"/>
        <w:rPr>
          <w:ins w:id="2791" w:author="Andy Kleinhesselink" w:date="2019-07-14T10:52:00Z"/>
        </w:rPr>
        <w:pPrChange w:id="2792" w:author="Andy Kleinhesselink" w:date="2019-07-14T10:52:00Z">
          <w:pPr>
            <w:widowControl w:val="0"/>
            <w:autoSpaceDE w:val="0"/>
            <w:autoSpaceDN w:val="0"/>
            <w:adjustRightInd w:val="0"/>
          </w:pPr>
        </w:pPrChange>
      </w:pPr>
      <w:ins w:id="2793" w:author="Andy Kleinhesselink" w:date="2019-07-14T10:52:00Z">
        <w:r w:rsidRPr="0082769A">
          <w:t>Adler, F. R., and W. F. Morris. 1994. A General Test for Interaction Modification. Ecology 75:1552–1559.</w:t>
        </w:r>
      </w:ins>
    </w:p>
    <w:p w14:paraId="611765E6" w14:textId="77777777" w:rsidR="0082769A" w:rsidRPr="0082769A" w:rsidRDefault="0082769A">
      <w:pPr>
        <w:pStyle w:val="Bibliography"/>
        <w:rPr>
          <w:ins w:id="2794" w:author="Andy Kleinhesselink" w:date="2019-07-14T10:52:00Z"/>
        </w:rPr>
        <w:pPrChange w:id="2795" w:author="Andy Kleinhesselink" w:date="2019-07-14T10:52:00Z">
          <w:pPr>
            <w:widowControl w:val="0"/>
            <w:autoSpaceDE w:val="0"/>
            <w:autoSpaceDN w:val="0"/>
            <w:adjustRightInd w:val="0"/>
          </w:pPr>
        </w:pPrChange>
      </w:pPr>
      <w:ins w:id="2796" w:author="Andy Kleinhesselink" w:date="2019-07-14T10:52:00Z">
        <w:r w:rsidRPr="0082769A">
          <w:t>Alfred J.Lotka. 1925. Elements of Physical Biology. Williams and Wilkins Company.</w:t>
        </w:r>
      </w:ins>
    </w:p>
    <w:p w14:paraId="59AD2383" w14:textId="77777777" w:rsidR="0082769A" w:rsidRPr="0082769A" w:rsidRDefault="0082769A">
      <w:pPr>
        <w:pStyle w:val="Bibliography"/>
        <w:rPr>
          <w:ins w:id="2797" w:author="Andy Kleinhesselink" w:date="2019-07-14T10:52:00Z"/>
        </w:rPr>
        <w:pPrChange w:id="2798" w:author="Andy Kleinhesselink" w:date="2019-07-14T10:52:00Z">
          <w:pPr>
            <w:widowControl w:val="0"/>
            <w:autoSpaceDE w:val="0"/>
            <w:autoSpaceDN w:val="0"/>
            <w:adjustRightInd w:val="0"/>
          </w:pPr>
        </w:pPrChange>
      </w:pPr>
      <w:ins w:id="2799" w:author="Andy Kleinhesselink" w:date="2019-07-14T10:52:00Z">
        <w:r w:rsidRPr="0082769A">
          <w:t>Aronson, J., J. Kigel, A. Shmida, and J. Klein. 1992. Adaptive phenology of desert and Mediterranean populations of annual plants grown with and without water stress. Oecologia 89:17–26.</w:t>
        </w:r>
      </w:ins>
    </w:p>
    <w:p w14:paraId="62383533" w14:textId="77777777" w:rsidR="0082769A" w:rsidRPr="0082769A" w:rsidRDefault="0082769A">
      <w:pPr>
        <w:pStyle w:val="Bibliography"/>
        <w:rPr>
          <w:ins w:id="2800" w:author="Andy Kleinhesselink" w:date="2019-07-14T10:52:00Z"/>
        </w:rPr>
        <w:pPrChange w:id="2801" w:author="Andy Kleinhesselink" w:date="2019-07-14T10:52:00Z">
          <w:pPr>
            <w:widowControl w:val="0"/>
            <w:autoSpaceDE w:val="0"/>
            <w:autoSpaceDN w:val="0"/>
            <w:adjustRightInd w:val="0"/>
          </w:pPr>
        </w:pPrChange>
      </w:pPr>
      <w:ins w:id="2802" w:author="Andy Kleinhesselink" w:date="2019-07-14T10:52:00Z">
        <w:r w:rsidRPr="0082769A">
          <w:t>Bennett, J. A., K. Riibak, R. Tamme, R. J. Lewis, and M. Pärtel. 2016. The reciprocal relationship between competition and intraspecific trait variation. Journal of Ecology 104:1410–1420.</w:t>
        </w:r>
      </w:ins>
    </w:p>
    <w:p w14:paraId="215DD2DA" w14:textId="77777777" w:rsidR="0082769A" w:rsidRPr="0082769A" w:rsidRDefault="0082769A">
      <w:pPr>
        <w:pStyle w:val="Bibliography"/>
        <w:rPr>
          <w:ins w:id="2803" w:author="Andy Kleinhesselink" w:date="2019-07-14T10:52:00Z"/>
        </w:rPr>
        <w:pPrChange w:id="2804" w:author="Andy Kleinhesselink" w:date="2019-07-14T10:52:00Z">
          <w:pPr>
            <w:widowControl w:val="0"/>
            <w:autoSpaceDE w:val="0"/>
            <w:autoSpaceDN w:val="0"/>
            <w:adjustRightInd w:val="0"/>
          </w:pPr>
        </w:pPrChange>
      </w:pPr>
      <w:ins w:id="2805" w:author="Andy Kleinhesselink" w:date="2019-07-14T10:52:00Z">
        <w:r w:rsidRPr="0082769A">
          <w:t>Billick, I., and T. J. Case. 1994. Higher Order Interactions in Ecological Communities: What Are They and How Can They be Detected? Ecology 75:1530–1543.</w:t>
        </w:r>
      </w:ins>
    </w:p>
    <w:p w14:paraId="276EA933" w14:textId="77777777" w:rsidR="0082769A" w:rsidRPr="0082769A" w:rsidRDefault="0082769A">
      <w:pPr>
        <w:pStyle w:val="Bibliography"/>
        <w:rPr>
          <w:ins w:id="2806" w:author="Andy Kleinhesselink" w:date="2019-07-14T10:52:00Z"/>
        </w:rPr>
        <w:pPrChange w:id="2807" w:author="Andy Kleinhesselink" w:date="2019-07-14T10:52:00Z">
          <w:pPr>
            <w:widowControl w:val="0"/>
            <w:autoSpaceDE w:val="0"/>
            <w:autoSpaceDN w:val="0"/>
            <w:adjustRightInd w:val="0"/>
          </w:pPr>
        </w:pPrChange>
      </w:pPr>
      <w:ins w:id="2808" w:author="Andy Kleinhesselink" w:date="2019-07-14T10:52:00Z">
        <w:r w:rsidRPr="0082769A">
          <w:t>Chesson, P. 2000. Mechanisms of Maintenance of Species Diversity. Annual Review of Ecology and Systematics 31:343–366.</w:t>
        </w:r>
      </w:ins>
    </w:p>
    <w:p w14:paraId="5B5DBF40" w14:textId="77777777" w:rsidR="0082769A" w:rsidRPr="0082769A" w:rsidRDefault="0082769A">
      <w:pPr>
        <w:pStyle w:val="Bibliography"/>
        <w:rPr>
          <w:ins w:id="2809" w:author="Andy Kleinhesselink" w:date="2019-07-14T10:52:00Z"/>
        </w:rPr>
        <w:pPrChange w:id="2810" w:author="Andy Kleinhesselink" w:date="2019-07-14T10:52:00Z">
          <w:pPr>
            <w:widowControl w:val="0"/>
            <w:autoSpaceDE w:val="0"/>
            <w:autoSpaceDN w:val="0"/>
            <w:adjustRightInd w:val="0"/>
          </w:pPr>
        </w:pPrChange>
      </w:pPr>
      <w:ins w:id="2811" w:author="Andy Kleinhesselink" w:date="2019-07-14T10:52:00Z">
        <w:r w:rsidRPr="0082769A">
          <w:t>Cohen, D. 1976. The Optimal Timing of Reproduction. The American Naturalist 110:801–807.</w:t>
        </w:r>
      </w:ins>
    </w:p>
    <w:p w14:paraId="367EDD28" w14:textId="77777777" w:rsidR="0082769A" w:rsidRPr="0082769A" w:rsidRDefault="0082769A">
      <w:pPr>
        <w:pStyle w:val="Bibliography"/>
        <w:rPr>
          <w:ins w:id="2812" w:author="Andy Kleinhesselink" w:date="2019-07-14T10:52:00Z"/>
        </w:rPr>
        <w:pPrChange w:id="2813" w:author="Andy Kleinhesselink" w:date="2019-07-14T10:52:00Z">
          <w:pPr>
            <w:widowControl w:val="0"/>
            <w:autoSpaceDE w:val="0"/>
            <w:autoSpaceDN w:val="0"/>
            <w:adjustRightInd w:val="0"/>
          </w:pPr>
        </w:pPrChange>
      </w:pPr>
      <w:ins w:id="2814" w:author="Andy Kleinhesselink" w:date="2019-07-14T10:52:00Z">
        <w:r w:rsidRPr="0082769A">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ins>
    </w:p>
    <w:p w14:paraId="3BF71861" w14:textId="77777777" w:rsidR="0082769A" w:rsidRPr="0082769A" w:rsidRDefault="0082769A">
      <w:pPr>
        <w:pStyle w:val="Bibliography"/>
        <w:rPr>
          <w:ins w:id="2815" w:author="Andy Kleinhesselink" w:date="2019-07-14T10:52:00Z"/>
        </w:rPr>
        <w:pPrChange w:id="2816" w:author="Andy Kleinhesselink" w:date="2019-07-14T10:52:00Z">
          <w:pPr>
            <w:widowControl w:val="0"/>
            <w:autoSpaceDE w:val="0"/>
            <w:autoSpaceDN w:val="0"/>
            <w:adjustRightInd w:val="0"/>
          </w:pPr>
        </w:pPrChange>
      </w:pPr>
      <w:ins w:id="2817" w:author="Andy Kleinhesselink" w:date="2019-07-14T10:52:00Z">
        <w:r w:rsidRPr="0082769A">
          <w:lastRenderedPageBreak/>
          <w:t>Dybzinski, R., and D. Tilman. 2007. Resource Use Patterns Predict Long</w:t>
        </w:r>
        <w:r w:rsidRPr="0082769A">
          <w:rPr>
            <w:rFonts w:ascii="Cambria Math" w:hAnsi="Cambria Math" w:cs="Cambria Math"/>
          </w:rPr>
          <w:t>‐</w:t>
        </w:r>
        <w:r w:rsidRPr="0082769A">
          <w:t>Term Outcomes of Plant Competition for Nutrients and Light. The American Naturalist 170:305–318.</w:t>
        </w:r>
      </w:ins>
    </w:p>
    <w:p w14:paraId="116F1AB5" w14:textId="77777777" w:rsidR="0082769A" w:rsidRPr="0082769A" w:rsidRDefault="0082769A">
      <w:pPr>
        <w:pStyle w:val="Bibliography"/>
        <w:rPr>
          <w:ins w:id="2818" w:author="Andy Kleinhesselink" w:date="2019-07-14T10:52:00Z"/>
        </w:rPr>
        <w:pPrChange w:id="2819" w:author="Andy Kleinhesselink" w:date="2019-07-14T10:52:00Z">
          <w:pPr>
            <w:widowControl w:val="0"/>
            <w:autoSpaceDE w:val="0"/>
            <w:autoSpaceDN w:val="0"/>
            <w:adjustRightInd w:val="0"/>
          </w:pPr>
        </w:pPrChange>
      </w:pPr>
      <w:ins w:id="2820" w:author="Andy Kleinhesselink" w:date="2019-07-14T10:52:00Z">
        <w:r w:rsidRPr="0082769A">
          <w:t>Godoy, O., and J. M. Levine. 2013. Phenology effects on invasion success: insights from coupling field experiments to coexistence theory. Ecology 95:726–736.</w:t>
        </w:r>
      </w:ins>
    </w:p>
    <w:p w14:paraId="6E604095" w14:textId="77777777" w:rsidR="0082769A" w:rsidRPr="0082769A" w:rsidRDefault="0082769A">
      <w:pPr>
        <w:pStyle w:val="Bibliography"/>
        <w:rPr>
          <w:ins w:id="2821" w:author="Andy Kleinhesselink" w:date="2019-07-14T10:52:00Z"/>
        </w:rPr>
        <w:pPrChange w:id="2822" w:author="Andy Kleinhesselink" w:date="2019-07-14T10:52:00Z">
          <w:pPr>
            <w:widowControl w:val="0"/>
            <w:autoSpaceDE w:val="0"/>
            <w:autoSpaceDN w:val="0"/>
            <w:adjustRightInd w:val="0"/>
          </w:pPr>
        </w:pPrChange>
      </w:pPr>
      <w:ins w:id="2823" w:author="Andy Kleinhesselink" w:date="2019-07-14T10:52:00Z">
        <w:r w:rsidRPr="0082769A">
          <w:t>Grilli, J., G. Barabás, M. J. Michalska-Smith, and S. Allesina. 2017. Higher-order interactions stabilize dynamics in competitive network models. Nature 548:210–213.</w:t>
        </w:r>
      </w:ins>
    </w:p>
    <w:p w14:paraId="7D9A821F" w14:textId="77777777" w:rsidR="0082769A" w:rsidRPr="0082769A" w:rsidRDefault="0082769A">
      <w:pPr>
        <w:pStyle w:val="Bibliography"/>
        <w:rPr>
          <w:ins w:id="2824" w:author="Andy Kleinhesselink" w:date="2019-07-14T10:52:00Z"/>
        </w:rPr>
        <w:pPrChange w:id="2825" w:author="Andy Kleinhesselink" w:date="2019-07-14T10:52:00Z">
          <w:pPr>
            <w:widowControl w:val="0"/>
            <w:autoSpaceDE w:val="0"/>
            <w:autoSpaceDN w:val="0"/>
            <w:adjustRightInd w:val="0"/>
          </w:pPr>
        </w:pPrChange>
      </w:pPr>
      <w:ins w:id="2826" w:author="Andy Kleinhesselink" w:date="2019-07-14T10:52:00Z">
        <w:r w:rsidRPr="0082769A">
          <w:t>Hairston, N. G., J. D. Allan, R. K. Colwell, D. J. Futuyma, J. Howell, M. D. Lubin, J. Mathias, and J. H. Vandermeer. 1968. The Relationship between Species Diversity and Stability: An Experimental Approach with Protozoa and Bacteria. Ecology 49:1091–1101.</w:t>
        </w:r>
      </w:ins>
    </w:p>
    <w:p w14:paraId="2B7ED1FB" w14:textId="77777777" w:rsidR="0082769A" w:rsidRPr="0082769A" w:rsidRDefault="0082769A">
      <w:pPr>
        <w:pStyle w:val="Bibliography"/>
        <w:rPr>
          <w:ins w:id="2827" w:author="Andy Kleinhesselink" w:date="2019-07-14T10:52:00Z"/>
        </w:rPr>
        <w:pPrChange w:id="2828" w:author="Andy Kleinhesselink" w:date="2019-07-14T10:52:00Z">
          <w:pPr>
            <w:widowControl w:val="0"/>
            <w:autoSpaceDE w:val="0"/>
            <w:autoSpaceDN w:val="0"/>
            <w:adjustRightInd w:val="0"/>
          </w:pPr>
        </w:pPrChange>
      </w:pPr>
      <w:ins w:id="2829" w:author="Andy Kleinhesselink" w:date="2019-07-14T10:52:00Z">
        <w:r w:rsidRPr="0082769A">
          <w:t>Hassell, M. P., and H. N. Comins. 1976. Discrete time models for two-species competition. Theoretical Population Biology 9:202–221.</w:t>
        </w:r>
      </w:ins>
    </w:p>
    <w:p w14:paraId="3B4A4142" w14:textId="77777777" w:rsidR="0082769A" w:rsidRPr="0082769A" w:rsidRDefault="0082769A">
      <w:pPr>
        <w:pStyle w:val="Bibliography"/>
        <w:rPr>
          <w:ins w:id="2830" w:author="Andy Kleinhesselink" w:date="2019-07-14T10:52:00Z"/>
        </w:rPr>
        <w:pPrChange w:id="2831" w:author="Andy Kleinhesselink" w:date="2019-07-14T10:52:00Z">
          <w:pPr>
            <w:widowControl w:val="0"/>
            <w:autoSpaceDE w:val="0"/>
            <w:autoSpaceDN w:val="0"/>
            <w:adjustRightInd w:val="0"/>
          </w:pPr>
        </w:pPrChange>
      </w:pPr>
      <w:ins w:id="2832" w:author="Andy Kleinhesselink" w:date="2019-07-14T10:52:00Z">
        <w:r w:rsidRPr="0082769A">
          <w:t>Kraft, N. J. B., O. Godoy, and J. M. Levine. 2015. Plant functional traits and the multidimensional nature of species coexistence. Proceedings of the National Academy of Sciences of the United States of America 112:797–802.</w:t>
        </w:r>
      </w:ins>
    </w:p>
    <w:p w14:paraId="2AB647DC" w14:textId="77777777" w:rsidR="0082769A" w:rsidRPr="0082769A" w:rsidRDefault="0082769A">
      <w:pPr>
        <w:pStyle w:val="Bibliography"/>
        <w:rPr>
          <w:ins w:id="2833" w:author="Andy Kleinhesselink" w:date="2019-07-14T10:52:00Z"/>
        </w:rPr>
        <w:pPrChange w:id="2834" w:author="Andy Kleinhesselink" w:date="2019-07-14T10:52:00Z">
          <w:pPr>
            <w:widowControl w:val="0"/>
            <w:autoSpaceDE w:val="0"/>
            <w:autoSpaceDN w:val="0"/>
            <w:adjustRightInd w:val="0"/>
          </w:pPr>
        </w:pPrChange>
      </w:pPr>
      <w:ins w:id="2835" w:author="Andy Kleinhesselink" w:date="2019-07-14T10:52:00Z">
        <w:r w:rsidRPr="0082769A">
          <w:t>Letten, A. D., P.-J. Ke, and T. Fukami. 2017. Linking modern coexistence theory and contemporary niche theory. Ecological Monographs 87:161–177.</w:t>
        </w:r>
      </w:ins>
    </w:p>
    <w:p w14:paraId="2DEF9652" w14:textId="77777777" w:rsidR="0082769A" w:rsidRPr="0082769A" w:rsidRDefault="0082769A">
      <w:pPr>
        <w:pStyle w:val="Bibliography"/>
        <w:rPr>
          <w:ins w:id="2836" w:author="Andy Kleinhesselink" w:date="2019-07-14T10:52:00Z"/>
        </w:rPr>
        <w:pPrChange w:id="2837" w:author="Andy Kleinhesselink" w:date="2019-07-14T10:52:00Z">
          <w:pPr>
            <w:widowControl w:val="0"/>
            <w:autoSpaceDE w:val="0"/>
            <w:autoSpaceDN w:val="0"/>
            <w:adjustRightInd w:val="0"/>
          </w:pPr>
        </w:pPrChange>
      </w:pPr>
      <w:ins w:id="2838" w:author="Andy Kleinhesselink" w:date="2019-07-14T10:52:00Z">
        <w:r w:rsidRPr="0082769A">
          <w:t>Letten, A. D., and D. B. Stouffer. 2019. The mechanistic basis for higher-order interactions and non-additivity in competitive communities. Ecology Letters In Press.</w:t>
        </w:r>
      </w:ins>
    </w:p>
    <w:p w14:paraId="5B6681A2" w14:textId="77777777" w:rsidR="0082769A" w:rsidRPr="0082769A" w:rsidRDefault="0082769A">
      <w:pPr>
        <w:pStyle w:val="Bibliography"/>
        <w:rPr>
          <w:ins w:id="2839" w:author="Andy Kleinhesselink" w:date="2019-07-14T10:52:00Z"/>
        </w:rPr>
        <w:pPrChange w:id="2840" w:author="Andy Kleinhesselink" w:date="2019-07-14T10:52:00Z">
          <w:pPr>
            <w:widowControl w:val="0"/>
            <w:autoSpaceDE w:val="0"/>
            <w:autoSpaceDN w:val="0"/>
            <w:adjustRightInd w:val="0"/>
          </w:pPr>
        </w:pPrChange>
      </w:pPr>
      <w:ins w:id="2841" w:author="Andy Kleinhesselink" w:date="2019-07-14T10:52:00Z">
        <w:r w:rsidRPr="0082769A">
          <w:lastRenderedPageBreak/>
          <w:t>Levine, J. M., J. Bascompte, P. B. Adler, and S. Allesina. 2017. Beyond pairwise mechanisms of species coexistence in complex communities. Nature 546:56–64.</w:t>
        </w:r>
      </w:ins>
    </w:p>
    <w:p w14:paraId="06880663" w14:textId="77777777" w:rsidR="0082769A" w:rsidRPr="0082769A" w:rsidRDefault="0082769A">
      <w:pPr>
        <w:pStyle w:val="Bibliography"/>
        <w:rPr>
          <w:ins w:id="2842" w:author="Andy Kleinhesselink" w:date="2019-07-14T10:52:00Z"/>
        </w:rPr>
        <w:pPrChange w:id="2843" w:author="Andy Kleinhesselink" w:date="2019-07-14T10:52:00Z">
          <w:pPr>
            <w:widowControl w:val="0"/>
            <w:autoSpaceDE w:val="0"/>
            <w:autoSpaceDN w:val="0"/>
            <w:adjustRightInd w:val="0"/>
          </w:pPr>
        </w:pPrChange>
      </w:pPr>
      <w:ins w:id="2844" w:author="Andy Kleinhesselink" w:date="2019-07-14T10:52:00Z">
        <w:r w:rsidRPr="0082769A">
          <w:t>Mayfield, M. M., and D. B. Stouffer. 2017. Higher-order interactions capture unexplained complexity in diverse communities. Nature Ecology &amp; Evolution 1:0062.</w:t>
        </w:r>
      </w:ins>
    </w:p>
    <w:p w14:paraId="2B69B1F9" w14:textId="77777777" w:rsidR="0082769A" w:rsidRPr="0082769A" w:rsidRDefault="0082769A">
      <w:pPr>
        <w:pStyle w:val="Bibliography"/>
        <w:rPr>
          <w:ins w:id="2845" w:author="Andy Kleinhesselink" w:date="2019-07-14T10:52:00Z"/>
        </w:rPr>
        <w:pPrChange w:id="2846" w:author="Andy Kleinhesselink" w:date="2019-07-14T10:52:00Z">
          <w:pPr>
            <w:widowControl w:val="0"/>
            <w:autoSpaceDE w:val="0"/>
            <w:autoSpaceDN w:val="0"/>
            <w:adjustRightInd w:val="0"/>
          </w:pPr>
        </w:pPrChange>
      </w:pPr>
      <w:ins w:id="2847" w:author="Andy Kleinhesselink" w:date="2019-07-14T10:52:00Z">
        <w:r w:rsidRPr="0082769A">
          <w:t>Meszéna, G., M. Gyllenberg, L. Pásztor, and J. A. J. Metz. 2006. Competitive exclusion and limiting similarity: A unified theory. Theoretical Population Biology 69:68–87.</w:t>
        </w:r>
      </w:ins>
    </w:p>
    <w:p w14:paraId="10DD652B" w14:textId="77777777" w:rsidR="0082769A" w:rsidRPr="0082769A" w:rsidRDefault="0082769A">
      <w:pPr>
        <w:pStyle w:val="Bibliography"/>
        <w:rPr>
          <w:ins w:id="2848" w:author="Andy Kleinhesselink" w:date="2019-07-14T10:52:00Z"/>
        </w:rPr>
        <w:pPrChange w:id="2849" w:author="Andy Kleinhesselink" w:date="2019-07-14T10:52:00Z">
          <w:pPr>
            <w:widowControl w:val="0"/>
            <w:autoSpaceDE w:val="0"/>
            <w:autoSpaceDN w:val="0"/>
            <w:adjustRightInd w:val="0"/>
          </w:pPr>
        </w:pPrChange>
      </w:pPr>
      <w:ins w:id="2850" w:author="Andy Kleinhesselink" w:date="2019-07-14T10:52:00Z">
        <w:r w:rsidRPr="0082769A">
          <w:t>Miller, E. T., and C. A. Klausmeier. 2017. Evolutionary stability of coexistence due to the storage effect in a two-season model. Theoretical Ecology 10:91–103.</w:t>
        </w:r>
      </w:ins>
    </w:p>
    <w:p w14:paraId="187ECF95" w14:textId="77777777" w:rsidR="0082769A" w:rsidRPr="0082769A" w:rsidRDefault="0082769A">
      <w:pPr>
        <w:pStyle w:val="Bibliography"/>
        <w:rPr>
          <w:ins w:id="2851" w:author="Andy Kleinhesselink" w:date="2019-07-14T10:52:00Z"/>
        </w:rPr>
        <w:pPrChange w:id="2852" w:author="Andy Kleinhesselink" w:date="2019-07-14T10:52:00Z">
          <w:pPr>
            <w:widowControl w:val="0"/>
            <w:autoSpaceDE w:val="0"/>
            <w:autoSpaceDN w:val="0"/>
            <w:adjustRightInd w:val="0"/>
          </w:pPr>
        </w:pPrChange>
      </w:pPr>
      <w:ins w:id="2853" w:author="Andy Kleinhesselink" w:date="2019-07-14T10:52:00Z">
        <w:r w:rsidRPr="0082769A">
          <w:t>Morin, P. J., S. P. Lawler, and E. A. Johnson. 1988. Competition Between Aquatic Insects and Vertebrates: Interaction Strength and Higher Order Interactions. Ecology 69:1401–1409.</w:t>
        </w:r>
      </w:ins>
    </w:p>
    <w:p w14:paraId="53EE3A01" w14:textId="77777777" w:rsidR="0082769A" w:rsidRPr="0082769A" w:rsidRDefault="0082769A">
      <w:pPr>
        <w:pStyle w:val="Bibliography"/>
        <w:rPr>
          <w:ins w:id="2854" w:author="Andy Kleinhesselink" w:date="2019-07-14T10:52:00Z"/>
        </w:rPr>
        <w:pPrChange w:id="2855" w:author="Andy Kleinhesselink" w:date="2019-07-14T10:52:00Z">
          <w:pPr>
            <w:widowControl w:val="0"/>
            <w:autoSpaceDE w:val="0"/>
            <w:autoSpaceDN w:val="0"/>
            <w:adjustRightInd w:val="0"/>
          </w:pPr>
        </w:pPrChange>
      </w:pPr>
      <w:ins w:id="2856" w:author="Andy Kleinhesselink" w:date="2019-07-14T10:52:00Z">
        <w:r w:rsidRPr="0082769A">
          <w:t>Neill, W. E. 1974. The Community Matrix and Interdependence of the Competition Coefficients. The American Naturalist 108:399–408.</w:t>
        </w:r>
      </w:ins>
    </w:p>
    <w:p w14:paraId="75341F03" w14:textId="77777777" w:rsidR="0082769A" w:rsidRPr="0082769A" w:rsidRDefault="0082769A">
      <w:pPr>
        <w:pStyle w:val="Bibliography"/>
        <w:rPr>
          <w:ins w:id="2857" w:author="Andy Kleinhesselink" w:date="2019-07-14T10:52:00Z"/>
        </w:rPr>
        <w:pPrChange w:id="2858" w:author="Andy Kleinhesselink" w:date="2019-07-14T10:52:00Z">
          <w:pPr>
            <w:widowControl w:val="0"/>
            <w:autoSpaceDE w:val="0"/>
            <w:autoSpaceDN w:val="0"/>
            <w:adjustRightInd w:val="0"/>
          </w:pPr>
        </w:pPrChange>
      </w:pPr>
      <w:ins w:id="2859" w:author="Andy Kleinhesselink" w:date="2019-07-14T10:52:00Z">
        <w:r w:rsidRPr="0082769A">
          <w:t>O’Dwyer, J. P. 2018. Whence Lotka-Volterra?: Conservation laws and integrable systems in ecology. Theoretical Ecology.</w:t>
        </w:r>
      </w:ins>
    </w:p>
    <w:p w14:paraId="6B96B072" w14:textId="77777777" w:rsidR="0082769A" w:rsidRPr="0082769A" w:rsidRDefault="0082769A">
      <w:pPr>
        <w:pStyle w:val="Bibliography"/>
        <w:rPr>
          <w:ins w:id="2860" w:author="Andy Kleinhesselink" w:date="2019-07-14T10:52:00Z"/>
        </w:rPr>
        <w:pPrChange w:id="2861" w:author="Andy Kleinhesselink" w:date="2019-07-14T10:52:00Z">
          <w:pPr>
            <w:widowControl w:val="0"/>
            <w:autoSpaceDE w:val="0"/>
            <w:autoSpaceDN w:val="0"/>
            <w:adjustRightInd w:val="0"/>
          </w:pPr>
        </w:pPrChange>
      </w:pPr>
      <w:ins w:id="2862" w:author="Andy Kleinhesselink" w:date="2019-07-14T10:52:00Z">
        <w:r w:rsidRPr="0082769A">
          <w:t>R Core Team. 2015. R: A Language and Environment for Statistical Computing. R Foundation for Statistical Computing, Vienna, Austria.</w:t>
        </w:r>
      </w:ins>
    </w:p>
    <w:p w14:paraId="0EFBF715" w14:textId="77777777" w:rsidR="0082769A" w:rsidRPr="0082769A" w:rsidRDefault="0082769A">
      <w:pPr>
        <w:pStyle w:val="Bibliography"/>
        <w:rPr>
          <w:ins w:id="2863" w:author="Andy Kleinhesselink" w:date="2019-07-14T10:52:00Z"/>
        </w:rPr>
        <w:pPrChange w:id="2864" w:author="Andy Kleinhesselink" w:date="2019-07-14T10:52:00Z">
          <w:pPr>
            <w:widowControl w:val="0"/>
            <w:autoSpaceDE w:val="0"/>
            <w:autoSpaceDN w:val="0"/>
            <w:adjustRightInd w:val="0"/>
          </w:pPr>
        </w:pPrChange>
      </w:pPr>
      <w:ins w:id="2865" w:author="Andy Kleinhesselink" w:date="2019-07-14T10:52:00Z">
        <w:r w:rsidRPr="0082769A">
          <w:t>Stan Development Team. 2018. RStan: the R interface to Stan.</w:t>
        </w:r>
      </w:ins>
    </w:p>
    <w:p w14:paraId="7342A93B" w14:textId="77777777" w:rsidR="0082769A" w:rsidRPr="0082769A" w:rsidRDefault="0082769A">
      <w:pPr>
        <w:pStyle w:val="Bibliography"/>
        <w:rPr>
          <w:ins w:id="2866" w:author="Andy Kleinhesselink" w:date="2019-07-14T10:52:00Z"/>
        </w:rPr>
        <w:pPrChange w:id="2867" w:author="Andy Kleinhesselink" w:date="2019-07-14T10:52:00Z">
          <w:pPr>
            <w:widowControl w:val="0"/>
            <w:autoSpaceDE w:val="0"/>
            <w:autoSpaceDN w:val="0"/>
            <w:adjustRightInd w:val="0"/>
          </w:pPr>
        </w:pPrChange>
      </w:pPr>
      <w:ins w:id="2868" w:author="Andy Kleinhesselink" w:date="2019-07-14T10:52:00Z">
        <w:r w:rsidRPr="0082769A">
          <w:t>Tilman, D. 1977. Resource Competition between Plankton Algae: An Experimental and Theoretical Approach. Ecology 58:338–348.</w:t>
        </w:r>
      </w:ins>
    </w:p>
    <w:p w14:paraId="5F633D02" w14:textId="77777777" w:rsidR="0082769A" w:rsidRPr="0082769A" w:rsidRDefault="0082769A">
      <w:pPr>
        <w:pStyle w:val="Bibliography"/>
        <w:rPr>
          <w:ins w:id="2869" w:author="Andy Kleinhesselink" w:date="2019-07-14T10:52:00Z"/>
        </w:rPr>
        <w:pPrChange w:id="2870" w:author="Andy Kleinhesselink" w:date="2019-07-14T10:52:00Z">
          <w:pPr>
            <w:widowControl w:val="0"/>
            <w:autoSpaceDE w:val="0"/>
            <w:autoSpaceDN w:val="0"/>
            <w:adjustRightInd w:val="0"/>
          </w:pPr>
        </w:pPrChange>
      </w:pPr>
      <w:ins w:id="2871" w:author="Andy Kleinhesselink" w:date="2019-07-14T10:52:00Z">
        <w:r w:rsidRPr="0082769A">
          <w:lastRenderedPageBreak/>
          <w:t>Vandermeer, J. H. 1969. The Competitive Structure of Communities: An Experimental Approach with Protozoa. Ecology 50:362–371.</w:t>
        </w:r>
      </w:ins>
    </w:p>
    <w:p w14:paraId="77C356E9" w14:textId="757E4E9D" w:rsidR="00D92B8E" w:rsidRPr="0082769A" w:rsidDel="001C1724" w:rsidRDefault="00D92B8E">
      <w:pPr>
        <w:pStyle w:val="Bibliography"/>
        <w:rPr>
          <w:del w:id="2872" w:author="Andy Kleinhesselink" w:date="2019-07-14T09:14:00Z"/>
        </w:rPr>
      </w:pPr>
      <w:del w:id="2873" w:author="Andy Kleinhesselink" w:date="2019-07-14T09:14:00Z">
        <w:r w:rsidRPr="0082769A" w:rsidDel="001C1724">
          <w:delText>Abrams, P. A. 1983. Arguments in Favor of Higher Order Interactions. The American Naturalist 121:887–891.</w:delText>
        </w:r>
      </w:del>
    </w:p>
    <w:p w14:paraId="1BEA2568" w14:textId="3674F254" w:rsidR="00D92B8E" w:rsidRPr="0082769A" w:rsidDel="001C1724" w:rsidRDefault="00D92B8E">
      <w:pPr>
        <w:pStyle w:val="Bibliography"/>
        <w:rPr>
          <w:del w:id="2874" w:author="Andy Kleinhesselink" w:date="2019-07-14T09:14:00Z"/>
        </w:rPr>
      </w:pPr>
      <w:del w:id="2875" w:author="Andy Kleinhesselink" w:date="2019-07-14T09:14:00Z">
        <w:r w:rsidRPr="0082769A" w:rsidDel="001C1724">
          <w:delText>Adler, F. R., and W. F. Morris. 1994. A General Test for Interaction Modification. Ecology 75:1552–1559.</w:delText>
        </w:r>
      </w:del>
    </w:p>
    <w:p w14:paraId="00A9BB76" w14:textId="3F8156E9" w:rsidR="00D92B8E" w:rsidRPr="0082769A" w:rsidDel="001C1724" w:rsidRDefault="00D92B8E">
      <w:pPr>
        <w:pStyle w:val="Bibliography"/>
        <w:rPr>
          <w:del w:id="2876" w:author="Andy Kleinhesselink" w:date="2019-07-14T09:14:00Z"/>
        </w:rPr>
      </w:pPr>
      <w:del w:id="2877" w:author="Andy Kleinhesselink" w:date="2019-07-14T09:14:00Z">
        <w:r w:rsidRPr="0082769A" w:rsidDel="001C1724">
          <w:delText>Alfred J.Lotka. 1925. Elements of Physical Biology. Williams and Wilkins Company.</w:delText>
        </w:r>
      </w:del>
    </w:p>
    <w:p w14:paraId="0A894595" w14:textId="1257A65B" w:rsidR="00D92B8E" w:rsidRPr="0082769A" w:rsidDel="001C1724" w:rsidRDefault="00D92B8E">
      <w:pPr>
        <w:pStyle w:val="Bibliography"/>
        <w:rPr>
          <w:del w:id="2878" w:author="Andy Kleinhesselink" w:date="2019-07-14T09:14:00Z"/>
        </w:rPr>
      </w:pPr>
      <w:del w:id="2879" w:author="Andy Kleinhesselink" w:date="2019-07-14T09:14:00Z">
        <w:r w:rsidRPr="0082769A" w:rsidDel="001C1724">
          <w:delText>Aronson, J., J. Kigel, A. Shmida, and J. Klein. 1992. Adaptive phenology of desert and Mediterranean populations of annual plants grown with and without water stress. Oecologia 89:17–26.</w:delText>
        </w:r>
      </w:del>
    </w:p>
    <w:p w14:paraId="4F3F22F2" w14:textId="5442FD04" w:rsidR="00D92B8E" w:rsidRPr="0082769A" w:rsidDel="001C1724" w:rsidRDefault="00D92B8E">
      <w:pPr>
        <w:pStyle w:val="Bibliography"/>
        <w:rPr>
          <w:del w:id="2880" w:author="Andy Kleinhesselink" w:date="2019-07-14T09:14:00Z"/>
        </w:rPr>
      </w:pPr>
      <w:del w:id="2881" w:author="Andy Kleinhesselink" w:date="2019-07-14T09:14:00Z">
        <w:r w:rsidRPr="0082769A" w:rsidDel="001C1724">
          <w:delText>Bennett, J. A., K. Riibak, R. Tamme, R. J. Lewis, and M. Pärtel. 2016. The reciprocal relationship between competition and intraspecific trait variation. Journal of Ecology 104:1410–1420.</w:delText>
        </w:r>
      </w:del>
    </w:p>
    <w:p w14:paraId="442C7DA3" w14:textId="28F1698E" w:rsidR="00D92B8E" w:rsidRPr="0082769A" w:rsidDel="001C1724" w:rsidRDefault="00D92B8E">
      <w:pPr>
        <w:pStyle w:val="Bibliography"/>
        <w:rPr>
          <w:del w:id="2882" w:author="Andy Kleinhesselink" w:date="2019-07-14T09:14:00Z"/>
        </w:rPr>
      </w:pPr>
      <w:del w:id="2883" w:author="Andy Kleinhesselink" w:date="2019-07-14T09:14:00Z">
        <w:r w:rsidRPr="0082769A" w:rsidDel="001C1724">
          <w:delText>Billick, I., and T. J. Case. 1994. Higher Order Interactions in Ecological Communities: What Are They and How Can They be Detected? Ecology 75:1530–1543.</w:delText>
        </w:r>
      </w:del>
    </w:p>
    <w:p w14:paraId="79DC9E98" w14:textId="3E1D9969" w:rsidR="00D92B8E" w:rsidRPr="0082769A" w:rsidDel="001C1724" w:rsidRDefault="00D92B8E">
      <w:pPr>
        <w:pStyle w:val="Bibliography"/>
        <w:rPr>
          <w:del w:id="2884" w:author="Andy Kleinhesselink" w:date="2019-07-14T09:14:00Z"/>
        </w:rPr>
      </w:pPr>
      <w:del w:id="2885" w:author="Andy Kleinhesselink" w:date="2019-07-14T09:14:00Z">
        <w:r w:rsidRPr="0082769A" w:rsidDel="001C1724">
          <w:delText>Chesson, P. 2000. Mechanisms of Maintenance of Species Diversity. Annual Review of Ecology and Systematics 31:343–366.</w:delText>
        </w:r>
      </w:del>
    </w:p>
    <w:p w14:paraId="1FBD18E5" w14:textId="109314F5" w:rsidR="00D92B8E" w:rsidRPr="0082769A" w:rsidDel="001C1724" w:rsidRDefault="00D92B8E">
      <w:pPr>
        <w:pStyle w:val="Bibliography"/>
        <w:rPr>
          <w:del w:id="2886" w:author="Andy Kleinhesselink" w:date="2019-07-14T09:14:00Z"/>
        </w:rPr>
      </w:pPr>
      <w:del w:id="2887" w:author="Andy Kleinhesselink" w:date="2019-07-14T09:14:00Z">
        <w:r w:rsidRPr="0082769A" w:rsidDel="001C1724">
          <w:delText>Cohen, D. 1976. The Optimal Timing of Reproduction. The American Naturalist 110:801–807.</w:delText>
        </w:r>
      </w:del>
    </w:p>
    <w:p w14:paraId="3470BD6B" w14:textId="5943BCE1" w:rsidR="00D92B8E" w:rsidRPr="0082769A" w:rsidDel="001C1724" w:rsidRDefault="00D92B8E">
      <w:pPr>
        <w:pStyle w:val="Bibliography"/>
        <w:rPr>
          <w:del w:id="2888" w:author="Andy Kleinhesselink" w:date="2019-07-14T09:14:00Z"/>
        </w:rPr>
      </w:pPr>
      <w:del w:id="2889" w:author="Andy Kleinhesselink" w:date="2019-07-14T09:14:00Z">
        <w:r w:rsidRPr="0082769A" w:rsidDel="001C1724">
          <w:delTex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delText>
        </w:r>
      </w:del>
    </w:p>
    <w:p w14:paraId="641F7C7F" w14:textId="454963B3" w:rsidR="00D92B8E" w:rsidRPr="0082769A" w:rsidDel="001C1724" w:rsidRDefault="00D92B8E">
      <w:pPr>
        <w:pStyle w:val="Bibliography"/>
        <w:rPr>
          <w:del w:id="2890" w:author="Andy Kleinhesselink" w:date="2019-07-14T09:14:00Z"/>
        </w:rPr>
      </w:pPr>
      <w:del w:id="2891" w:author="Andy Kleinhesselink" w:date="2019-07-14T09:14:00Z">
        <w:r w:rsidRPr="0082769A" w:rsidDel="001C1724">
          <w:delText>Dybzinski, R., and D. Tilman. 2007. Resource Use Patterns Predict Long</w:delText>
        </w:r>
        <w:r w:rsidRPr="0082769A" w:rsidDel="001C1724">
          <w:rPr>
            <w:rFonts w:ascii="Cambria Math" w:hAnsi="Cambria Math" w:cs="Cambria Math"/>
          </w:rPr>
          <w:delText>‐</w:delText>
        </w:r>
        <w:r w:rsidRPr="0082769A" w:rsidDel="001C1724">
          <w:delText>Term Outcomes of Plant Competition for Nutrients and Light. The American Naturalist 170:305–318.</w:delText>
        </w:r>
      </w:del>
    </w:p>
    <w:p w14:paraId="26F8110B" w14:textId="2B829DA6" w:rsidR="00D92B8E" w:rsidRPr="0082769A" w:rsidDel="001C1724" w:rsidRDefault="00D92B8E">
      <w:pPr>
        <w:pStyle w:val="Bibliography"/>
        <w:rPr>
          <w:del w:id="2892" w:author="Andy Kleinhesselink" w:date="2019-07-14T09:14:00Z"/>
        </w:rPr>
      </w:pPr>
      <w:del w:id="2893" w:author="Andy Kleinhesselink" w:date="2019-07-14T09:14:00Z">
        <w:r w:rsidRPr="0082769A" w:rsidDel="001C1724">
          <w:delText>Godoy, O., and J. M. Levine. 2013. Phenology effects on invasion success: insights from coupling field experiments to coexistence theory. Ecology 95:726–736.</w:delText>
        </w:r>
      </w:del>
    </w:p>
    <w:p w14:paraId="15B2A4F8" w14:textId="4CE6B80E" w:rsidR="00D92B8E" w:rsidRPr="0082769A" w:rsidDel="001C1724" w:rsidRDefault="00D92B8E">
      <w:pPr>
        <w:pStyle w:val="Bibliography"/>
        <w:rPr>
          <w:del w:id="2894" w:author="Andy Kleinhesselink" w:date="2019-07-14T09:14:00Z"/>
        </w:rPr>
      </w:pPr>
      <w:del w:id="2895" w:author="Andy Kleinhesselink" w:date="2019-07-14T09:14:00Z">
        <w:r w:rsidRPr="0082769A" w:rsidDel="001C1724">
          <w:delText>Grilli, J., G. Barabás, M. J. Michalska-Smith, and S. Allesina. 2017. Higher-order interactions stabilize dynamics in competitive network models. Nature 548:210–213.</w:delText>
        </w:r>
      </w:del>
    </w:p>
    <w:p w14:paraId="016F8CFF" w14:textId="25FBDE1C" w:rsidR="00D92B8E" w:rsidRPr="0082769A" w:rsidDel="001C1724" w:rsidRDefault="00D92B8E">
      <w:pPr>
        <w:pStyle w:val="Bibliography"/>
        <w:rPr>
          <w:del w:id="2896" w:author="Andy Kleinhesselink" w:date="2019-07-14T09:14:00Z"/>
        </w:rPr>
      </w:pPr>
      <w:del w:id="2897" w:author="Andy Kleinhesselink" w:date="2019-07-14T09:14:00Z">
        <w:r w:rsidRPr="0082769A" w:rsidDel="001C1724">
          <w:delText>Hairston, N. G., J. D. Allan, R. K. Colwell, D. J. Futuyma, J. Howell, M. D. Lubin, J. Mathias, and J. H. Vandermeer. 1968. The Relationship between Species Diversity and Stability: An Experimental Approach with Protozoa and Bacteria. Ecology 49:1091–1101.</w:delText>
        </w:r>
      </w:del>
    </w:p>
    <w:p w14:paraId="2F80D061" w14:textId="5B61004B" w:rsidR="00D92B8E" w:rsidRPr="0082769A" w:rsidDel="001C1724" w:rsidRDefault="00D92B8E">
      <w:pPr>
        <w:pStyle w:val="Bibliography"/>
        <w:rPr>
          <w:del w:id="2898" w:author="Andy Kleinhesselink" w:date="2019-07-14T09:14:00Z"/>
        </w:rPr>
      </w:pPr>
      <w:del w:id="2899" w:author="Andy Kleinhesselink" w:date="2019-07-14T09:14:00Z">
        <w:r w:rsidRPr="0082769A" w:rsidDel="001C1724">
          <w:delText>Hassell, M. P., and H. N. Comins. 1976. Discrete time models for two-species competition. Theoretical Population Biology 9:202–221.</w:delText>
        </w:r>
      </w:del>
    </w:p>
    <w:p w14:paraId="7BC6E67D" w14:textId="63240FFF" w:rsidR="00D92B8E" w:rsidRPr="0082769A" w:rsidDel="001C1724" w:rsidRDefault="00D92B8E">
      <w:pPr>
        <w:pStyle w:val="Bibliography"/>
        <w:rPr>
          <w:del w:id="2900" w:author="Andy Kleinhesselink" w:date="2019-07-14T09:14:00Z"/>
        </w:rPr>
      </w:pPr>
      <w:del w:id="2901" w:author="Andy Kleinhesselink" w:date="2019-07-14T09:14:00Z">
        <w:r w:rsidRPr="0082769A" w:rsidDel="001C1724">
          <w:delText>Kraft, N. J. B., O. Godoy, and J. M. Levine. 2015. Plant functional traits and the multidimensional nature of species coexistence. Proceedings of the National Academy of Sciences of the United States of America 112:797–802.</w:delText>
        </w:r>
      </w:del>
    </w:p>
    <w:p w14:paraId="1885392B" w14:textId="7986A1D2" w:rsidR="00D92B8E" w:rsidRPr="0082769A" w:rsidDel="001C1724" w:rsidRDefault="00D92B8E">
      <w:pPr>
        <w:pStyle w:val="Bibliography"/>
        <w:rPr>
          <w:del w:id="2902" w:author="Andy Kleinhesselink" w:date="2019-07-14T09:14:00Z"/>
        </w:rPr>
      </w:pPr>
      <w:del w:id="2903" w:author="Andy Kleinhesselink" w:date="2019-07-14T09:14:00Z">
        <w:r w:rsidRPr="0082769A" w:rsidDel="001C1724">
          <w:delText>Letten, A. D., P.-J. Ke, and T. Fukami. 2017. Linking modern coexistence theory and contemporary niche theory. Ecological Monographs 87:161–177.</w:delText>
        </w:r>
      </w:del>
    </w:p>
    <w:p w14:paraId="49EEEA22" w14:textId="7EEE5F74" w:rsidR="00D92B8E" w:rsidRPr="0082769A" w:rsidDel="001C1724" w:rsidRDefault="00D92B8E">
      <w:pPr>
        <w:pStyle w:val="Bibliography"/>
        <w:rPr>
          <w:del w:id="2904" w:author="Andy Kleinhesselink" w:date="2019-07-14T09:14:00Z"/>
        </w:rPr>
      </w:pPr>
      <w:del w:id="2905" w:author="Andy Kleinhesselink" w:date="2019-07-14T09:14:00Z">
        <w:r w:rsidRPr="0082769A" w:rsidDel="001C1724">
          <w:delText>Letten, A. D., and D. B. Stouffer. 2019. The mechanistic basis for higher-order interactions and non-additivity in competitive communities. Ecology Letters In Press.</w:delText>
        </w:r>
      </w:del>
    </w:p>
    <w:p w14:paraId="6D98E713" w14:textId="19D0DEFA" w:rsidR="00D92B8E" w:rsidRPr="0082769A" w:rsidDel="001C1724" w:rsidRDefault="00D92B8E">
      <w:pPr>
        <w:pStyle w:val="Bibliography"/>
        <w:rPr>
          <w:del w:id="2906" w:author="Andy Kleinhesselink" w:date="2019-07-14T09:14:00Z"/>
        </w:rPr>
      </w:pPr>
      <w:del w:id="2907" w:author="Andy Kleinhesselink" w:date="2019-07-14T09:14:00Z">
        <w:r w:rsidRPr="0082769A" w:rsidDel="001C1724">
          <w:delText>Levine, J. M., J. Bascompte, P. B. Adler, and S. Allesina. 2017. Beyond pairwise mechanisms of species coexistence in complex communities. Nature 546:56–64.</w:delText>
        </w:r>
      </w:del>
    </w:p>
    <w:p w14:paraId="1DE5C41B" w14:textId="0B772E02" w:rsidR="00D92B8E" w:rsidRPr="0082769A" w:rsidDel="001C1724" w:rsidRDefault="00D92B8E">
      <w:pPr>
        <w:pStyle w:val="Bibliography"/>
        <w:rPr>
          <w:del w:id="2908" w:author="Andy Kleinhesselink" w:date="2019-07-14T09:14:00Z"/>
        </w:rPr>
      </w:pPr>
      <w:del w:id="2909" w:author="Andy Kleinhesselink" w:date="2019-07-14T09:14:00Z">
        <w:r w:rsidRPr="0082769A" w:rsidDel="001C1724">
          <w:delText>Mayfield, M. M., and D. B. Stouffer. 2017. Higher-order interactions capture unexplained complexity in diverse communities. Nature Ecology &amp; Evolution 1:0062.</w:delText>
        </w:r>
      </w:del>
    </w:p>
    <w:p w14:paraId="12A1118F" w14:textId="2A5CD153" w:rsidR="00D92B8E" w:rsidRPr="0082769A" w:rsidDel="001C1724" w:rsidRDefault="00D92B8E">
      <w:pPr>
        <w:pStyle w:val="Bibliography"/>
        <w:rPr>
          <w:del w:id="2910" w:author="Andy Kleinhesselink" w:date="2019-07-14T09:14:00Z"/>
        </w:rPr>
      </w:pPr>
      <w:del w:id="2911" w:author="Andy Kleinhesselink" w:date="2019-07-14T09:14:00Z">
        <w:r w:rsidRPr="0082769A" w:rsidDel="001C1724">
          <w:delText>Meszéna, G., M. Gyllenberg, L. Pásztor, and J. A. J. Metz. 2006. Competitive exclusion and limiting similarity: A unified theory. Theoretical Population Biology 69:68–87.</w:delText>
        </w:r>
      </w:del>
    </w:p>
    <w:p w14:paraId="482B54F2" w14:textId="45D73318" w:rsidR="00D92B8E" w:rsidRPr="0082769A" w:rsidDel="001C1724" w:rsidRDefault="00D92B8E">
      <w:pPr>
        <w:pStyle w:val="Bibliography"/>
        <w:rPr>
          <w:del w:id="2912" w:author="Andy Kleinhesselink" w:date="2019-07-14T09:14:00Z"/>
        </w:rPr>
      </w:pPr>
      <w:del w:id="2913" w:author="Andy Kleinhesselink" w:date="2019-07-14T09:14:00Z">
        <w:r w:rsidRPr="0082769A" w:rsidDel="001C1724">
          <w:delText>Miller, E. T., and C. A. Klausmeier. 2017. Evolutionary stability of coexistence due to the storage effect in a two-season model. Theoretical Ecology 10:91–103.</w:delText>
        </w:r>
      </w:del>
    </w:p>
    <w:p w14:paraId="41669205" w14:textId="269CBDFE" w:rsidR="00D92B8E" w:rsidRPr="0082769A" w:rsidDel="001C1724" w:rsidRDefault="00D92B8E">
      <w:pPr>
        <w:pStyle w:val="Bibliography"/>
        <w:rPr>
          <w:del w:id="2914" w:author="Andy Kleinhesselink" w:date="2019-07-14T09:14:00Z"/>
        </w:rPr>
      </w:pPr>
      <w:del w:id="2915" w:author="Andy Kleinhesselink" w:date="2019-07-14T09:14:00Z">
        <w:r w:rsidRPr="0082769A" w:rsidDel="001C1724">
          <w:delText>Morin, P. J., S. P. Lawler, and E. A. Johnson. 1988. Competition Between Aquatic Insects and Vertebrates: Interaction Strength and Higher Order Interactions. Ecology 69:1401–1409.</w:delText>
        </w:r>
      </w:del>
    </w:p>
    <w:p w14:paraId="16FC95F2" w14:textId="66317417" w:rsidR="00D92B8E" w:rsidRPr="0082769A" w:rsidDel="001C1724" w:rsidRDefault="00D92B8E">
      <w:pPr>
        <w:pStyle w:val="Bibliography"/>
        <w:rPr>
          <w:del w:id="2916" w:author="Andy Kleinhesselink" w:date="2019-07-14T09:14:00Z"/>
        </w:rPr>
      </w:pPr>
      <w:del w:id="2917" w:author="Andy Kleinhesselink" w:date="2019-07-14T09:14:00Z">
        <w:r w:rsidRPr="0082769A" w:rsidDel="001C1724">
          <w:delText>Neill, W. E. 1974. The Community Matrix and Interdependence of the Competition Coefficients. The American Naturalist 108:399–408.</w:delText>
        </w:r>
      </w:del>
    </w:p>
    <w:p w14:paraId="73112D5E" w14:textId="123F86C0" w:rsidR="00D92B8E" w:rsidRPr="0082769A" w:rsidDel="001C1724" w:rsidRDefault="00D92B8E">
      <w:pPr>
        <w:pStyle w:val="Bibliography"/>
        <w:rPr>
          <w:del w:id="2918" w:author="Andy Kleinhesselink" w:date="2019-07-14T09:14:00Z"/>
        </w:rPr>
      </w:pPr>
      <w:del w:id="2919" w:author="Andy Kleinhesselink" w:date="2019-07-14T09:14:00Z">
        <w:r w:rsidRPr="0082769A" w:rsidDel="001C1724">
          <w:delText>O’Dwyer, J. P. 2018. Whence Lotka-Volterra?: Conservation laws and integrable systems in ecology. Theoretical Ecology.</w:delText>
        </w:r>
      </w:del>
    </w:p>
    <w:p w14:paraId="750661C9" w14:textId="2A2138E9" w:rsidR="00D92B8E" w:rsidRPr="0082769A" w:rsidDel="001C1724" w:rsidRDefault="00D92B8E">
      <w:pPr>
        <w:pStyle w:val="Bibliography"/>
        <w:rPr>
          <w:del w:id="2920" w:author="Andy Kleinhesselink" w:date="2019-07-14T09:14:00Z"/>
        </w:rPr>
      </w:pPr>
      <w:del w:id="2921" w:author="Andy Kleinhesselink" w:date="2019-07-14T09:14:00Z">
        <w:r w:rsidRPr="0082769A" w:rsidDel="001C1724">
          <w:delText>R Core Team. 2015. R: A Language and Environment for Statistical Computing. R Foundation for Statistical Computing, Vienna, Austria.</w:delText>
        </w:r>
      </w:del>
    </w:p>
    <w:p w14:paraId="10E258EE" w14:textId="7301C99B" w:rsidR="00D92B8E" w:rsidRPr="0082769A" w:rsidDel="001C1724" w:rsidRDefault="00D92B8E">
      <w:pPr>
        <w:pStyle w:val="Bibliography"/>
        <w:rPr>
          <w:del w:id="2922" w:author="Andy Kleinhesselink" w:date="2019-07-14T09:14:00Z"/>
        </w:rPr>
      </w:pPr>
      <w:del w:id="2923" w:author="Andy Kleinhesselink" w:date="2019-07-14T09:14:00Z">
        <w:r w:rsidRPr="0082769A" w:rsidDel="001C1724">
          <w:delText>Tilman, D. 1977. Resource Competition between Plankton Algae: An Experimental and Theoretical Approach. Ecology 58:338–348.</w:delText>
        </w:r>
      </w:del>
    </w:p>
    <w:p w14:paraId="567A4E25" w14:textId="26A03F96" w:rsidR="00D92B8E" w:rsidRPr="0082769A" w:rsidDel="001C1724" w:rsidRDefault="00D92B8E">
      <w:pPr>
        <w:pStyle w:val="Bibliography"/>
        <w:rPr>
          <w:del w:id="2924" w:author="Andy Kleinhesselink" w:date="2019-07-14T09:14:00Z"/>
        </w:rPr>
      </w:pPr>
      <w:del w:id="2925" w:author="Andy Kleinhesselink" w:date="2019-07-14T09:14:00Z">
        <w:r w:rsidRPr="0082769A" w:rsidDel="001C1724">
          <w:delText>Vandermeer, J. H. 1969. The Competitive Structure of Communities: An Experimental Approach with Protozoa. Ecology 50:362–371.</w:delText>
        </w:r>
      </w:del>
    </w:p>
    <w:p w14:paraId="7B78105E" w14:textId="08BD8766" w:rsidR="0061034E" w:rsidRDefault="00F56B3F" w:rsidP="00D92B8E">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900F130">
            <wp:extent cx="4811392" cy="3608544"/>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2">
                      <a:extLst>
                        <a:ext uri="{28A0092B-C50C-407E-A947-70E740481C1C}">
                          <a14:useLocalDpi xmlns:a14="http://schemas.microsoft.com/office/drawing/2010/main" val="0"/>
                        </a:ext>
                      </a:extLst>
                    </a:blip>
                    <a:stretch>
                      <a:fillRect/>
                    </a:stretch>
                  </pic:blipFill>
                  <pic:spPr>
                    <a:xfrm>
                      <a:off x="0" y="0"/>
                      <a:ext cx="4811392" cy="3608544"/>
                    </a:xfrm>
                    <a:prstGeom prst="rect">
                      <a:avLst/>
                    </a:prstGeom>
                  </pic:spPr>
                </pic:pic>
              </a:graphicData>
            </a:graphic>
          </wp:inline>
        </w:drawing>
      </w:r>
    </w:p>
    <w:p w14:paraId="25F157AE" w14:textId="6037DA1D" w:rsidR="00E84F09" w:rsidRPr="00FB51D5" w:rsidRDefault="00FB51D5" w:rsidP="00B570B6">
      <w:pPr>
        <w:pStyle w:val="Caption"/>
      </w:pPr>
      <w:bookmarkStart w:id="2926"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B91BF5">
        <w:rPr>
          <w:noProof/>
        </w:rPr>
        <w:t>2</w:t>
      </w:r>
      <w:r w:rsidR="006A0465">
        <w:rPr>
          <w:b w:val="0"/>
          <w:bCs w:val="0"/>
          <w:noProof/>
        </w:rPr>
        <w:fldChar w:fldCharType="end"/>
      </w:r>
      <w:bookmarkEnd w:id="2926"/>
      <w:r>
        <w:t xml:space="preserve">. </w:t>
      </w:r>
      <w:r w:rsidR="00A74E79">
        <w:t xml:space="preserve">Conceptual definition of HOIs.  In A, the competitive effects (blue arrows) of species 1 and 2 on the focal species are observed separately. The per capita growth rate of the focal species, </w:t>
      </w:r>
      <w:proofErr w:type="spellStart"/>
      <w:r w:rsidR="00A74E79">
        <w:rPr>
          <w:i/>
        </w:rPr>
        <w:t>i</w:t>
      </w:r>
      <w:proofErr w:type="spellEnd"/>
      <w:r w:rsidR="00A74E79">
        <w:rPr>
          <w:i/>
        </w:rPr>
        <w:t xml:space="preserve">, </w:t>
      </w:r>
      <w:r w:rsidR="00A74E79">
        <w:t xml:space="preserve">is modeled as a function, </w:t>
      </w:r>
      <w:r w:rsidR="00A74E79" w:rsidRPr="00593D4A">
        <w:rPr>
          <w:i/>
        </w:rPr>
        <w:t>F</w:t>
      </w:r>
      <w:r w:rsidR="00A74E79">
        <w:t xml:space="preserve">, of the density of competitor species 1 and 2. Importantly, </w:t>
      </w:r>
      <w:ins w:id="2927" w:author="Andy Kleinhesselink" w:date="2019-07-12T16:12:00Z">
        <w:r w:rsidR="003625D7">
          <w:t xml:space="preserve">all the information in </w:t>
        </w:r>
      </w:ins>
      <w:r w:rsidR="00A74E79" w:rsidRPr="00593D4A">
        <w:rPr>
          <w:i/>
        </w:rPr>
        <w:t>F</w:t>
      </w:r>
      <w:r w:rsidR="00A74E79">
        <w:t xml:space="preserve"> </w:t>
      </w:r>
      <w:del w:id="2928" w:author="Andy Kleinhesselink" w:date="2019-07-12T16:12:00Z">
        <w:r w:rsidR="00A74E79" w:rsidDel="00E02382">
          <w:delText xml:space="preserve">is </w:delText>
        </w:r>
        <w:r w:rsidR="00A74E79" w:rsidDel="003625D7">
          <w:delText xml:space="preserve">fully specified by </w:delText>
        </w:r>
      </w:del>
      <w:del w:id="2929" w:author="Andy Kleinhesselink" w:date="2019-07-12T16:13:00Z">
        <w:r w:rsidR="00A74E79" w:rsidDel="003625D7">
          <w:delText xml:space="preserve">observing the effects of </w:delText>
        </w:r>
      </w:del>
      <w:ins w:id="2930" w:author="Andy Kleinhesselink" w:date="2019-07-12T16:13:00Z">
        <w:r w:rsidR="003625D7">
          <w:t xml:space="preserve">can be obtained by observing </w:t>
        </w:r>
      </w:ins>
      <w:r w:rsidR="00A74E79">
        <w:t>each</w:t>
      </w:r>
      <w:ins w:id="2931" w:author="Andy Kleinhesselink" w:date="2019-07-12T16:13:00Z">
        <w:r w:rsidR="003625D7">
          <w:t xml:space="preserve"> competitor’s effects</w:t>
        </w:r>
      </w:ins>
      <w:del w:id="2932" w:author="Andy Kleinhesselink" w:date="2019-07-12T16:13:00Z">
        <w:r w:rsidR="00A74E79" w:rsidDel="003625D7">
          <w:delText xml:space="preserve"> species</w:delText>
        </w:r>
      </w:del>
      <w:r w:rsidR="00A74E79">
        <w:t xml:space="preserve"> separately</w:t>
      </w:r>
      <w:ins w:id="2933" w:author="Andy Kleinhesselink" w:date="2019-07-12T16:13:00Z">
        <w:r w:rsidR="003625D7">
          <w:t>, as in A</w:t>
        </w:r>
      </w:ins>
      <w:r w:rsidR="00A74E79">
        <w:t xml:space="preserve">. In the communities in </w:t>
      </w:r>
      <w:r w:rsidR="00A74E79" w:rsidRPr="00EE246C">
        <w:t>B</w:t>
      </w:r>
      <w:r w:rsidR="00A74E79">
        <w:t xml:space="preserve"> and C, two competitor species are present together (i.e. </w:t>
      </w:r>
      <w:r w:rsidR="00A74E79" w:rsidRPr="00FD4990">
        <w:rPr>
          <w:i/>
        </w:rPr>
        <w:t>N</w:t>
      </w:r>
      <w:r w:rsidR="00A74E79" w:rsidRPr="00FD4990">
        <w:rPr>
          <w:vertAlign w:val="subscript"/>
        </w:rPr>
        <w:t>1</w:t>
      </w:r>
      <w:r w:rsidR="00A74E79">
        <w:t xml:space="preserve"> &gt; 0 &amp; </w:t>
      </w:r>
      <w:r w:rsidR="00A74E79" w:rsidRPr="00FD4990">
        <w:rPr>
          <w:i/>
        </w:rPr>
        <w:t>N</w:t>
      </w:r>
      <w:r w:rsidR="00A74E79" w:rsidRPr="00FD4990">
        <w:rPr>
          <w:vertAlign w:val="subscript"/>
        </w:rPr>
        <w:t>2</w:t>
      </w:r>
      <w:r w:rsidR="00A74E79">
        <w:t xml:space="preserve"> &gt; 0).  In B, the function </w:t>
      </w:r>
      <w:proofErr w:type="spellStart"/>
      <w:r w:rsidR="00A74E79" w:rsidRPr="00593D4A">
        <w:rPr>
          <w:i/>
        </w:rPr>
        <w:t>F</w:t>
      </w:r>
      <w:proofErr w:type="spellEnd"/>
      <w:r w:rsidR="00A74E79">
        <w:t xml:space="preserve"> characterizes multispecies dynamics and there are no HOIs.  In C, the function </w:t>
      </w:r>
      <w:r w:rsidR="00A74E79" w:rsidRPr="00FD4990">
        <w:rPr>
          <w:i/>
        </w:rPr>
        <w:t>F</w:t>
      </w:r>
      <w:r w:rsidR="00A74E79">
        <w:t xml:space="preserve"> does not characterize the multispecies case; specifically, additional parameters are required to model the HOI </w:t>
      </w:r>
      <w:del w:id="2934" w:author="Andy Kleinhesselink" w:date="2019-07-12T16:14:00Z">
        <w:r w:rsidR="00A74E79" w:rsidDel="003625D7">
          <w:delText>or IM that</w:delText>
        </w:r>
      </w:del>
      <w:ins w:id="2935" w:author="Andy Kleinhesselink" w:date="2019-07-12T16:14:00Z">
        <w:r w:rsidR="003625D7">
          <w:t>that</w:t>
        </w:r>
      </w:ins>
      <w:r w:rsidR="00A74E79">
        <w:t xml:space="preserve"> arises when competitor species one and two are present together. </w:t>
      </w:r>
    </w:p>
    <w:p w14:paraId="36BD661C" w14:textId="77777777" w:rsidR="00FB51D5" w:rsidRDefault="00E84F09" w:rsidP="00FB51D5">
      <w:pPr>
        <w:pStyle w:val="figcaption"/>
        <w:keepNext/>
      </w:pPr>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p>
    <w:p w14:paraId="1B0306FB" w14:textId="7597A79D" w:rsidR="00CC0BA7" w:rsidRPr="00FB51D5" w:rsidRDefault="00FB51D5" w:rsidP="00FB51D5">
      <w:pPr>
        <w:pStyle w:val="figcaption"/>
      </w:pPr>
      <w:bookmarkStart w:id="2936"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91BF5">
        <w:rPr>
          <w:noProof/>
        </w:rPr>
        <w:t>3</w:t>
      </w:r>
      <w:r w:rsidR="006A0465">
        <w:rPr>
          <w:noProof/>
        </w:rPr>
        <w:fldChar w:fldCharType="end"/>
      </w:r>
      <w:bookmarkEnd w:id="2936"/>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r w:rsidR="00C06737">
        <w:t xml:space="preserve"> </w:t>
      </w:r>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67D16BA3" w:rsidR="0032749A" w:rsidRDefault="00FB51D5" w:rsidP="0012796D">
      <w:pPr>
        <w:pStyle w:val="Caption"/>
      </w:pPr>
      <w:bookmarkStart w:id="2937"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91BF5">
        <w:rPr>
          <w:noProof/>
        </w:rPr>
        <w:t>4</w:t>
      </w:r>
      <w:r w:rsidR="006A0465">
        <w:rPr>
          <w:noProof/>
        </w:rPr>
        <w:fldChar w:fldCharType="end"/>
      </w:r>
      <w:bookmarkEnd w:id="2937"/>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p>
    <w:p w14:paraId="2E3A7490" w14:textId="4DD5043D" w:rsidR="00AD2064" w:rsidRDefault="0032749A" w:rsidP="0012796D">
      <w:pPr>
        <w:pStyle w:val="Caption"/>
      </w:pPr>
      <w:bookmarkStart w:id="2938" w:name="_Ref524701722"/>
      <w:r>
        <w:t xml:space="preserve">Figure </w:t>
      </w:r>
      <w:r>
        <w:rPr>
          <w:noProof/>
        </w:rPr>
        <w:fldChar w:fldCharType="begin"/>
      </w:r>
      <w:r>
        <w:rPr>
          <w:noProof/>
        </w:rPr>
        <w:instrText xml:space="preserve"> SEQ Figure \* ARABIC </w:instrText>
      </w:r>
      <w:r>
        <w:rPr>
          <w:noProof/>
        </w:rPr>
        <w:fldChar w:fldCharType="separate"/>
      </w:r>
      <w:r w:rsidR="00B91BF5">
        <w:rPr>
          <w:noProof/>
        </w:rPr>
        <w:t>5</w:t>
      </w:r>
      <w:r>
        <w:rPr>
          <w:noProof/>
        </w:rPr>
        <w:fldChar w:fldCharType="end"/>
      </w:r>
      <w:bookmarkEnd w:id="2938"/>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419453E6" w:rsidR="00AD2064" w:rsidRDefault="00AD2064" w:rsidP="00AD2064">
      <w:pPr>
        <w:pStyle w:val="Caption"/>
      </w:pPr>
      <w:bookmarkStart w:id="2939" w:name="_Ref524702022"/>
      <w:r>
        <w:t xml:space="preserve">Figure </w:t>
      </w:r>
      <w:r>
        <w:rPr>
          <w:noProof/>
        </w:rPr>
        <w:fldChar w:fldCharType="begin"/>
      </w:r>
      <w:r>
        <w:rPr>
          <w:noProof/>
        </w:rPr>
        <w:instrText xml:space="preserve"> SEQ Figure \* ARABIC </w:instrText>
      </w:r>
      <w:r>
        <w:rPr>
          <w:noProof/>
        </w:rPr>
        <w:fldChar w:fldCharType="separate"/>
      </w:r>
      <w:r w:rsidR="00B91BF5">
        <w:rPr>
          <w:noProof/>
        </w:rPr>
        <w:t>6</w:t>
      </w:r>
      <w:r>
        <w:rPr>
          <w:noProof/>
        </w:rPr>
        <w:fldChar w:fldCharType="end"/>
      </w:r>
      <w:bookmarkEnd w:id="2939"/>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00C462A6">
            <wp:extent cx="5486397"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397" cy="3135084"/>
                    </a:xfrm>
                    <a:prstGeom prst="rect">
                      <a:avLst/>
                    </a:prstGeom>
                  </pic:spPr>
                </pic:pic>
              </a:graphicData>
            </a:graphic>
          </wp:inline>
        </w:drawing>
      </w:r>
    </w:p>
    <w:p w14:paraId="6D5FEF62" w14:textId="0051B29D" w:rsidR="00C57AA2" w:rsidRDefault="000E4052" w:rsidP="0012796D">
      <w:pPr>
        <w:pStyle w:val="Caption"/>
      </w:pPr>
      <w:bookmarkStart w:id="2940"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B91BF5">
        <w:rPr>
          <w:noProof/>
        </w:rPr>
        <w:t>7</w:t>
      </w:r>
      <w:r>
        <w:rPr>
          <w:b w:val="0"/>
          <w:bCs w:val="0"/>
          <w:noProof/>
        </w:rPr>
        <w:fldChar w:fldCharType="end"/>
      </w:r>
      <w:bookmarkEnd w:id="2940"/>
      <w:r>
        <w:t xml:space="preserve">. Mechanistic explanation for higher-order interactions.  A) The resource uptake rates of the mid and late season species </w:t>
      </w:r>
      <w:r w:rsidR="00967DE0">
        <w:t xml:space="preserve">plotted over </w:t>
      </w:r>
      <w:r>
        <w:t xml:space="preserve">the course of </w:t>
      </w:r>
      <w:r w:rsidR="00BE496F">
        <w:t xml:space="preserve">a </w:t>
      </w:r>
      <w:r>
        <w:t>growing season, with</w:t>
      </w:r>
      <w:r w:rsidR="00967DE0">
        <w:t xml:space="preserve"> (open symbols)</w:t>
      </w:r>
      <w:r>
        <w:t xml:space="preserve"> and without </w:t>
      </w:r>
      <w:r w:rsidR="00967DE0">
        <w:t xml:space="preserve">(filled symbols) </w:t>
      </w:r>
      <w:r>
        <w:t xml:space="preserve">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with</w:t>
      </w:r>
      <w:r w:rsidR="00967DE0">
        <w:t xml:space="preserve"> (dashed)</w:t>
      </w:r>
      <w:r w:rsidR="00DE701D">
        <w:t xml:space="preserve"> and without</w:t>
      </w:r>
      <w:r w:rsidR="00967DE0">
        <w:t xml:space="preserve"> (solid)</w:t>
      </w:r>
      <w:r w:rsidR="00DE701D">
        <w:t xml:space="preserve"> the early species. </w:t>
      </w:r>
      <w:r w:rsidR="007427A4">
        <w:t>B</w:t>
      </w:r>
      <w:r>
        <w:t xml:space="preserve">) The </w:t>
      </w:r>
      <w:r w:rsidR="00C06737">
        <w:t>time-</w:t>
      </w:r>
      <w:r>
        <w:t>average</w:t>
      </w:r>
      <w:r w:rsidR="00C06737">
        <w:t>d</w:t>
      </w:r>
      <w:r>
        <w:t xml:space="preserve"> resource uptake rates of the mid and late season species </w:t>
      </w:r>
      <w:r w:rsidR="00350B62">
        <w:t>in the absence</w:t>
      </w:r>
      <w:r w:rsidR="00967DE0">
        <w:t xml:space="preserve"> </w:t>
      </w:r>
      <w:r w:rsidR="00350B62">
        <w:t>and presence</w:t>
      </w:r>
      <w:r w:rsidR="00967DE0">
        <w:t xml:space="preserve"> </w:t>
      </w:r>
      <w:r w:rsidR="00350B62">
        <w:t xml:space="preserve">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31CCAB19" w:rsidR="00283D04" w:rsidRDefault="00283D04" w:rsidP="002619E8">
      <w:pPr>
        <w:pStyle w:val="Caption"/>
        <w:keepNext/>
      </w:pPr>
      <w:bookmarkStart w:id="2941"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B91BF5">
        <w:rPr>
          <w:noProof/>
        </w:rPr>
        <w:t>1</w:t>
      </w:r>
      <w:r w:rsidR="008B7445">
        <w:rPr>
          <w:noProof/>
        </w:rPr>
        <w:fldChar w:fldCharType="end"/>
      </w:r>
      <w:bookmarkEnd w:id="2941"/>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04ECD0EC" w:rsidR="00D42E14" w:rsidRDefault="00D42E14" w:rsidP="00024DEB">
      <w:pPr>
        <w:pStyle w:val="Caption"/>
      </w:pPr>
      <w:bookmarkStart w:id="2942"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B91BF5">
        <w:rPr>
          <w:noProof/>
        </w:rPr>
        <w:t>1</w:t>
      </w:r>
      <w:r w:rsidR="009462AD">
        <w:rPr>
          <w:noProof/>
        </w:rPr>
        <w:fldChar w:fldCharType="end"/>
      </w:r>
      <w:bookmarkEnd w:id="2942"/>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074E8AB5" w:rsidR="00D42E14" w:rsidRPr="00D42E14" w:rsidRDefault="00D42E14" w:rsidP="006B2FC8">
      <w:pPr>
        <w:pStyle w:val="Caption"/>
        <w:rPr>
          <w:rFonts w:eastAsia="Noto Sans CJK SC Regular" w:cs="FreeSans"/>
          <w:szCs w:val="28"/>
        </w:rPr>
      </w:pPr>
      <w:bookmarkStart w:id="2943"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B91BF5">
        <w:rPr>
          <w:noProof/>
        </w:rPr>
        <w:t>2</w:t>
      </w:r>
      <w:r w:rsidR="009462AD">
        <w:rPr>
          <w:noProof/>
        </w:rPr>
        <w:fldChar w:fldCharType="end"/>
      </w:r>
      <w:bookmarkEnd w:id="2943"/>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6293DABA"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ins w:id="2944" w:author="Andy Kleinhesselink" w:date="2019-07-12T08:02:00Z">
        <w:r w:rsidR="00B91BF5">
          <w:t xml:space="preserve">Figure </w:t>
        </w:r>
        <w:r w:rsidR="00B91BF5">
          <w:rPr>
            <w:noProof/>
          </w:rPr>
          <w:t>3</w:t>
        </w:r>
      </w:ins>
      <w:del w:id="2945" w:author="Andy Kleinhesselink" w:date="2019-07-12T08:02:00Z">
        <w:r w:rsidR="00427DC4" w:rsidDel="00B91BF5">
          <w:delText xml:space="preserve">Figure </w:delText>
        </w:r>
        <w:r w:rsidR="00427DC4" w:rsidDel="00B91BF5">
          <w:rPr>
            <w:noProof/>
          </w:rPr>
          <w:delText>2</w:delText>
        </w:r>
      </w:del>
      <w:r>
        <w:fldChar w:fldCharType="end"/>
      </w:r>
      <w:r>
        <w:t xml:space="preserve"> b).  In this first scenario there is </w:t>
      </w:r>
      <w:r w:rsidR="0025446F">
        <w:t xml:space="preserve">very little </w:t>
      </w:r>
      <w:r>
        <w:t>difference between species in their resource uptake curve</w:t>
      </w:r>
      <w:r w:rsidR="001643DC">
        <w:t>s</w:t>
      </w:r>
      <w:r w:rsidR="005D7F23">
        <w:t xml:space="preserve"> (see top of Figure A1)</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5BAEF76F"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B91BF5">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11D66ACC"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B91BF5">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0F436E">
        <w:t>magnitude of higher order interactions</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1"/>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Andy Kleinhesselink" w:date="2019-04-30T15:07:00Z" w:initials="AK">
    <w:p w14:paraId="681C85D8" w14:textId="5A593FE6" w:rsidR="007E74A5" w:rsidRDefault="007E74A5">
      <w:pPr>
        <w:pStyle w:val="CommentText"/>
      </w:pPr>
      <w:r>
        <w:rPr>
          <w:rStyle w:val="CommentReference"/>
        </w:rPr>
        <w:annotationRef/>
      </w:r>
      <w:r>
        <w:rPr>
          <w:noProof/>
        </w:rPr>
        <w:t xml:space="preserve">coexistence? </w:t>
      </w:r>
    </w:p>
  </w:comment>
  <w:comment w:id="29" w:author="Andy Kleinhesselink" w:date="2019-04-30T15:08:00Z" w:initials="AK">
    <w:p w14:paraId="2253ADD5" w14:textId="1FC3B925" w:rsidR="007E74A5" w:rsidRDefault="007E74A5">
      <w:pPr>
        <w:pStyle w:val="CommentText"/>
      </w:pPr>
      <w:r>
        <w:rPr>
          <w:rStyle w:val="CommentReference"/>
        </w:rPr>
        <w:annotationRef/>
      </w:r>
      <w:r>
        <w:t xml:space="preserve">Need to re-write to de-emphasise our mechanistic “story” about what causes the effects.  </w:t>
      </w:r>
    </w:p>
  </w:comment>
  <w:comment w:id="2033" w:author="Jonathan Levine" w:date="2019-05-17T15:47:00Z" w:initials="JML">
    <w:p w14:paraId="76DC4E3C" w14:textId="5B9B4C64" w:rsidR="007E74A5" w:rsidRDefault="007E74A5">
      <w:pPr>
        <w:pStyle w:val="CommentText"/>
      </w:pPr>
      <w:r>
        <w:rPr>
          <w:rStyle w:val="CommentReference"/>
        </w:rPr>
        <w:annotationRef/>
      </w:r>
      <w:r>
        <w:t>And what models forms include HO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C85D8" w15:done="0"/>
  <w15:commentEx w15:paraId="2253ADD5" w15:done="0"/>
  <w15:commentEx w15:paraId="76DC4E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C85D8" w16cid:durableId="2072E337"/>
  <w16cid:commentId w16cid:paraId="2253ADD5" w16cid:durableId="2072E389"/>
  <w16cid:commentId w16cid:paraId="76DC4E3C" w16cid:durableId="208956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310AB7" w14:textId="77777777" w:rsidR="00DA3A33" w:rsidRDefault="00DA3A33">
      <w:pPr>
        <w:spacing w:after="0"/>
      </w:pPr>
      <w:r>
        <w:separator/>
      </w:r>
    </w:p>
  </w:endnote>
  <w:endnote w:type="continuationSeparator" w:id="0">
    <w:p w14:paraId="199AC1AC" w14:textId="77777777" w:rsidR="00DA3A33" w:rsidRDefault="00DA3A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7E74A5" w:rsidRDefault="007E74A5">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534F2" w14:textId="77777777" w:rsidR="00DA3A33" w:rsidRDefault="00DA3A33">
      <w:pPr>
        <w:spacing w:after="0"/>
      </w:pPr>
      <w:r>
        <w:separator/>
      </w:r>
    </w:p>
  </w:footnote>
  <w:footnote w:type="continuationSeparator" w:id="0">
    <w:p w14:paraId="6B9F991E" w14:textId="77777777" w:rsidR="00DA3A33" w:rsidRDefault="00DA3A3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34F1"/>
    <w:rsid w:val="00003A19"/>
    <w:rsid w:val="00004AFB"/>
    <w:rsid w:val="00004C68"/>
    <w:rsid w:val="00006510"/>
    <w:rsid w:val="00007A0F"/>
    <w:rsid w:val="00014913"/>
    <w:rsid w:val="00015F3C"/>
    <w:rsid w:val="00017674"/>
    <w:rsid w:val="00017E5B"/>
    <w:rsid w:val="00020DDC"/>
    <w:rsid w:val="00021DB6"/>
    <w:rsid w:val="00022209"/>
    <w:rsid w:val="00024622"/>
    <w:rsid w:val="00024DEB"/>
    <w:rsid w:val="00024E49"/>
    <w:rsid w:val="00025789"/>
    <w:rsid w:val="00026A4D"/>
    <w:rsid w:val="00030770"/>
    <w:rsid w:val="00031CB7"/>
    <w:rsid w:val="00032366"/>
    <w:rsid w:val="000324B7"/>
    <w:rsid w:val="0003256E"/>
    <w:rsid w:val="00033A04"/>
    <w:rsid w:val="00036314"/>
    <w:rsid w:val="00036F83"/>
    <w:rsid w:val="000407E9"/>
    <w:rsid w:val="000412FB"/>
    <w:rsid w:val="000423C1"/>
    <w:rsid w:val="00042B67"/>
    <w:rsid w:val="0004302C"/>
    <w:rsid w:val="00043157"/>
    <w:rsid w:val="00044725"/>
    <w:rsid w:val="00044E45"/>
    <w:rsid w:val="00045E08"/>
    <w:rsid w:val="00054720"/>
    <w:rsid w:val="00055C5B"/>
    <w:rsid w:val="00057742"/>
    <w:rsid w:val="00057A7A"/>
    <w:rsid w:val="000612C8"/>
    <w:rsid w:val="00062BEB"/>
    <w:rsid w:val="000633BD"/>
    <w:rsid w:val="000635CF"/>
    <w:rsid w:val="00063E3B"/>
    <w:rsid w:val="0006446A"/>
    <w:rsid w:val="00065F2A"/>
    <w:rsid w:val="000700AF"/>
    <w:rsid w:val="0007109F"/>
    <w:rsid w:val="000725F8"/>
    <w:rsid w:val="00072FDF"/>
    <w:rsid w:val="00073A3E"/>
    <w:rsid w:val="00074156"/>
    <w:rsid w:val="00074C1D"/>
    <w:rsid w:val="000802AC"/>
    <w:rsid w:val="00080744"/>
    <w:rsid w:val="00080966"/>
    <w:rsid w:val="000847A1"/>
    <w:rsid w:val="00084FB3"/>
    <w:rsid w:val="00092171"/>
    <w:rsid w:val="00094883"/>
    <w:rsid w:val="00094F7A"/>
    <w:rsid w:val="00096EF1"/>
    <w:rsid w:val="00097935"/>
    <w:rsid w:val="000A00C8"/>
    <w:rsid w:val="000A0B3E"/>
    <w:rsid w:val="000A1F7F"/>
    <w:rsid w:val="000A409C"/>
    <w:rsid w:val="000A46AB"/>
    <w:rsid w:val="000A621F"/>
    <w:rsid w:val="000A6BBF"/>
    <w:rsid w:val="000A7467"/>
    <w:rsid w:val="000B11A8"/>
    <w:rsid w:val="000B20AC"/>
    <w:rsid w:val="000B2C35"/>
    <w:rsid w:val="000B358F"/>
    <w:rsid w:val="000B35DE"/>
    <w:rsid w:val="000B3C97"/>
    <w:rsid w:val="000B6CF7"/>
    <w:rsid w:val="000B7372"/>
    <w:rsid w:val="000B74AE"/>
    <w:rsid w:val="000C13DF"/>
    <w:rsid w:val="000C1C9C"/>
    <w:rsid w:val="000C2957"/>
    <w:rsid w:val="000C3A80"/>
    <w:rsid w:val="000C3B32"/>
    <w:rsid w:val="000C6857"/>
    <w:rsid w:val="000C6C09"/>
    <w:rsid w:val="000D1683"/>
    <w:rsid w:val="000D2F5E"/>
    <w:rsid w:val="000D418D"/>
    <w:rsid w:val="000D5952"/>
    <w:rsid w:val="000D5C1B"/>
    <w:rsid w:val="000E2D60"/>
    <w:rsid w:val="000E4052"/>
    <w:rsid w:val="000E6440"/>
    <w:rsid w:val="000E64D4"/>
    <w:rsid w:val="000E6A29"/>
    <w:rsid w:val="000E7EAC"/>
    <w:rsid w:val="000F09D9"/>
    <w:rsid w:val="000F2310"/>
    <w:rsid w:val="000F29D4"/>
    <w:rsid w:val="000F3D94"/>
    <w:rsid w:val="000F436E"/>
    <w:rsid w:val="000F4757"/>
    <w:rsid w:val="000F73D1"/>
    <w:rsid w:val="00100D52"/>
    <w:rsid w:val="00100E32"/>
    <w:rsid w:val="00101025"/>
    <w:rsid w:val="00101A73"/>
    <w:rsid w:val="00104485"/>
    <w:rsid w:val="00104C42"/>
    <w:rsid w:val="00107C6B"/>
    <w:rsid w:val="0011036D"/>
    <w:rsid w:val="00110EAE"/>
    <w:rsid w:val="001112B4"/>
    <w:rsid w:val="00113837"/>
    <w:rsid w:val="00115C56"/>
    <w:rsid w:val="00117BA3"/>
    <w:rsid w:val="001215D0"/>
    <w:rsid w:val="00122388"/>
    <w:rsid w:val="00123779"/>
    <w:rsid w:val="0012549B"/>
    <w:rsid w:val="001255D9"/>
    <w:rsid w:val="00125A2C"/>
    <w:rsid w:val="00125A8C"/>
    <w:rsid w:val="00126B8C"/>
    <w:rsid w:val="00127065"/>
    <w:rsid w:val="001277DE"/>
    <w:rsid w:val="0012796D"/>
    <w:rsid w:val="001320C3"/>
    <w:rsid w:val="001321B8"/>
    <w:rsid w:val="00132B92"/>
    <w:rsid w:val="001346A4"/>
    <w:rsid w:val="0013521D"/>
    <w:rsid w:val="001356B1"/>
    <w:rsid w:val="00136E54"/>
    <w:rsid w:val="00140180"/>
    <w:rsid w:val="00141AE0"/>
    <w:rsid w:val="00142FC0"/>
    <w:rsid w:val="00145620"/>
    <w:rsid w:val="00145C41"/>
    <w:rsid w:val="001461C8"/>
    <w:rsid w:val="00147BF8"/>
    <w:rsid w:val="00150BAB"/>
    <w:rsid w:val="001511DB"/>
    <w:rsid w:val="001525D6"/>
    <w:rsid w:val="00154223"/>
    <w:rsid w:val="00154937"/>
    <w:rsid w:val="00154BF0"/>
    <w:rsid w:val="00155BFB"/>
    <w:rsid w:val="001562BC"/>
    <w:rsid w:val="001572D7"/>
    <w:rsid w:val="00160D53"/>
    <w:rsid w:val="00162291"/>
    <w:rsid w:val="00163557"/>
    <w:rsid w:val="001643DC"/>
    <w:rsid w:val="00165B91"/>
    <w:rsid w:val="00165CD7"/>
    <w:rsid w:val="00166EE9"/>
    <w:rsid w:val="00167504"/>
    <w:rsid w:val="00170635"/>
    <w:rsid w:val="00170DA9"/>
    <w:rsid w:val="00171A6B"/>
    <w:rsid w:val="00171AAC"/>
    <w:rsid w:val="00171E83"/>
    <w:rsid w:val="001724B0"/>
    <w:rsid w:val="00172674"/>
    <w:rsid w:val="001740E3"/>
    <w:rsid w:val="001756BB"/>
    <w:rsid w:val="00175B82"/>
    <w:rsid w:val="0017612D"/>
    <w:rsid w:val="00177105"/>
    <w:rsid w:val="00181318"/>
    <w:rsid w:val="001813E9"/>
    <w:rsid w:val="00183126"/>
    <w:rsid w:val="00184FA3"/>
    <w:rsid w:val="00185041"/>
    <w:rsid w:val="00185210"/>
    <w:rsid w:val="00185409"/>
    <w:rsid w:val="001858A4"/>
    <w:rsid w:val="00186428"/>
    <w:rsid w:val="00192A3D"/>
    <w:rsid w:val="00193660"/>
    <w:rsid w:val="00194369"/>
    <w:rsid w:val="00195151"/>
    <w:rsid w:val="00197041"/>
    <w:rsid w:val="001A1AFB"/>
    <w:rsid w:val="001A2169"/>
    <w:rsid w:val="001A2D2D"/>
    <w:rsid w:val="001A3B2C"/>
    <w:rsid w:val="001A66F7"/>
    <w:rsid w:val="001A68E9"/>
    <w:rsid w:val="001A6A75"/>
    <w:rsid w:val="001A79A7"/>
    <w:rsid w:val="001A7FAE"/>
    <w:rsid w:val="001B052F"/>
    <w:rsid w:val="001B24A7"/>
    <w:rsid w:val="001B2CEF"/>
    <w:rsid w:val="001B5599"/>
    <w:rsid w:val="001B5C21"/>
    <w:rsid w:val="001C1125"/>
    <w:rsid w:val="001C1724"/>
    <w:rsid w:val="001C4C8E"/>
    <w:rsid w:val="001C63EF"/>
    <w:rsid w:val="001C76DC"/>
    <w:rsid w:val="001D0EAD"/>
    <w:rsid w:val="001D181A"/>
    <w:rsid w:val="001D29E2"/>
    <w:rsid w:val="001D2AEA"/>
    <w:rsid w:val="001D377E"/>
    <w:rsid w:val="001D3AB9"/>
    <w:rsid w:val="001D41DC"/>
    <w:rsid w:val="001D65F5"/>
    <w:rsid w:val="001E1A88"/>
    <w:rsid w:val="001E276E"/>
    <w:rsid w:val="001E2B61"/>
    <w:rsid w:val="001E5AC6"/>
    <w:rsid w:val="001E65C5"/>
    <w:rsid w:val="001E683B"/>
    <w:rsid w:val="001E75E1"/>
    <w:rsid w:val="001E7750"/>
    <w:rsid w:val="001E7CE9"/>
    <w:rsid w:val="001E7E3D"/>
    <w:rsid w:val="001F2821"/>
    <w:rsid w:val="001F2EFA"/>
    <w:rsid w:val="001F342D"/>
    <w:rsid w:val="001F3D0E"/>
    <w:rsid w:val="001F5F3C"/>
    <w:rsid w:val="001F66FC"/>
    <w:rsid w:val="001F7933"/>
    <w:rsid w:val="002008BF"/>
    <w:rsid w:val="00201805"/>
    <w:rsid w:val="00203C17"/>
    <w:rsid w:val="00203F4A"/>
    <w:rsid w:val="002045D7"/>
    <w:rsid w:val="0020556F"/>
    <w:rsid w:val="00205C5F"/>
    <w:rsid w:val="002068F8"/>
    <w:rsid w:val="00206EC9"/>
    <w:rsid w:val="002070A9"/>
    <w:rsid w:val="002123C1"/>
    <w:rsid w:val="0021457E"/>
    <w:rsid w:val="00221456"/>
    <w:rsid w:val="00222153"/>
    <w:rsid w:val="00222A68"/>
    <w:rsid w:val="00223D28"/>
    <w:rsid w:val="0022450C"/>
    <w:rsid w:val="00225047"/>
    <w:rsid w:val="00227E4C"/>
    <w:rsid w:val="00227E9F"/>
    <w:rsid w:val="0023375E"/>
    <w:rsid w:val="00235288"/>
    <w:rsid w:val="00235A1D"/>
    <w:rsid w:val="00236F8E"/>
    <w:rsid w:val="00237247"/>
    <w:rsid w:val="00237B1A"/>
    <w:rsid w:val="00240FC7"/>
    <w:rsid w:val="00242093"/>
    <w:rsid w:val="002422AD"/>
    <w:rsid w:val="0024253F"/>
    <w:rsid w:val="00250DE2"/>
    <w:rsid w:val="00252518"/>
    <w:rsid w:val="0025446F"/>
    <w:rsid w:val="00255991"/>
    <w:rsid w:val="00255AF2"/>
    <w:rsid w:val="00256167"/>
    <w:rsid w:val="0025633A"/>
    <w:rsid w:val="0026092E"/>
    <w:rsid w:val="002619E8"/>
    <w:rsid w:val="00264E89"/>
    <w:rsid w:val="00273564"/>
    <w:rsid w:val="00281FB3"/>
    <w:rsid w:val="00282DA7"/>
    <w:rsid w:val="00282E26"/>
    <w:rsid w:val="00283064"/>
    <w:rsid w:val="00283422"/>
    <w:rsid w:val="002834AC"/>
    <w:rsid w:val="00283D04"/>
    <w:rsid w:val="00284378"/>
    <w:rsid w:val="00286192"/>
    <w:rsid w:val="00286339"/>
    <w:rsid w:val="00286557"/>
    <w:rsid w:val="002865CB"/>
    <w:rsid w:val="00286FFE"/>
    <w:rsid w:val="002916DB"/>
    <w:rsid w:val="00291AB6"/>
    <w:rsid w:val="002931CC"/>
    <w:rsid w:val="002936E0"/>
    <w:rsid w:val="00294303"/>
    <w:rsid w:val="0029570D"/>
    <w:rsid w:val="002961A2"/>
    <w:rsid w:val="002A1B58"/>
    <w:rsid w:val="002A32D2"/>
    <w:rsid w:val="002A427A"/>
    <w:rsid w:val="002A42D8"/>
    <w:rsid w:val="002A58BE"/>
    <w:rsid w:val="002A7ABC"/>
    <w:rsid w:val="002B0D88"/>
    <w:rsid w:val="002B1DE1"/>
    <w:rsid w:val="002B617C"/>
    <w:rsid w:val="002B6912"/>
    <w:rsid w:val="002B7072"/>
    <w:rsid w:val="002C01BC"/>
    <w:rsid w:val="002C11CA"/>
    <w:rsid w:val="002C1318"/>
    <w:rsid w:val="002C1DF5"/>
    <w:rsid w:val="002C2C9C"/>
    <w:rsid w:val="002C5F28"/>
    <w:rsid w:val="002C750B"/>
    <w:rsid w:val="002C7770"/>
    <w:rsid w:val="002D1422"/>
    <w:rsid w:val="002D29FF"/>
    <w:rsid w:val="002D2DE3"/>
    <w:rsid w:val="002D3261"/>
    <w:rsid w:val="002D4A44"/>
    <w:rsid w:val="002D52ED"/>
    <w:rsid w:val="002D7549"/>
    <w:rsid w:val="002E165A"/>
    <w:rsid w:val="002E1A3F"/>
    <w:rsid w:val="002E2128"/>
    <w:rsid w:val="002E2E0F"/>
    <w:rsid w:val="002E3A23"/>
    <w:rsid w:val="002E55C4"/>
    <w:rsid w:val="002E79D2"/>
    <w:rsid w:val="002F0710"/>
    <w:rsid w:val="002F1415"/>
    <w:rsid w:val="002F170D"/>
    <w:rsid w:val="002F1A4B"/>
    <w:rsid w:val="002F1B12"/>
    <w:rsid w:val="002F1C5D"/>
    <w:rsid w:val="002F2AD3"/>
    <w:rsid w:val="002F307A"/>
    <w:rsid w:val="002F3CD7"/>
    <w:rsid w:val="002F4D0E"/>
    <w:rsid w:val="002F648D"/>
    <w:rsid w:val="002F6B01"/>
    <w:rsid w:val="002F762A"/>
    <w:rsid w:val="0030095D"/>
    <w:rsid w:val="003017BD"/>
    <w:rsid w:val="00302554"/>
    <w:rsid w:val="00302AFC"/>
    <w:rsid w:val="0030478D"/>
    <w:rsid w:val="003061EC"/>
    <w:rsid w:val="0031067C"/>
    <w:rsid w:val="00311108"/>
    <w:rsid w:val="003114BE"/>
    <w:rsid w:val="00317989"/>
    <w:rsid w:val="00320803"/>
    <w:rsid w:val="00320E1C"/>
    <w:rsid w:val="00322924"/>
    <w:rsid w:val="0032441D"/>
    <w:rsid w:val="0032457D"/>
    <w:rsid w:val="0032539D"/>
    <w:rsid w:val="00327309"/>
    <w:rsid w:val="0032749A"/>
    <w:rsid w:val="003348F9"/>
    <w:rsid w:val="00335CBC"/>
    <w:rsid w:val="0033719B"/>
    <w:rsid w:val="00341B79"/>
    <w:rsid w:val="003431F6"/>
    <w:rsid w:val="00344A88"/>
    <w:rsid w:val="00345F27"/>
    <w:rsid w:val="00350B62"/>
    <w:rsid w:val="00352A94"/>
    <w:rsid w:val="00352DC1"/>
    <w:rsid w:val="0035430F"/>
    <w:rsid w:val="00356459"/>
    <w:rsid w:val="003566DC"/>
    <w:rsid w:val="00356FAF"/>
    <w:rsid w:val="003576FC"/>
    <w:rsid w:val="00357DD5"/>
    <w:rsid w:val="00357FDC"/>
    <w:rsid w:val="003625D7"/>
    <w:rsid w:val="00362941"/>
    <w:rsid w:val="00364612"/>
    <w:rsid w:val="00364BC4"/>
    <w:rsid w:val="003666F9"/>
    <w:rsid w:val="00366918"/>
    <w:rsid w:val="00366BB6"/>
    <w:rsid w:val="00366E5F"/>
    <w:rsid w:val="00373175"/>
    <w:rsid w:val="00373187"/>
    <w:rsid w:val="003768E1"/>
    <w:rsid w:val="00377F99"/>
    <w:rsid w:val="0038105E"/>
    <w:rsid w:val="0038260F"/>
    <w:rsid w:val="00382D0E"/>
    <w:rsid w:val="003840B0"/>
    <w:rsid w:val="00384764"/>
    <w:rsid w:val="003853B6"/>
    <w:rsid w:val="00386CB5"/>
    <w:rsid w:val="00386DC9"/>
    <w:rsid w:val="00390672"/>
    <w:rsid w:val="003913CF"/>
    <w:rsid w:val="003913E9"/>
    <w:rsid w:val="00392577"/>
    <w:rsid w:val="00392607"/>
    <w:rsid w:val="00392BBB"/>
    <w:rsid w:val="0039344F"/>
    <w:rsid w:val="00396562"/>
    <w:rsid w:val="0039661F"/>
    <w:rsid w:val="00396DBF"/>
    <w:rsid w:val="003A222A"/>
    <w:rsid w:val="003A3A29"/>
    <w:rsid w:val="003A3E53"/>
    <w:rsid w:val="003A5A60"/>
    <w:rsid w:val="003A62BF"/>
    <w:rsid w:val="003A78DE"/>
    <w:rsid w:val="003A7C5E"/>
    <w:rsid w:val="003B0303"/>
    <w:rsid w:val="003B126A"/>
    <w:rsid w:val="003B1848"/>
    <w:rsid w:val="003B229D"/>
    <w:rsid w:val="003B23BC"/>
    <w:rsid w:val="003B27CA"/>
    <w:rsid w:val="003B2D39"/>
    <w:rsid w:val="003B4FB4"/>
    <w:rsid w:val="003C1084"/>
    <w:rsid w:val="003C16DF"/>
    <w:rsid w:val="003C1A0B"/>
    <w:rsid w:val="003C223F"/>
    <w:rsid w:val="003C2A63"/>
    <w:rsid w:val="003C2F6C"/>
    <w:rsid w:val="003C4452"/>
    <w:rsid w:val="003C462E"/>
    <w:rsid w:val="003C47E7"/>
    <w:rsid w:val="003C4E20"/>
    <w:rsid w:val="003C5687"/>
    <w:rsid w:val="003C6D81"/>
    <w:rsid w:val="003C709A"/>
    <w:rsid w:val="003D032F"/>
    <w:rsid w:val="003D12E0"/>
    <w:rsid w:val="003D1B36"/>
    <w:rsid w:val="003D6101"/>
    <w:rsid w:val="003D6332"/>
    <w:rsid w:val="003D6553"/>
    <w:rsid w:val="003E382F"/>
    <w:rsid w:val="003E6745"/>
    <w:rsid w:val="003E6BC1"/>
    <w:rsid w:val="003E6E06"/>
    <w:rsid w:val="003E7085"/>
    <w:rsid w:val="003E7098"/>
    <w:rsid w:val="003F035E"/>
    <w:rsid w:val="003F17F3"/>
    <w:rsid w:val="003F3423"/>
    <w:rsid w:val="003F3B8C"/>
    <w:rsid w:val="003F3BC4"/>
    <w:rsid w:val="003F42A6"/>
    <w:rsid w:val="003F4CA5"/>
    <w:rsid w:val="003F5F9D"/>
    <w:rsid w:val="003F5F9F"/>
    <w:rsid w:val="003F7251"/>
    <w:rsid w:val="003F7DD7"/>
    <w:rsid w:val="00400658"/>
    <w:rsid w:val="004007F8"/>
    <w:rsid w:val="004009F0"/>
    <w:rsid w:val="0040246A"/>
    <w:rsid w:val="00403583"/>
    <w:rsid w:val="004047B8"/>
    <w:rsid w:val="00407273"/>
    <w:rsid w:val="0040751C"/>
    <w:rsid w:val="00416AA2"/>
    <w:rsid w:val="00416AC9"/>
    <w:rsid w:val="00420669"/>
    <w:rsid w:val="004223F2"/>
    <w:rsid w:val="00422E62"/>
    <w:rsid w:val="004241BA"/>
    <w:rsid w:val="00424597"/>
    <w:rsid w:val="0042484C"/>
    <w:rsid w:val="00425CDA"/>
    <w:rsid w:val="00427DC4"/>
    <w:rsid w:val="0043064D"/>
    <w:rsid w:val="0043084F"/>
    <w:rsid w:val="00432C3E"/>
    <w:rsid w:val="004335CB"/>
    <w:rsid w:val="004346A6"/>
    <w:rsid w:val="00434E85"/>
    <w:rsid w:val="00436F01"/>
    <w:rsid w:val="004407B3"/>
    <w:rsid w:val="00440946"/>
    <w:rsid w:val="0044174E"/>
    <w:rsid w:val="004420AA"/>
    <w:rsid w:val="004420E2"/>
    <w:rsid w:val="00443153"/>
    <w:rsid w:val="0044559B"/>
    <w:rsid w:val="004477C0"/>
    <w:rsid w:val="0045017B"/>
    <w:rsid w:val="004501B4"/>
    <w:rsid w:val="00450C52"/>
    <w:rsid w:val="00451F78"/>
    <w:rsid w:val="0045307B"/>
    <w:rsid w:val="00453DBE"/>
    <w:rsid w:val="004558C1"/>
    <w:rsid w:val="00455957"/>
    <w:rsid w:val="00457823"/>
    <w:rsid w:val="004623F9"/>
    <w:rsid w:val="00463A63"/>
    <w:rsid w:val="004643A4"/>
    <w:rsid w:val="0046702B"/>
    <w:rsid w:val="00467660"/>
    <w:rsid w:val="00467E5C"/>
    <w:rsid w:val="00472E69"/>
    <w:rsid w:val="0047332A"/>
    <w:rsid w:val="004753D0"/>
    <w:rsid w:val="004766E7"/>
    <w:rsid w:val="00480AFB"/>
    <w:rsid w:val="00481470"/>
    <w:rsid w:val="00482F75"/>
    <w:rsid w:val="00482FE2"/>
    <w:rsid w:val="004872F2"/>
    <w:rsid w:val="00491490"/>
    <w:rsid w:val="00494698"/>
    <w:rsid w:val="00497EBD"/>
    <w:rsid w:val="004A666C"/>
    <w:rsid w:val="004A6994"/>
    <w:rsid w:val="004A7CD3"/>
    <w:rsid w:val="004B030A"/>
    <w:rsid w:val="004B2868"/>
    <w:rsid w:val="004B29D8"/>
    <w:rsid w:val="004B2F46"/>
    <w:rsid w:val="004B70FE"/>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A59"/>
    <w:rsid w:val="004D452C"/>
    <w:rsid w:val="004D70E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4F77EB"/>
    <w:rsid w:val="00500E60"/>
    <w:rsid w:val="0050150B"/>
    <w:rsid w:val="00502128"/>
    <w:rsid w:val="005027F6"/>
    <w:rsid w:val="00503D72"/>
    <w:rsid w:val="005052D7"/>
    <w:rsid w:val="00505C15"/>
    <w:rsid w:val="00506580"/>
    <w:rsid w:val="0051421D"/>
    <w:rsid w:val="005142CC"/>
    <w:rsid w:val="00514E6E"/>
    <w:rsid w:val="00515BFE"/>
    <w:rsid w:val="00515D8D"/>
    <w:rsid w:val="00516EBB"/>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29FC"/>
    <w:rsid w:val="00532AC5"/>
    <w:rsid w:val="00533C9D"/>
    <w:rsid w:val="00534E1B"/>
    <w:rsid w:val="005372DC"/>
    <w:rsid w:val="00537A61"/>
    <w:rsid w:val="00540098"/>
    <w:rsid w:val="0054039D"/>
    <w:rsid w:val="00540AF2"/>
    <w:rsid w:val="00540DA5"/>
    <w:rsid w:val="00541FCE"/>
    <w:rsid w:val="00542765"/>
    <w:rsid w:val="00550352"/>
    <w:rsid w:val="005505BB"/>
    <w:rsid w:val="00550788"/>
    <w:rsid w:val="005525F3"/>
    <w:rsid w:val="00553202"/>
    <w:rsid w:val="0055416F"/>
    <w:rsid w:val="0055486E"/>
    <w:rsid w:val="00555918"/>
    <w:rsid w:val="005561EF"/>
    <w:rsid w:val="005566B3"/>
    <w:rsid w:val="005566C0"/>
    <w:rsid w:val="00563CD4"/>
    <w:rsid w:val="00563FF5"/>
    <w:rsid w:val="00564485"/>
    <w:rsid w:val="00564AC0"/>
    <w:rsid w:val="0056606B"/>
    <w:rsid w:val="005667C2"/>
    <w:rsid w:val="00570DEB"/>
    <w:rsid w:val="005718CC"/>
    <w:rsid w:val="00571A8C"/>
    <w:rsid w:val="005742A0"/>
    <w:rsid w:val="00581182"/>
    <w:rsid w:val="00582F89"/>
    <w:rsid w:val="00583522"/>
    <w:rsid w:val="00586936"/>
    <w:rsid w:val="005871E0"/>
    <w:rsid w:val="00587DB2"/>
    <w:rsid w:val="005904D6"/>
    <w:rsid w:val="00593B78"/>
    <w:rsid w:val="00595679"/>
    <w:rsid w:val="00595B06"/>
    <w:rsid w:val="00595CA6"/>
    <w:rsid w:val="005967FA"/>
    <w:rsid w:val="00596808"/>
    <w:rsid w:val="005A2951"/>
    <w:rsid w:val="005A3275"/>
    <w:rsid w:val="005A3C4E"/>
    <w:rsid w:val="005A5626"/>
    <w:rsid w:val="005A593E"/>
    <w:rsid w:val="005A7C11"/>
    <w:rsid w:val="005B1483"/>
    <w:rsid w:val="005B1C30"/>
    <w:rsid w:val="005B1E48"/>
    <w:rsid w:val="005B226B"/>
    <w:rsid w:val="005B5848"/>
    <w:rsid w:val="005B76FF"/>
    <w:rsid w:val="005B77EB"/>
    <w:rsid w:val="005C02D7"/>
    <w:rsid w:val="005C105D"/>
    <w:rsid w:val="005C1314"/>
    <w:rsid w:val="005C217E"/>
    <w:rsid w:val="005C4E4C"/>
    <w:rsid w:val="005C60B9"/>
    <w:rsid w:val="005C7DF9"/>
    <w:rsid w:val="005D1919"/>
    <w:rsid w:val="005D4AF7"/>
    <w:rsid w:val="005D4B8B"/>
    <w:rsid w:val="005D6D8C"/>
    <w:rsid w:val="005D7F23"/>
    <w:rsid w:val="005E21C2"/>
    <w:rsid w:val="005E254B"/>
    <w:rsid w:val="005E28EE"/>
    <w:rsid w:val="005E2A79"/>
    <w:rsid w:val="005E2E59"/>
    <w:rsid w:val="005E388B"/>
    <w:rsid w:val="005E3A4A"/>
    <w:rsid w:val="005E4B9D"/>
    <w:rsid w:val="005E7D95"/>
    <w:rsid w:val="005F2560"/>
    <w:rsid w:val="005F2766"/>
    <w:rsid w:val="005F5537"/>
    <w:rsid w:val="005F57F2"/>
    <w:rsid w:val="005F6E49"/>
    <w:rsid w:val="00600A7D"/>
    <w:rsid w:val="0060208F"/>
    <w:rsid w:val="006022B6"/>
    <w:rsid w:val="00604371"/>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6BAF"/>
    <w:rsid w:val="00616CF9"/>
    <w:rsid w:val="00617141"/>
    <w:rsid w:val="00620A7E"/>
    <w:rsid w:val="00620DAA"/>
    <w:rsid w:val="0062107B"/>
    <w:rsid w:val="00621C62"/>
    <w:rsid w:val="006245D6"/>
    <w:rsid w:val="006249DF"/>
    <w:rsid w:val="00625925"/>
    <w:rsid w:val="006325D5"/>
    <w:rsid w:val="00632744"/>
    <w:rsid w:val="00632CC8"/>
    <w:rsid w:val="00632DC9"/>
    <w:rsid w:val="0063372E"/>
    <w:rsid w:val="00633D92"/>
    <w:rsid w:val="00634FB1"/>
    <w:rsid w:val="00635361"/>
    <w:rsid w:val="00635CBA"/>
    <w:rsid w:val="0063756B"/>
    <w:rsid w:val="0063785D"/>
    <w:rsid w:val="00640706"/>
    <w:rsid w:val="00641C2F"/>
    <w:rsid w:val="00642B7F"/>
    <w:rsid w:val="00642C85"/>
    <w:rsid w:val="00643FA1"/>
    <w:rsid w:val="00645793"/>
    <w:rsid w:val="00646496"/>
    <w:rsid w:val="006515F9"/>
    <w:rsid w:val="006537F1"/>
    <w:rsid w:val="00655652"/>
    <w:rsid w:val="006564A4"/>
    <w:rsid w:val="006568A5"/>
    <w:rsid w:val="006602A8"/>
    <w:rsid w:val="00661B89"/>
    <w:rsid w:val="00661CB0"/>
    <w:rsid w:val="00661E05"/>
    <w:rsid w:val="006627FD"/>
    <w:rsid w:val="0066362B"/>
    <w:rsid w:val="00665670"/>
    <w:rsid w:val="00670695"/>
    <w:rsid w:val="00671DB8"/>
    <w:rsid w:val="00674D02"/>
    <w:rsid w:val="006776EE"/>
    <w:rsid w:val="006776FA"/>
    <w:rsid w:val="00680407"/>
    <w:rsid w:val="006814C9"/>
    <w:rsid w:val="006827ED"/>
    <w:rsid w:val="00684CEE"/>
    <w:rsid w:val="006852EC"/>
    <w:rsid w:val="00685B64"/>
    <w:rsid w:val="00686F53"/>
    <w:rsid w:val="00694199"/>
    <w:rsid w:val="0069477D"/>
    <w:rsid w:val="00695B8C"/>
    <w:rsid w:val="00696E1C"/>
    <w:rsid w:val="006A001D"/>
    <w:rsid w:val="006A0465"/>
    <w:rsid w:val="006A0D7B"/>
    <w:rsid w:val="006A0FD1"/>
    <w:rsid w:val="006A1A7F"/>
    <w:rsid w:val="006A1B59"/>
    <w:rsid w:val="006A2EBB"/>
    <w:rsid w:val="006A4CB4"/>
    <w:rsid w:val="006A5B49"/>
    <w:rsid w:val="006B1AE6"/>
    <w:rsid w:val="006B2044"/>
    <w:rsid w:val="006B205F"/>
    <w:rsid w:val="006B266A"/>
    <w:rsid w:val="006B2FC8"/>
    <w:rsid w:val="006B4336"/>
    <w:rsid w:val="006B606B"/>
    <w:rsid w:val="006B73DB"/>
    <w:rsid w:val="006B7C91"/>
    <w:rsid w:val="006C13E2"/>
    <w:rsid w:val="006C3333"/>
    <w:rsid w:val="006C39D4"/>
    <w:rsid w:val="006C7243"/>
    <w:rsid w:val="006D02EA"/>
    <w:rsid w:val="006D3DE6"/>
    <w:rsid w:val="006D49B9"/>
    <w:rsid w:val="006D5FDA"/>
    <w:rsid w:val="006D7279"/>
    <w:rsid w:val="006E0AFD"/>
    <w:rsid w:val="006E2C31"/>
    <w:rsid w:val="006E2F3C"/>
    <w:rsid w:val="006E3081"/>
    <w:rsid w:val="006E30B0"/>
    <w:rsid w:val="006E36D5"/>
    <w:rsid w:val="006E3B83"/>
    <w:rsid w:val="006E3BA5"/>
    <w:rsid w:val="006E4237"/>
    <w:rsid w:val="006E4B1F"/>
    <w:rsid w:val="006E60AC"/>
    <w:rsid w:val="006E7A89"/>
    <w:rsid w:val="006F04A5"/>
    <w:rsid w:val="006F1431"/>
    <w:rsid w:val="006F198B"/>
    <w:rsid w:val="006F32EC"/>
    <w:rsid w:val="006F3331"/>
    <w:rsid w:val="006F5B8B"/>
    <w:rsid w:val="006F5C75"/>
    <w:rsid w:val="006F61D0"/>
    <w:rsid w:val="006F7BC5"/>
    <w:rsid w:val="007011F1"/>
    <w:rsid w:val="0070122A"/>
    <w:rsid w:val="00703611"/>
    <w:rsid w:val="007039BD"/>
    <w:rsid w:val="00707A12"/>
    <w:rsid w:val="00710116"/>
    <w:rsid w:val="00711D2F"/>
    <w:rsid w:val="0071324C"/>
    <w:rsid w:val="00713FA4"/>
    <w:rsid w:val="00713FE2"/>
    <w:rsid w:val="00723001"/>
    <w:rsid w:val="0072311D"/>
    <w:rsid w:val="00725439"/>
    <w:rsid w:val="007254DA"/>
    <w:rsid w:val="00725DFA"/>
    <w:rsid w:val="00726166"/>
    <w:rsid w:val="00726A15"/>
    <w:rsid w:val="00731158"/>
    <w:rsid w:val="00733756"/>
    <w:rsid w:val="007342AB"/>
    <w:rsid w:val="00734B7F"/>
    <w:rsid w:val="00735A48"/>
    <w:rsid w:val="00735D12"/>
    <w:rsid w:val="0073612C"/>
    <w:rsid w:val="007366E5"/>
    <w:rsid w:val="00737633"/>
    <w:rsid w:val="00737CDF"/>
    <w:rsid w:val="007404D5"/>
    <w:rsid w:val="007427A4"/>
    <w:rsid w:val="0074363F"/>
    <w:rsid w:val="00744ABB"/>
    <w:rsid w:val="00744F8A"/>
    <w:rsid w:val="00745446"/>
    <w:rsid w:val="00746378"/>
    <w:rsid w:val="0075287A"/>
    <w:rsid w:val="007529E8"/>
    <w:rsid w:val="00752B2E"/>
    <w:rsid w:val="007543E5"/>
    <w:rsid w:val="007557F2"/>
    <w:rsid w:val="0075755E"/>
    <w:rsid w:val="00760127"/>
    <w:rsid w:val="0076057D"/>
    <w:rsid w:val="007613CD"/>
    <w:rsid w:val="00762A08"/>
    <w:rsid w:val="00762A58"/>
    <w:rsid w:val="00762F8F"/>
    <w:rsid w:val="00763F99"/>
    <w:rsid w:val="007651E8"/>
    <w:rsid w:val="007670DB"/>
    <w:rsid w:val="007722B8"/>
    <w:rsid w:val="007754DB"/>
    <w:rsid w:val="00775E0E"/>
    <w:rsid w:val="00777505"/>
    <w:rsid w:val="00781391"/>
    <w:rsid w:val="00782BCD"/>
    <w:rsid w:val="0078313B"/>
    <w:rsid w:val="007848CB"/>
    <w:rsid w:val="0078682F"/>
    <w:rsid w:val="00786CE8"/>
    <w:rsid w:val="00786DC7"/>
    <w:rsid w:val="007874D7"/>
    <w:rsid w:val="007919A3"/>
    <w:rsid w:val="00793336"/>
    <w:rsid w:val="00794189"/>
    <w:rsid w:val="0079467C"/>
    <w:rsid w:val="0079504F"/>
    <w:rsid w:val="00796092"/>
    <w:rsid w:val="00796A9C"/>
    <w:rsid w:val="00796F19"/>
    <w:rsid w:val="00797669"/>
    <w:rsid w:val="007A0F51"/>
    <w:rsid w:val="007A16C0"/>
    <w:rsid w:val="007A229F"/>
    <w:rsid w:val="007A2BB7"/>
    <w:rsid w:val="007A3AB9"/>
    <w:rsid w:val="007A4D6F"/>
    <w:rsid w:val="007A5076"/>
    <w:rsid w:val="007A53E0"/>
    <w:rsid w:val="007A5644"/>
    <w:rsid w:val="007A5FD9"/>
    <w:rsid w:val="007A6FE5"/>
    <w:rsid w:val="007A73D2"/>
    <w:rsid w:val="007A755C"/>
    <w:rsid w:val="007B06ED"/>
    <w:rsid w:val="007B137A"/>
    <w:rsid w:val="007B2B9A"/>
    <w:rsid w:val="007B3A2B"/>
    <w:rsid w:val="007B5C63"/>
    <w:rsid w:val="007C0728"/>
    <w:rsid w:val="007C09B3"/>
    <w:rsid w:val="007C1073"/>
    <w:rsid w:val="007C13D7"/>
    <w:rsid w:val="007C14B2"/>
    <w:rsid w:val="007C1CEC"/>
    <w:rsid w:val="007C267B"/>
    <w:rsid w:val="007C5074"/>
    <w:rsid w:val="007C6ED7"/>
    <w:rsid w:val="007D0051"/>
    <w:rsid w:val="007D15EE"/>
    <w:rsid w:val="007D1796"/>
    <w:rsid w:val="007D23D7"/>
    <w:rsid w:val="007D33CF"/>
    <w:rsid w:val="007D41F0"/>
    <w:rsid w:val="007D4E37"/>
    <w:rsid w:val="007D58B1"/>
    <w:rsid w:val="007D5CD2"/>
    <w:rsid w:val="007D671F"/>
    <w:rsid w:val="007E11EC"/>
    <w:rsid w:val="007E34C1"/>
    <w:rsid w:val="007E55B8"/>
    <w:rsid w:val="007E6387"/>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100E1"/>
    <w:rsid w:val="00810316"/>
    <w:rsid w:val="008111C7"/>
    <w:rsid w:val="00811537"/>
    <w:rsid w:val="00811892"/>
    <w:rsid w:val="008126A0"/>
    <w:rsid w:val="00813B7D"/>
    <w:rsid w:val="0081607A"/>
    <w:rsid w:val="00816731"/>
    <w:rsid w:val="008218DB"/>
    <w:rsid w:val="00821ADE"/>
    <w:rsid w:val="00821C24"/>
    <w:rsid w:val="00822135"/>
    <w:rsid w:val="008269E1"/>
    <w:rsid w:val="0082769A"/>
    <w:rsid w:val="0083052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240E"/>
    <w:rsid w:val="00852C69"/>
    <w:rsid w:val="0085381B"/>
    <w:rsid w:val="00854D5C"/>
    <w:rsid w:val="00855A32"/>
    <w:rsid w:val="0086031F"/>
    <w:rsid w:val="00861762"/>
    <w:rsid w:val="008628EF"/>
    <w:rsid w:val="0086361A"/>
    <w:rsid w:val="008657C5"/>
    <w:rsid w:val="00871ECE"/>
    <w:rsid w:val="00872AC5"/>
    <w:rsid w:val="0087349C"/>
    <w:rsid w:val="00874D10"/>
    <w:rsid w:val="0087569B"/>
    <w:rsid w:val="00875FCF"/>
    <w:rsid w:val="0087700B"/>
    <w:rsid w:val="00877B92"/>
    <w:rsid w:val="008817B9"/>
    <w:rsid w:val="00881AA1"/>
    <w:rsid w:val="00881B35"/>
    <w:rsid w:val="0088204B"/>
    <w:rsid w:val="00882401"/>
    <w:rsid w:val="008829A7"/>
    <w:rsid w:val="0088315A"/>
    <w:rsid w:val="0088524D"/>
    <w:rsid w:val="008910AD"/>
    <w:rsid w:val="00891C14"/>
    <w:rsid w:val="0089652F"/>
    <w:rsid w:val="00896B38"/>
    <w:rsid w:val="008A02BD"/>
    <w:rsid w:val="008A10A6"/>
    <w:rsid w:val="008A121F"/>
    <w:rsid w:val="008A128F"/>
    <w:rsid w:val="008A135E"/>
    <w:rsid w:val="008A2FA3"/>
    <w:rsid w:val="008A4AF1"/>
    <w:rsid w:val="008A671C"/>
    <w:rsid w:val="008A72E9"/>
    <w:rsid w:val="008B1071"/>
    <w:rsid w:val="008B18CA"/>
    <w:rsid w:val="008B1A03"/>
    <w:rsid w:val="008B2509"/>
    <w:rsid w:val="008B2591"/>
    <w:rsid w:val="008B3053"/>
    <w:rsid w:val="008B7181"/>
    <w:rsid w:val="008B7445"/>
    <w:rsid w:val="008C1C38"/>
    <w:rsid w:val="008C24F8"/>
    <w:rsid w:val="008C27F1"/>
    <w:rsid w:val="008C2B8F"/>
    <w:rsid w:val="008C304A"/>
    <w:rsid w:val="008D0335"/>
    <w:rsid w:val="008D04AB"/>
    <w:rsid w:val="008D2BE6"/>
    <w:rsid w:val="008D374A"/>
    <w:rsid w:val="008D4740"/>
    <w:rsid w:val="008D4991"/>
    <w:rsid w:val="008D4DE5"/>
    <w:rsid w:val="008D60CF"/>
    <w:rsid w:val="008D763A"/>
    <w:rsid w:val="008D7B99"/>
    <w:rsid w:val="008E0BB5"/>
    <w:rsid w:val="008E1024"/>
    <w:rsid w:val="008E5207"/>
    <w:rsid w:val="008F10EC"/>
    <w:rsid w:val="008F7479"/>
    <w:rsid w:val="008F75DD"/>
    <w:rsid w:val="00900591"/>
    <w:rsid w:val="00902BFF"/>
    <w:rsid w:val="00903029"/>
    <w:rsid w:val="0090565B"/>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C48"/>
    <w:rsid w:val="00923E50"/>
    <w:rsid w:val="00924575"/>
    <w:rsid w:val="00927C9B"/>
    <w:rsid w:val="0093039B"/>
    <w:rsid w:val="00931DEF"/>
    <w:rsid w:val="00934706"/>
    <w:rsid w:val="00935C65"/>
    <w:rsid w:val="00937549"/>
    <w:rsid w:val="00937A28"/>
    <w:rsid w:val="009404C2"/>
    <w:rsid w:val="00940EB4"/>
    <w:rsid w:val="009410B6"/>
    <w:rsid w:val="009462AD"/>
    <w:rsid w:val="00947035"/>
    <w:rsid w:val="009510D0"/>
    <w:rsid w:val="009514BB"/>
    <w:rsid w:val="00952994"/>
    <w:rsid w:val="00953C98"/>
    <w:rsid w:val="00954A8C"/>
    <w:rsid w:val="00954E6F"/>
    <w:rsid w:val="00960940"/>
    <w:rsid w:val="009613A1"/>
    <w:rsid w:val="009614A4"/>
    <w:rsid w:val="00964CAC"/>
    <w:rsid w:val="00965089"/>
    <w:rsid w:val="0096574B"/>
    <w:rsid w:val="00966331"/>
    <w:rsid w:val="00967DE0"/>
    <w:rsid w:val="00971067"/>
    <w:rsid w:val="00971BE1"/>
    <w:rsid w:val="00971F41"/>
    <w:rsid w:val="00973FCF"/>
    <w:rsid w:val="00975D6D"/>
    <w:rsid w:val="009761CF"/>
    <w:rsid w:val="00980607"/>
    <w:rsid w:val="009823D3"/>
    <w:rsid w:val="00983C26"/>
    <w:rsid w:val="00985C8B"/>
    <w:rsid w:val="0098600D"/>
    <w:rsid w:val="00986CA9"/>
    <w:rsid w:val="00987D59"/>
    <w:rsid w:val="00992219"/>
    <w:rsid w:val="00993042"/>
    <w:rsid w:val="00993CB8"/>
    <w:rsid w:val="00993F10"/>
    <w:rsid w:val="009965D1"/>
    <w:rsid w:val="00996637"/>
    <w:rsid w:val="009A0425"/>
    <w:rsid w:val="009A13BD"/>
    <w:rsid w:val="009A187B"/>
    <w:rsid w:val="009A1C14"/>
    <w:rsid w:val="009A2CBC"/>
    <w:rsid w:val="009A4C5C"/>
    <w:rsid w:val="009A73D0"/>
    <w:rsid w:val="009B4FCC"/>
    <w:rsid w:val="009B5EA1"/>
    <w:rsid w:val="009B6D1E"/>
    <w:rsid w:val="009B725B"/>
    <w:rsid w:val="009B769C"/>
    <w:rsid w:val="009B7777"/>
    <w:rsid w:val="009B7DE8"/>
    <w:rsid w:val="009C022B"/>
    <w:rsid w:val="009C120E"/>
    <w:rsid w:val="009C1451"/>
    <w:rsid w:val="009C1F30"/>
    <w:rsid w:val="009C291A"/>
    <w:rsid w:val="009C2F65"/>
    <w:rsid w:val="009C38A6"/>
    <w:rsid w:val="009C4676"/>
    <w:rsid w:val="009C4CDF"/>
    <w:rsid w:val="009C5B9D"/>
    <w:rsid w:val="009C5BFF"/>
    <w:rsid w:val="009C740B"/>
    <w:rsid w:val="009D0B4B"/>
    <w:rsid w:val="009D16B4"/>
    <w:rsid w:val="009D1904"/>
    <w:rsid w:val="009D2FA0"/>
    <w:rsid w:val="009D3AEC"/>
    <w:rsid w:val="009D3ECE"/>
    <w:rsid w:val="009D55FA"/>
    <w:rsid w:val="009D721E"/>
    <w:rsid w:val="009D775A"/>
    <w:rsid w:val="009D7935"/>
    <w:rsid w:val="009E120C"/>
    <w:rsid w:val="009E18ED"/>
    <w:rsid w:val="009E26D8"/>
    <w:rsid w:val="009E2A20"/>
    <w:rsid w:val="009E2B27"/>
    <w:rsid w:val="009E57BE"/>
    <w:rsid w:val="009E741B"/>
    <w:rsid w:val="009E7519"/>
    <w:rsid w:val="009E7914"/>
    <w:rsid w:val="009F135B"/>
    <w:rsid w:val="009F4B4A"/>
    <w:rsid w:val="009F544C"/>
    <w:rsid w:val="009F62AD"/>
    <w:rsid w:val="00A0199A"/>
    <w:rsid w:val="00A02DFA"/>
    <w:rsid w:val="00A03283"/>
    <w:rsid w:val="00A04340"/>
    <w:rsid w:val="00A05494"/>
    <w:rsid w:val="00A0621E"/>
    <w:rsid w:val="00A064D6"/>
    <w:rsid w:val="00A06B5E"/>
    <w:rsid w:val="00A079F8"/>
    <w:rsid w:val="00A126E2"/>
    <w:rsid w:val="00A13C00"/>
    <w:rsid w:val="00A1442F"/>
    <w:rsid w:val="00A159AD"/>
    <w:rsid w:val="00A17826"/>
    <w:rsid w:val="00A22074"/>
    <w:rsid w:val="00A24A18"/>
    <w:rsid w:val="00A2534F"/>
    <w:rsid w:val="00A27263"/>
    <w:rsid w:val="00A27B10"/>
    <w:rsid w:val="00A312F1"/>
    <w:rsid w:val="00A31B48"/>
    <w:rsid w:val="00A32F87"/>
    <w:rsid w:val="00A33854"/>
    <w:rsid w:val="00A33C70"/>
    <w:rsid w:val="00A3410F"/>
    <w:rsid w:val="00A3629C"/>
    <w:rsid w:val="00A41135"/>
    <w:rsid w:val="00A423E8"/>
    <w:rsid w:val="00A42D43"/>
    <w:rsid w:val="00A42F96"/>
    <w:rsid w:val="00A43229"/>
    <w:rsid w:val="00A43F37"/>
    <w:rsid w:val="00A453B7"/>
    <w:rsid w:val="00A459BB"/>
    <w:rsid w:val="00A45C04"/>
    <w:rsid w:val="00A4780A"/>
    <w:rsid w:val="00A47ED5"/>
    <w:rsid w:val="00A5132A"/>
    <w:rsid w:val="00A53231"/>
    <w:rsid w:val="00A608E5"/>
    <w:rsid w:val="00A609C0"/>
    <w:rsid w:val="00A62297"/>
    <w:rsid w:val="00A6374E"/>
    <w:rsid w:val="00A63A9D"/>
    <w:rsid w:val="00A63AE4"/>
    <w:rsid w:val="00A650E9"/>
    <w:rsid w:val="00A6605D"/>
    <w:rsid w:val="00A664B3"/>
    <w:rsid w:val="00A66607"/>
    <w:rsid w:val="00A666CB"/>
    <w:rsid w:val="00A66DFB"/>
    <w:rsid w:val="00A74AB9"/>
    <w:rsid w:val="00A74D2D"/>
    <w:rsid w:val="00A74E79"/>
    <w:rsid w:val="00A7676A"/>
    <w:rsid w:val="00A76F5F"/>
    <w:rsid w:val="00A77306"/>
    <w:rsid w:val="00A77CF8"/>
    <w:rsid w:val="00A80235"/>
    <w:rsid w:val="00A80D7C"/>
    <w:rsid w:val="00A8294F"/>
    <w:rsid w:val="00A83F6C"/>
    <w:rsid w:val="00A84D2F"/>
    <w:rsid w:val="00A8558C"/>
    <w:rsid w:val="00A8591F"/>
    <w:rsid w:val="00A8774E"/>
    <w:rsid w:val="00A901E6"/>
    <w:rsid w:val="00A902CD"/>
    <w:rsid w:val="00A90D09"/>
    <w:rsid w:val="00A91CBB"/>
    <w:rsid w:val="00A95A5A"/>
    <w:rsid w:val="00A96836"/>
    <w:rsid w:val="00AA06FA"/>
    <w:rsid w:val="00AA1284"/>
    <w:rsid w:val="00AA2D5F"/>
    <w:rsid w:val="00AA4B2D"/>
    <w:rsid w:val="00AA4CCD"/>
    <w:rsid w:val="00AB155F"/>
    <w:rsid w:val="00AB38BB"/>
    <w:rsid w:val="00AB43BF"/>
    <w:rsid w:val="00AB49EB"/>
    <w:rsid w:val="00AB55F9"/>
    <w:rsid w:val="00AC09E9"/>
    <w:rsid w:val="00AC1798"/>
    <w:rsid w:val="00AC1D66"/>
    <w:rsid w:val="00AC302D"/>
    <w:rsid w:val="00AC4416"/>
    <w:rsid w:val="00AC5CF7"/>
    <w:rsid w:val="00AC6844"/>
    <w:rsid w:val="00AC7B19"/>
    <w:rsid w:val="00AC7C1E"/>
    <w:rsid w:val="00AD1314"/>
    <w:rsid w:val="00AD1F9E"/>
    <w:rsid w:val="00AD2064"/>
    <w:rsid w:val="00AD476F"/>
    <w:rsid w:val="00AE160A"/>
    <w:rsid w:val="00AE1B29"/>
    <w:rsid w:val="00AE1DE1"/>
    <w:rsid w:val="00AE2E61"/>
    <w:rsid w:val="00AE33E3"/>
    <w:rsid w:val="00AE5118"/>
    <w:rsid w:val="00AE54AF"/>
    <w:rsid w:val="00AE5DD5"/>
    <w:rsid w:val="00AE7000"/>
    <w:rsid w:val="00AE7712"/>
    <w:rsid w:val="00AE7910"/>
    <w:rsid w:val="00AF01A0"/>
    <w:rsid w:val="00AF0205"/>
    <w:rsid w:val="00AF0C3A"/>
    <w:rsid w:val="00AF2CFB"/>
    <w:rsid w:val="00AF2F13"/>
    <w:rsid w:val="00AF4FB3"/>
    <w:rsid w:val="00AF553E"/>
    <w:rsid w:val="00AF755B"/>
    <w:rsid w:val="00B00A38"/>
    <w:rsid w:val="00B01A38"/>
    <w:rsid w:val="00B042AE"/>
    <w:rsid w:val="00B04BD4"/>
    <w:rsid w:val="00B065CB"/>
    <w:rsid w:val="00B10447"/>
    <w:rsid w:val="00B13F40"/>
    <w:rsid w:val="00B146B0"/>
    <w:rsid w:val="00B155E4"/>
    <w:rsid w:val="00B16C99"/>
    <w:rsid w:val="00B1739D"/>
    <w:rsid w:val="00B21FCF"/>
    <w:rsid w:val="00B2409A"/>
    <w:rsid w:val="00B24D7A"/>
    <w:rsid w:val="00B2514F"/>
    <w:rsid w:val="00B251E4"/>
    <w:rsid w:val="00B30296"/>
    <w:rsid w:val="00B3111A"/>
    <w:rsid w:val="00B32B34"/>
    <w:rsid w:val="00B344DE"/>
    <w:rsid w:val="00B353DB"/>
    <w:rsid w:val="00B40093"/>
    <w:rsid w:val="00B42190"/>
    <w:rsid w:val="00B44645"/>
    <w:rsid w:val="00B454D3"/>
    <w:rsid w:val="00B45598"/>
    <w:rsid w:val="00B47D5A"/>
    <w:rsid w:val="00B507A2"/>
    <w:rsid w:val="00B51231"/>
    <w:rsid w:val="00B543C6"/>
    <w:rsid w:val="00B5503F"/>
    <w:rsid w:val="00B558EB"/>
    <w:rsid w:val="00B570B6"/>
    <w:rsid w:val="00B60DD1"/>
    <w:rsid w:val="00B63039"/>
    <w:rsid w:val="00B65672"/>
    <w:rsid w:val="00B65BD5"/>
    <w:rsid w:val="00B65D3B"/>
    <w:rsid w:val="00B66B5F"/>
    <w:rsid w:val="00B70DB3"/>
    <w:rsid w:val="00B72E69"/>
    <w:rsid w:val="00B7338B"/>
    <w:rsid w:val="00B74CF6"/>
    <w:rsid w:val="00B74CF7"/>
    <w:rsid w:val="00B75032"/>
    <w:rsid w:val="00B759A2"/>
    <w:rsid w:val="00B80F6C"/>
    <w:rsid w:val="00B812CF"/>
    <w:rsid w:val="00B81ADA"/>
    <w:rsid w:val="00B8271F"/>
    <w:rsid w:val="00B834A0"/>
    <w:rsid w:val="00B838FF"/>
    <w:rsid w:val="00B83C2C"/>
    <w:rsid w:val="00B84F3F"/>
    <w:rsid w:val="00B86315"/>
    <w:rsid w:val="00B9028D"/>
    <w:rsid w:val="00B905F9"/>
    <w:rsid w:val="00B91309"/>
    <w:rsid w:val="00B91BF5"/>
    <w:rsid w:val="00B92CBD"/>
    <w:rsid w:val="00B93196"/>
    <w:rsid w:val="00B94938"/>
    <w:rsid w:val="00B94AA8"/>
    <w:rsid w:val="00B955B9"/>
    <w:rsid w:val="00B9629F"/>
    <w:rsid w:val="00B96BFA"/>
    <w:rsid w:val="00BA2597"/>
    <w:rsid w:val="00BA31DD"/>
    <w:rsid w:val="00BA4F59"/>
    <w:rsid w:val="00BA51B0"/>
    <w:rsid w:val="00BA6556"/>
    <w:rsid w:val="00BA66EA"/>
    <w:rsid w:val="00BA799A"/>
    <w:rsid w:val="00BB1915"/>
    <w:rsid w:val="00BB2A54"/>
    <w:rsid w:val="00BB40C0"/>
    <w:rsid w:val="00BB586B"/>
    <w:rsid w:val="00BB63F9"/>
    <w:rsid w:val="00BC099B"/>
    <w:rsid w:val="00BC43C9"/>
    <w:rsid w:val="00BC4F5E"/>
    <w:rsid w:val="00BC59FC"/>
    <w:rsid w:val="00BC5AE9"/>
    <w:rsid w:val="00BC61C9"/>
    <w:rsid w:val="00BC6731"/>
    <w:rsid w:val="00BC6B38"/>
    <w:rsid w:val="00BC795B"/>
    <w:rsid w:val="00BD14F0"/>
    <w:rsid w:val="00BD2E83"/>
    <w:rsid w:val="00BD3DE5"/>
    <w:rsid w:val="00BD75EE"/>
    <w:rsid w:val="00BE06B2"/>
    <w:rsid w:val="00BE0FC8"/>
    <w:rsid w:val="00BE496F"/>
    <w:rsid w:val="00BE50CC"/>
    <w:rsid w:val="00BE53CA"/>
    <w:rsid w:val="00BE6B93"/>
    <w:rsid w:val="00BF0AB6"/>
    <w:rsid w:val="00BF1A1C"/>
    <w:rsid w:val="00BF4418"/>
    <w:rsid w:val="00BF58F7"/>
    <w:rsid w:val="00BF5BB5"/>
    <w:rsid w:val="00BF6985"/>
    <w:rsid w:val="00BF7BAF"/>
    <w:rsid w:val="00C0261A"/>
    <w:rsid w:val="00C0352C"/>
    <w:rsid w:val="00C03FEF"/>
    <w:rsid w:val="00C05963"/>
    <w:rsid w:val="00C05EBC"/>
    <w:rsid w:val="00C06737"/>
    <w:rsid w:val="00C106A4"/>
    <w:rsid w:val="00C11090"/>
    <w:rsid w:val="00C121F6"/>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A0E"/>
    <w:rsid w:val="00C32A2A"/>
    <w:rsid w:val="00C334AE"/>
    <w:rsid w:val="00C34E22"/>
    <w:rsid w:val="00C41A81"/>
    <w:rsid w:val="00C41DE4"/>
    <w:rsid w:val="00C433F7"/>
    <w:rsid w:val="00C45525"/>
    <w:rsid w:val="00C45A90"/>
    <w:rsid w:val="00C5194E"/>
    <w:rsid w:val="00C51E7E"/>
    <w:rsid w:val="00C51F6E"/>
    <w:rsid w:val="00C5228E"/>
    <w:rsid w:val="00C54AE2"/>
    <w:rsid w:val="00C557AF"/>
    <w:rsid w:val="00C55D0B"/>
    <w:rsid w:val="00C56739"/>
    <w:rsid w:val="00C57A43"/>
    <w:rsid w:val="00C57AA2"/>
    <w:rsid w:val="00C60F12"/>
    <w:rsid w:val="00C65130"/>
    <w:rsid w:val="00C6584D"/>
    <w:rsid w:val="00C65956"/>
    <w:rsid w:val="00C675A4"/>
    <w:rsid w:val="00C709A8"/>
    <w:rsid w:val="00C725BD"/>
    <w:rsid w:val="00C729F4"/>
    <w:rsid w:val="00C72D40"/>
    <w:rsid w:val="00C74DF2"/>
    <w:rsid w:val="00C76257"/>
    <w:rsid w:val="00C8045B"/>
    <w:rsid w:val="00C8213B"/>
    <w:rsid w:val="00C848D5"/>
    <w:rsid w:val="00C8696F"/>
    <w:rsid w:val="00C875B7"/>
    <w:rsid w:val="00C92FC1"/>
    <w:rsid w:val="00C95F02"/>
    <w:rsid w:val="00C97E84"/>
    <w:rsid w:val="00CA248C"/>
    <w:rsid w:val="00CA4AC9"/>
    <w:rsid w:val="00CA53B0"/>
    <w:rsid w:val="00CA7069"/>
    <w:rsid w:val="00CA7985"/>
    <w:rsid w:val="00CB0097"/>
    <w:rsid w:val="00CB1A6E"/>
    <w:rsid w:val="00CB46D3"/>
    <w:rsid w:val="00CB5754"/>
    <w:rsid w:val="00CB5E7F"/>
    <w:rsid w:val="00CB67A6"/>
    <w:rsid w:val="00CB7013"/>
    <w:rsid w:val="00CB76E3"/>
    <w:rsid w:val="00CC0BA7"/>
    <w:rsid w:val="00CC2A77"/>
    <w:rsid w:val="00CC3F4A"/>
    <w:rsid w:val="00CC41D1"/>
    <w:rsid w:val="00CC55F7"/>
    <w:rsid w:val="00CC68E7"/>
    <w:rsid w:val="00CC72F4"/>
    <w:rsid w:val="00CD1156"/>
    <w:rsid w:val="00CD26E7"/>
    <w:rsid w:val="00CD50FD"/>
    <w:rsid w:val="00CD64D0"/>
    <w:rsid w:val="00CE2561"/>
    <w:rsid w:val="00CE31C5"/>
    <w:rsid w:val="00CE4502"/>
    <w:rsid w:val="00CE658F"/>
    <w:rsid w:val="00CF0A14"/>
    <w:rsid w:val="00CF1DAE"/>
    <w:rsid w:val="00CF41F8"/>
    <w:rsid w:val="00CF45E7"/>
    <w:rsid w:val="00CF510E"/>
    <w:rsid w:val="00D00F18"/>
    <w:rsid w:val="00D010D2"/>
    <w:rsid w:val="00D01C05"/>
    <w:rsid w:val="00D03A67"/>
    <w:rsid w:val="00D03FAD"/>
    <w:rsid w:val="00D05273"/>
    <w:rsid w:val="00D0550B"/>
    <w:rsid w:val="00D059D6"/>
    <w:rsid w:val="00D107EE"/>
    <w:rsid w:val="00D127DE"/>
    <w:rsid w:val="00D14DA7"/>
    <w:rsid w:val="00D15FE5"/>
    <w:rsid w:val="00D160CA"/>
    <w:rsid w:val="00D1676D"/>
    <w:rsid w:val="00D1698B"/>
    <w:rsid w:val="00D22C19"/>
    <w:rsid w:val="00D24B1E"/>
    <w:rsid w:val="00D24FE6"/>
    <w:rsid w:val="00D27415"/>
    <w:rsid w:val="00D31091"/>
    <w:rsid w:val="00D33926"/>
    <w:rsid w:val="00D351FB"/>
    <w:rsid w:val="00D35815"/>
    <w:rsid w:val="00D35DB1"/>
    <w:rsid w:val="00D365A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2D05"/>
    <w:rsid w:val="00D538B5"/>
    <w:rsid w:val="00D56A49"/>
    <w:rsid w:val="00D5720F"/>
    <w:rsid w:val="00D600C0"/>
    <w:rsid w:val="00D616E7"/>
    <w:rsid w:val="00D64B98"/>
    <w:rsid w:val="00D65A29"/>
    <w:rsid w:val="00D66064"/>
    <w:rsid w:val="00D668CE"/>
    <w:rsid w:val="00D702AB"/>
    <w:rsid w:val="00D709AF"/>
    <w:rsid w:val="00D71481"/>
    <w:rsid w:val="00D72D86"/>
    <w:rsid w:val="00D7371F"/>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2B8E"/>
    <w:rsid w:val="00D939AA"/>
    <w:rsid w:val="00D93ED5"/>
    <w:rsid w:val="00D94617"/>
    <w:rsid w:val="00D947F5"/>
    <w:rsid w:val="00D967A1"/>
    <w:rsid w:val="00D96BFE"/>
    <w:rsid w:val="00D976D1"/>
    <w:rsid w:val="00DA1F0D"/>
    <w:rsid w:val="00DA20C9"/>
    <w:rsid w:val="00DA3A33"/>
    <w:rsid w:val="00DA3D20"/>
    <w:rsid w:val="00DA4927"/>
    <w:rsid w:val="00DA4C84"/>
    <w:rsid w:val="00DA54F4"/>
    <w:rsid w:val="00DA6F0F"/>
    <w:rsid w:val="00DA7419"/>
    <w:rsid w:val="00DB095F"/>
    <w:rsid w:val="00DB13F4"/>
    <w:rsid w:val="00DB194D"/>
    <w:rsid w:val="00DB2857"/>
    <w:rsid w:val="00DB2A68"/>
    <w:rsid w:val="00DB390B"/>
    <w:rsid w:val="00DB3FFC"/>
    <w:rsid w:val="00DB5576"/>
    <w:rsid w:val="00DB6F66"/>
    <w:rsid w:val="00DB7382"/>
    <w:rsid w:val="00DC0D1A"/>
    <w:rsid w:val="00DC1659"/>
    <w:rsid w:val="00DC17A2"/>
    <w:rsid w:val="00DC3BA9"/>
    <w:rsid w:val="00DC47EC"/>
    <w:rsid w:val="00DC605F"/>
    <w:rsid w:val="00DC6F10"/>
    <w:rsid w:val="00DC7337"/>
    <w:rsid w:val="00DD23C1"/>
    <w:rsid w:val="00DD2AFC"/>
    <w:rsid w:val="00DD3B92"/>
    <w:rsid w:val="00DE07DD"/>
    <w:rsid w:val="00DE2068"/>
    <w:rsid w:val="00DE2761"/>
    <w:rsid w:val="00DE4A69"/>
    <w:rsid w:val="00DE6242"/>
    <w:rsid w:val="00DE701D"/>
    <w:rsid w:val="00DF17A1"/>
    <w:rsid w:val="00DF254F"/>
    <w:rsid w:val="00DF5BA1"/>
    <w:rsid w:val="00E00222"/>
    <w:rsid w:val="00E00978"/>
    <w:rsid w:val="00E00A99"/>
    <w:rsid w:val="00E00B23"/>
    <w:rsid w:val="00E017BB"/>
    <w:rsid w:val="00E02382"/>
    <w:rsid w:val="00E02964"/>
    <w:rsid w:val="00E04413"/>
    <w:rsid w:val="00E1153D"/>
    <w:rsid w:val="00E144E6"/>
    <w:rsid w:val="00E16C8A"/>
    <w:rsid w:val="00E22254"/>
    <w:rsid w:val="00E25A10"/>
    <w:rsid w:val="00E26220"/>
    <w:rsid w:val="00E26D21"/>
    <w:rsid w:val="00E27AD3"/>
    <w:rsid w:val="00E3690F"/>
    <w:rsid w:val="00E36A05"/>
    <w:rsid w:val="00E3718A"/>
    <w:rsid w:val="00E44327"/>
    <w:rsid w:val="00E44892"/>
    <w:rsid w:val="00E46C60"/>
    <w:rsid w:val="00E474BD"/>
    <w:rsid w:val="00E519FF"/>
    <w:rsid w:val="00E52683"/>
    <w:rsid w:val="00E52776"/>
    <w:rsid w:val="00E52AD1"/>
    <w:rsid w:val="00E53D49"/>
    <w:rsid w:val="00E55C86"/>
    <w:rsid w:val="00E5609A"/>
    <w:rsid w:val="00E56775"/>
    <w:rsid w:val="00E57340"/>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87BFD"/>
    <w:rsid w:val="00E9016C"/>
    <w:rsid w:val="00E908D7"/>
    <w:rsid w:val="00E90D04"/>
    <w:rsid w:val="00E92F57"/>
    <w:rsid w:val="00E93DCC"/>
    <w:rsid w:val="00E9515D"/>
    <w:rsid w:val="00E9784F"/>
    <w:rsid w:val="00E97CEA"/>
    <w:rsid w:val="00E97E5C"/>
    <w:rsid w:val="00EA0496"/>
    <w:rsid w:val="00EA109D"/>
    <w:rsid w:val="00EA1F0C"/>
    <w:rsid w:val="00EA4F3F"/>
    <w:rsid w:val="00EA5C0F"/>
    <w:rsid w:val="00EB14CC"/>
    <w:rsid w:val="00EB17CC"/>
    <w:rsid w:val="00EB21F1"/>
    <w:rsid w:val="00EB2CD0"/>
    <w:rsid w:val="00EB3314"/>
    <w:rsid w:val="00EB3C71"/>
    <w:rsid w:val="00EB57D7"/>
    <w:rsid w:val="00EB5AF5"/>
    <w:rsid w:val="00EB69C7"/>
    <w:rsid w:val="00EB74D5"/>
    <w:rsid w:val="00EB7697"/>
    <w:rsid w:val="00EB7ED4"/>
    <w:rsid w:val="00EC01A1"/>
    <w:rsid w:val="00EC2FB8"/>
    <w:rsid w:val="00EC342F"/>
    <w:rsid w:val="00EC3ADB"/>
    <w:rsid w:val="00EC41A3"/>
    <w:rsid w:val="00EC59BC"/>
    <w:rsid w:val="00EC61D1"/>
    <w:rsid w:val="00EC66DE"/>
    <w:rsid w:val="00EC7ACB"/>
    <w:rsid w:val="00EC7CC1"/>
    <w:rsid w:val="00ED2953"/>
    <w:rsid w:val="00ED3771"/>
    <w:rsid w:val="00ED6805"/>
    <w:rsid w:val="00ED70D3"/>
    <w:rsid w:val="00EE2045"/>
    <w:rsid w:val="00EE246C"/>
    <w:rsid w:val="00EE3A65"/>
    <w:rsid w:val="00EE6309"/>
    <w:rsid w:val="00EE79BD"/>
    <w:rsid w:val="00EF1582"/>
    <w:rsid w:val="00EF227C"/>
    <w:rsid w:val="00EF249D"/>
    <w:rsid w:val="00EF2842"/>
    <w:rsid w:val="00EF2C78"/>
    <w:rsid w:val="00EF4366"/>
    <w:rsid w:val="00EF469C"/>
    <w:rsid w:val="00EF5DD2"/>
    <w:rsid w:val="00F021CE"/>
    <w:rsid w:val="00F034BB"/>
    <w:rsid w:val="00F04483"/>
    <w:rsid w:val="00F046AB"/>
    <w:rsid w:val="00F0623F"/>
    <w:rsid w:val="00F07866"/>
    <w:rsid w:val="00F10851"/>
    <w:rsid w:val="00F109A0"/>
    <w:rsid w:val="00F12855"/>
    <w:rsid w:val="00F1355F"/>
    <w:rsid w:val="00F13D53"/>
    <w:rsid w:val="00F140E9"/>
    <w:rsid w:val="00F26B4A"/>
    <w:rsid w:val="00F26F51"/>
    <w:rsid w:val="00F31533"/>
    <w:rsid w:val="00F31A83"/>
    <w:rsid w:val="00F31DAE"/>
    <w:rsid w:val="00F31E08"/>
    <w:rsid w:val="00F32232"/>
    <w:rsid w:val="00F339E1"/>
    <w:rsid w:val="00F34795"/>
    <w:rsid w:val="00F352C9"/>
    <w:rsid w:val="00F36AE4"/>
    <w:rsid w:val="00F36DE4"/>
    <w:rsid w:val="00F372AE"/>
    <w:rsid w:val="00F37904"/>
    <w:rsid w:val="00F41415"/>
    <w:rsid w:val="00F42797"/>
    <w:rsid w:val="00F42C4F"/>
    <w:rsid w:val="00F43812"/>
    <w:rsid w:val="00F45049"/>
    <w:rsid w:val="00F45FB8"/>
    <w:rsid w:val="00F503F5"/>
    <w:rsid w:val="00F52A67"/>
    <w:rsid w:val="00F5470C"/>
    <w:rsid w:val="00F56AB8"/>
    <w:rsid w:val="00F56B3F"/>
    <w:rsid w:val="00F56F9F"/>
    <w:rsid w:val="00F575F2"/>
    <w:rsid w:val="00F60713"/>
    <w:rsid w:val="00F61DD9"/>
    <w:rsid w:val="00F6700D"/>
    <w:rsid w:val="00F676E7"/>
    <w:rsid w:val="00F67798"/>
    <w:rsid w:val="00F742B8"/>
    <w:rsid w:val="00F75326"/>
    <w:rsid w:val="00F75903"/>
    <w:rsid w:val="00F77140"/>
    <w:rsid w:val="00F77A1E"/>
    <w:rsid w:val="00F80F5F"/>
    <w:rsid w:val="00F817D0"/>
    <w:rsid w:val="00F82748"/>
    <w:rsid w:val="00F8634A"/>
    <w:rsid w:val="00F87775"/>
    <w:rsid w:val="00F87E61"/>
    <w:rsid w:val="00F90404"/>
    <w:rsid w:val="00F91560"/>
    <w:rsid w:val="00F92067"/>
    <w:rsid w:val="00F9294C"/>
    <w:rsid w:val="00F92F4D"/>
    <w:rsid w:val="00F95078"/>
    <w:rsid w:val="00F95D7B"/>
    <w:rsid w:val="00F96ACA"/>
    <w:rsid w:val="00F9758A"/>
    <w:rsid w:val="00FA019E"/>
    <w:rsid w:val="00FA2031"/>
    <w:rsid w:val="00FA2245"/>
    <w:rsid w:val="00FA25B6"/>
    <w:rsid w:val="00FA398A"/>
    <w:rsid w:val="00FA49A0"/>
    <w:rsid w:val="00FA4B01"/>
    <w:rsid w:val="00FA4C3C"/>
    <w:rsid w:val="00FA7251"/>
    <w:rsid w:val="00FA7562"/>
    <w:rsid w:val="00FA7B0B"/>
    <w:rsid w:val="00FB18B5"/>
    <w:rsid w:val="00FB2274"/>
    <w:rsid w:val="00FB28F5"/>
    <w:rsid w:val="00FB2B55"/>
    <w:rsid w:val="00FB3A6E"/>
    <w:rsid w:val="00FB51D5"/>
    <w:rsid w:val="00FB561C"/>
    <w:rsid w:val="00FB5815"/>
    <w:rsid w:val="00FB6393"/>
    <w:rsid w:val="00FB7CAC"/>
    <w:rsid w:val="00FC07C3"/>
    <w:rsid w:val="00FC281D"/>
    <w:rsid w:val="00FC3EC0"/>
    <w:rsid w:val="00FC527B"/>
    <w:rsid w:val="00FC5EC2"/>
    <w:rsid w:val="00FC6003"/>
    <w:rsid w:val="00FC6F31"/>
    <w:rsid w:val="00FC7D3C"/>
    <w:rsid w:val="00FD0816"/>
    <w:rsid w:val="00FD337E"/>
    <w:rsid w:val="00FD5022"/>
    <w:rsid w:val="00FD5FFE"/>
    <w:rsid w:val="00FD770C"/>
    <w:rsid w:val="00FE0701"/>
    <w:rsid w:val="00FE071D"/>
    <w:rsid w:val="00FE22F4"/>
    <w:rsid w:val="00FE289E"/>
    <w:rsid w:val="00FE2ADC"/>
    <w:rsid w:val="00FE2B5E"/>
    <w:rsid w:val="00FE3A4F"/>
    <w:rsid w:val="00FE57C1"/>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EBDDA-89A8-F84F-A466-5E5960816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1</TotalTime>
  <Pages>40</Pages>
  <Words>27354</Words>
  <Characters>155924</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71</cp:revision>
  <cp:lastPrinted>2019-05-17T13:22:00Z</cp:lastPrinted>
  <dcterms:created xsi:type="dcterms:W3CDTF">2019-06-22T00:45:00Z</dcterms:created>
  <dcterms:modified xsi:type="dcterms:W3CDTF">2019-07-31T19: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9"&gt;&lt;session id="PcDc9vMU"/&gt;&lt;style id="http://www.zotero.org/styles/ecology" hasBibliography="1" bibliographyStyleHasBeenSet="1"/&gt;&lt;prefs&gt;&lt;pref name="fieldType" value="Field"/&gt;&lt;/prefs&gt;&lt;/data&gt;</vt:lpwstr>
  </property>
</Properties>
</file>